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33658F" w14:textId="5515F3B5" w:rsidR="007C5647" w:rsidRPr="00785D07" w:rsidRDefault="00630042" w:rsidP="004B6786">
      <w:pPr>
        <w:pBdr>
          <w:top w:val="nil"/>
          <w:left w:val="nil"/>
          <w:bottom w:val="nil"/>
          <w:right w:val="nil"/>
          <w:between w:val="nil"/>
        </w:pBdr>
        <w:rPr>
          <w:color w:val="000000" w:themeColor="text1"/>
        </w:rPr>
      </w:pPr>
      <w:r w:rsidRPr="00785D07">
        <w:rPr>
          <w:b/>
          <w:color w:val="000000" w:themeColor="text1"/>
        </w:rPr>
        <w:t>TITLE</w:t>
      </w:r>
      <w:r w:rsidR="002E0E30">
        <w:rPr>
          <w:color w:val="000000" w:themeColor="text1"/>
        </w:rPr>
        <w:t>:</w:t>
      </w:r>
      <w:r w:rsidRPr="00785D07">
        <w:rPr>
          <w:color w:val="000000" w:themeColor="text1"/>
        </w:rPr>
        <w:t xml:space="preserve"> </w:t>
      </w:r>
    </w:p>
    <w:p w14:paraId="75CBF783" w14:textId="664F888C" w:rsidR="007C5647" w:rsidRPr="00785D07" w:rsidRDefault="0071065A" w:rsidP="004B6786">
      <w:pPr>
        <w:rPr>
          <w:color w:val="000000" w:themeColor="text1"/>
        </w:rPr>
      </w:pPr>
      <w:r>
        <w:rPr>
          <w:color w:val="000000" w:themeColor="text1"/>
        </w:rPr>
        <w:t>O</w:t>
      </w:r>
      <w:r w:rsidR="00E81602" w:rsidRPr="00785D07">
        <w:rPr>
          <w:color w:val="000000" w:themeColor="text1"/>
        </w:rPr>
        <w:t xml:space="preserve">ptimization </w:t>
      </w:r>
      <w:r w:rsidR="008E636C" w:rsidRPr="00785D07">
        <w:rPr>
          <w:color w:val="000000" w:themeColor="text1"/>
        </w:rPr>
        <w:t xml:space="preserve">of </w:t>
      </w:r>
      <w:r>
        <w:rPr>
          <w:color w:val="000000" w:themeColor="text1"/>
        </w:rPr>
        <w:t>R</w:t>
      </w:r>
      <w:r w:rsidR="00E81602" w:rsidRPr="00785D07">
        <w:rPr>
          <w:color w:val="000000" w:themeColor="text1"/>
        </w:rPr>
        <w:t xml:space="preserve">adiochemical </w:t>
      </w:r>
      <w:r>
        <w:rPr>
          <w:color w:val="000000" w:themeColor="text1"/>
        </w:rPr>
        <w:t>R</w:t>
      </w:r>
      <w:r w:rsidR="00E81602" w:rsidRPr="00785D07">
        <w:rPr>
          <w:color w:val="000000" w:themeColor="text1"/>
        </w:rPr>
        <w:t xml:space="preserve">eactions </w:t>
      </w:r>
      <w:r>
        <w:rPr>
          <w:color w:val="000000" w:themeColor="text1"/>
        </w:rPr>
        <w:t>U</w:t>
      </w:r>
      <w:r w:rsidR="00E81602" w:rsidRPr="00785D07">
        <w:rPr>
          <w:color w:val="000000" w:themeColor="text1"/>
        </w:rPr>
        <w:t xml:space="preserve">sing </w:t>
      </w:r>
      <w:r>
        <w:rPr>
          <w:color w:val="000000" w:themeColor="text1"/>
        </w:rPr>
        <w:t>D</w:t>
      </w:r>
      <w:r w:rsidR="00E81602" w:rsidRPr="00785D07">
        <w:rPr>
          <w:color w:val="000000" w:themeColor="text1"/>
        </w:rPr>
        <w:t xml:space="preserve">roplet </w:t>
      </w:r>
      <w:r>
        <w:rPr>
          <w:color w:val="000000" w:themeColor="text1"/>
        </w:rPr>
        <w:t>A</w:t>
      </w:r>
      <w:r w:rsidR="00E81602" w:rsidRPr="00785D07">
        <w:rPr>
          <w:color w:val="000000" w:themeColor="text1"/>
        </w:rPr>
        <w:t>rrays</w:t>
      </w:r>
    </w:p>
    <w:p w14:paraId="2CE35141" w14:textId="77777777" w:rsidR="007C5647" w:rsidRPr="00785D07" w:rsidRDefault="007C5647" w:rsidP="004B6786">
      <w:pPr>
        <w:rPr>
          <w:b/>
          <w:color w:val="000000" w:themeColor="text1"/>
        </w:rPr>
      </w:pPr>
    </w:p>
    <w:p w14:paraId="27B0FD69" w14:textId="44B26615" w:rsidR="007C5647" w:rsidRPr="00785D07" w:rsidRDefault="00630042" w:rsidP="004B6786">
      <w:pPr>
        <w:rPr>
          <w:color w:val="000000" w:themeColor="text1"/>
        </w:rPr>
      </w:pPr>
      <w:r w:rsidRPr="00785D07">
        <w:rPr>
          <w:b/>
          <w:color w:val="000000" w:themeColor="text1"/>
        </w:rPr>
        <w:t xml:space="preserve">AUTHORS AND AFFILIATIONS: </w:t>
      </w:r>
    </w:p>
    <w:p w14:paraId="4BF673F8" w14:textId="1E2BC5AE" w:rsidR="007C5647" w:rsidRDefault="00F427D7" w:rsidP="004B6786">
      <w:pPr>
        <w:rPr>
          <w:color w:val="000000" w:themeColor="text1"/>
          <w:vertAlign w:val="superscript"/>
        </w:rPr>
      </w:pPr>
      <w:r w:rsidRPr="00785D07">
        <w:rPr>
          <w:color w:val="000000" w:themeColor="text1"/>
        </w:rPr>
        <w:t>Alejandra Rios</w:t>
      </w:r>
      <w:r w:rsidRPr="00785D07">
        <w:rPr>
          <w:color w:val="000000" w:themeColor="text1"/>
          <w:vertAlign w:val="superscript"/>
        </w:rPr>
        <w:t>1,2</w:t>
      </w:r>
      <w:r w:rsidRPr="00785D07">
        <w:rPr>
          <w:color w:val="000000" w:themeColor="text1"/>
        </w:rPr>
        <w:t xml:space="preserve">, Travis </w:t>
      </w:r>
      <w:r w:rsidR="00C44F03">
        <w:rPr>
          <w:color w:val="000000" w:themeColor="text1"/>
        </w:rPr>
        <w:t xml:space="preserve">S. </w:t>
      </w:r>
      <w:r w:rsidRPr="00785D07">
        <w:rPr>
          <w:color w:val="000000" w:themeColor="text1"/>
        </w:rPr>
        <w:t>Holloway</w:t>
      </w:r>
      <w:r w:rsidRPr="00785D07">
        <w:rPr>
          <w:color w:val="000000" w:themeColor="text1"/>
          <w:vertAlign w:val="superscript"/>
        </w:rPr>
        <w:t>2,3</w:t>
      </w:r>
      <w:r w:rsidRPr="00785D07">
        <w:rPr>
          <w:color w:val="000000" w:themeColor="text1"/>
        </w:rPr>
        <w:t>, Jia Wang</w:t>
      </w:r>
      <w:r w:rsidRPr="00785D07">
        <w:rPr>
          <w:color w:val="000000" w:themeColor="text1"/>
          <w:vertAlign w:val="superscript"/>
        </w:rPr>
        <w:t>2,4</w:t>
      </w:r>
      <w:r w:rsidRPr="00785D07">
        <w:rPr>
          <w:color w:val="000000" w:themeColor="text1"/>
        </w:rPr>
        <w:t>, R. Michael van Dam</w:t>
      </w:r>
      <w:r w:rsidRPr="00785D07">
        <w:rPr>
          <w:color w:val="000000" w:themeColor="text1"/>
          <w:vertAlign w:val="superscript"/>
        </w:rPr>
        <w:t>1,2,3,4</w:t>
      </w:r>
    </w:p>
    <w:p w14:paraId="104B5D03" w14:textId="77777777" w:rsidR="0071065A" w:rsidRPr="00785D07" w:rsidRDefault="0071065A" w:rsidP="004B6786">
      <w:pPr>
        <w:rPr>
          <w:color w:val="000000" w:themeColor="text1"/>
        </w:rPr>
      </w:pPr>
    </w:p>
    <w:p w14:paraId="6BCE9E8F" w14:textId="3B42E337" w:rsidR="00F427D7" w:rsidRPr="00785D07" w:rsidRDefault="00F427D7" w:rsidP="004B6786">
      <w:pPr>
        <w:rPr>
          <w:color w:val="000000" w:themeColor="text1"/>
        </w:rPr>
      </w:pPr>
      <w:r w:rsidRPr="00785D07">
        <w:rPr>
          <w:color w:val="000000" w:themeColor="text1"/>
          <w:vertAlign w:val="superscript"/>
        </w:rPr>
        <w:t>1</w:t>
      </w:r>
      <w:r w:rsidRPr="00785D07">
        <w:rPr>
          <w:color w:val="000000" w:themeColor="text1"/>
        </w:rPr>
        <w:t>Physics and Biology in Medicine Interdepartmental Graduate Program, University of California Los Angeles (UCLA)</w:t>
      </w:r>
    </w:p>
    <w:p w14:paraId="6DDDF80D" w14:textId="48F53010" w:rsidR="00F427D7" w:rsidRPr="00785D07" w:rsidRDefault="00F427D7" w:rsidP="004B6786">
      <w:pPr>
        <w:rPr>
          <w:color w:val="000000" w:themeColor="text1"/>
        </w:rPr>
      </w:pPr>
      <w:r w:rsidRPr="00785D07">
        <w:rPr>
          <w:color w:val="000000" w:themeColor="text1"/>
          <w:vertAlign w:val="superscript"/>
        </w:rPr>
        <w:t>2</w:t>
      </w:r>
      <w:r w:rsidRPr="00785D07">
        <w:rPr>
          <w:color w:val="000000" w:themeColor="text1"/>
        </w:rPr>
        <w:t>Crump Institute of Molecular Imaging, UCLA</w:t>
      </w:r>
    </w:p>
    <w:p w14:paraId="416B23B8" w14:textId="1DB42BAC" w:rsidR="00F427D7" w:rsidRPr="00785D07" w:rsidRDefault="00F427D7" w:rsidP="004B6786">
      <w:pPr>
        <w:rPr>
          <w:color w:val="000000" w:themeColor="text1"/>
        </w:rPr>
      </w:pPr>
      <w:r w:rsidRPr="00785D07">
        <w:rPr>
          <w:color w:val="000000" w:themeColor="text1"/>
          <w:vertAlign w:val="superscript"/>
        </w:rPr>
        <w:t>3</w:t>
      </w:r>
      <w:r w:rsidRPr="00785D07">
        <w:rPr>
          <w:color w:val="000000" w:themeColor="text1"/>
        </w:rPr>
        <w:t>Department of Molecular &amp; Medical Pharmacology, David Geffen School of Medicine, UCLA</w:t>
      </w:r>
    </w:p>
    <w:p w14:paraId="52F06954" w14:textId="78FBFCF4" w:rsidR="00F427D7" w:rsidRPr="00785D07" w:rsidRDefault="00F427D7" w:rsidP="004B6786">
      <w:pPr>
        <w:rPr>
          <w:color w:val="000000" w:themeColor="text1"/>
        </w:rPr>
      </w:pPr>
      <w:r w:rsidRPr="00785D07">
        <w:rPr>
          <w:color w:val="000000" w:themeColor="text1"/>
          <w:vertAlign w:val="superscript"/>
        </w:rPr>
        <w:t>4</w:t>
      </w:r>
      <w:r w:rsidRPr="00785D07">
        <w:rPr>
          <w:color w:val="000000" w:themeColor="text1"/>
        </w:rPr>
        <w:t>Department of Bioengineering</w:t>
      </w:r>
      <w:r w:rsidR="00AE402A">
        <w:rPr>
          <w:color w:val="000000" w:themeColor="text1"/>
        </w:rPr>
        <w:t>, UCLA</w:t>
      </w:r>
      <w:r w:rsidRPr="00785D07">
        <w:rPr>
          <w:color w:val="000000" w:themeColor="text1"/>
        </w:rPr>
        <w:t xml:space="preserve"> </w:t>
      </w:r>
    </w:p>
    <w:p w14:paraId="48CBCE3B" w14:textId="77777777" w:rsidR="007C5647" w:rsidRPr="00785D07" w:rsidRDefault="007C5647" w:rsidP="004B6786">
      <w:pPr>
        <w:rPr>
          <w:color w:val="000000" w:themeColor="text1"/>
        </w:rPr>
      </w:pPr>
    </w:p>
    <w:p w14:paraId="4DB37ECE" w14:textId="61E56456" w:rsidR="007C5647" w:rsidRPr="00785D07" w:rsidRDefault="00630042" w:rsidP="004B6786">
      <w:pPr>
        <w:pBdr>
          <w:top w:val="nil"/>
          <w:left w:val="nil"/>
          <w:bottom w:val="nil"/>
          <w:right w:val="nil"/>
          <w:between w:val="nil"/>
        </w:pBdr>
        <w:rPr>
          <w:color w:val="000000" w:themeColor="text1"/>
        </w:rPr>
      </w:pPr>
      <w:r w:rsidRPr="00785D07">
        <w:rPr>
          <w:b/>
          <w:color w:val="000000" w:themeColor="text1"/>
        </w:rPr>
        <w:t>KEYWORDS:</w:t>
      </w:r>
      <w:r w:rsidRPr="00785D07">
        <w:rPr>
          <w:color w:val="000000" w:themeColor="text1"/>
        </w:rPr>
        <w:t xml:space="preserve"> </w:t>
      </w:r>
    </w:p>
    <w:p w14:paraId="7A1488B6" w14:textId="099F0041" w:rsidR="007C5647" w:rsidRPr="00785D07" w:rsidRDefault="0071065A" w:rsidP="004B6786">
      <w:pPr>
        <w:rPr>
          <w:color w:val="000000" w:themeColor="text1"/>
        </w:rPr>
      </w:pPr>
      <w:r>
        <w:rPr>
          <w:color w:val="000000" w:themeColor="text1"/>
        </w:rPr>
        <w:t>h</w:t>
      </w:r>
      <w:r w:rsidR="00F427D7" w:rsidRPr="00785D07">
        <w:rPr>
          <w:color w:val="000000" w:themeColor="text1"/>
        </w:rPr>
        <w:t>igh</w:t>
      </w:r>
      <w:r w:rsidR="00E81602" w:rsidRPr="00785D07">
        <w:rPr>
          <w:color w:val="000000" w:themeColor="text1"/>
        </w:rPr>
        <w:t>-</w:t>
      </w:r>
      <w:r w:rsidR="00F427D7" w:rsidRPr="00785D07">
        <w:rPr>
          <w:color w:val="000000" w:themeColor="text1"/>
        </w:rPr>
        <w:t xml:space="preserve">throughput, radiochemistry, </w:t>
      </w:r>
      <w:r w:rsidR="00E81602" w:rsidRPr="00785D07">
        <w:rPr>
          <w:color w:val="000000" w:themeColor="text1"/>
        </w:rPr>
        <w:t xml:space="preserve">synthesis optimization, </w:t>
      </w:r>
      <w:r w:rsidR="00F427D7" w:rsidRPr="00785D07">
        <w:rPr>
          <w:color w:val="000000" w:themeColor="text1"/>
        </w:rPr>
        <w:t>microfluidics, nanomole</w:t>
      </w:r>
      <w:r w:rsidR="00E81602" w:rsidRPr="00785D07">
        <w:rPr>
          <w:color w:val="000000" w:themeColor="text1"/>
        </w:rPr>
        <w:t xml:space="preserve"> chemistry</w:t>
      </w:r>
      <w:r w:rsidR="00F427D7" w:rsidRPr="00785D07">
        <w:rPr>
          <w:color w:val="000000" w:themeColor="text1"/>
        </w:rPr>
        <w:t>, green chemistry</w:t>
      </w:r>
    </w:p>
    <w:p w14:paraId="00CDB332" w14:textId="77777777" w:rsidR="007C5647" w:rsidRPr="00785D07" w:rsidRDefault="007C5647" w:rsidP="004B6786">
      <w:pPr>
        <w:pBdr>
          <w:top w:val="nil"/>
          <w:left w:val="nil"/>
          <w:bottom w:val="nil"/>
          <w:right w:val="nil"/>
          <w:between w:val="nil"/>
        </w:pBdr>
        <w:rPr>
          <w:color w:val="000000" w:themeColor="text1"/>
        </w:rPr>
      </w:pPr>
    </w:p>
    <w:p w14:paraId="6E60290D" w14:textId="3FE64794" w:rsidR="007C5647" w:rsidRPr="00785D07" w:rsidRDefault="00630042" w:rsidP="004B6786">
      <w:pPr>
        <w:rPr>
          <w:color w:val="000000" w:themeColor="text1"/>
        </w:rPr>
      </w:pPr>
      <w:r w:rsidRPr="00785D07">
        <w:rPr>
          <w:b/>
          <w:color w:val="000000" w:themeColor="text1"/>
        </w:rPr>
        <w:t>SUMMARY:</w:t>
      </w:r>
      <w:r w:rsidRPr="00785D07">
        <w:rPr>
          <w:color w:val="000000" w:themeColor="text1"/>
        </w:rPr>
        <w:t xml:space="preserve"> </w:t>
      </w:r>
    </w:p>
    <w:p w14:paraId="7A13D826" w14:textId="08649CBE" w:rsidR="007C5647" w:rsidRPr="00785D07" w:rsidRDefault="00F427D7" w:rsidP="004B6786">
      <w:pPr>
        <w:rPr>
          <w:color w:val="000000" w:themeColor="text1"/>
        </w:rPr>
      </w:pPr>
      <w:r w:rsidRPr="00785D07">
        <w:rPr>
          <w:color w:val="000000" w:themeColor="text1"/>
        </w:rPr>
        <w:t xml:space="preserve">This method describes the use of </w:t>
      </w:r>
      <w:r w:rsidR="00C32C0E" w:rsidRPr="00785D07">
        <w:rPr>
          <w:color w:val="000000" w:themeColor="text1"/>
        </w:rPr>
        <w:t xml:space="preserve">a novel </w:t>
      </w:r>
      <w:r w:rsidRPr="00785D07">
        <w:rPr>
          <w:color w:val="000000" w:themeColor="text1"/>
        </w:rPr>
        <w:t>high</w:t>
      </w:r>
      <w:r w:rsidR="008120D0" w:rsidRPr="00785D07">
        <w:rPr>
          <w:color w:val="000000" w:themeColor="text1"/>
        </w:rPr>
        <w:t>-</w:t>
      </w:r>
      <w:r w:rsidRPr="00785D07">
        <w:rPr>
          <w:color w:val="000000" w:themeColor="text1"/>
        </w:rPr>
        <w:t>throughput methodology</w:t>
      </w:r>
      <w:r w:rsidR="00C32C0E" w:rsidRPr="00785D07">
        <w:rPr>
          <w:color w:val="000000" w:themeColor="text1"/>
        </w:rPr>
        <w:t>, based on droplet chemical reactions,</w:t>
      </w:r>
      <w:r w:rsidRPr="00785D07">
        <w:rPr>
          <w:color w:val="000000" w:themeColor="text1"/>
        </w:rPr>
        <w:t xml:space="preserve"> </w:t>
      </w:r>
      <w:r w:rsidR="00D826D0" w:rsidRPr="00785D07">
        <w:rPr>
          <w:color w:val="000000" w:themeColor="text1"/>
        </w:rPr>
        <w:t xml:space="preserve">for the </w:t>
      </w:r>
      <w:r w:rsidR="00C32C0E" w:rsidRPr="00785D07">
        <w:rPr>
          <w:color w:val="000000" w:themeColor="text1"/>
        </w:rPr>
        <w:t>rapid</w:t>
      </w:r>
      <w:r w:rsidR="008120D0" w:rsidRPr="00785D07">
        <w:rPr>
          <w:color w:val="000000" w:themeColor="text1"/>
        </w:rPr>
        <w:t xml:space="preserve"> and economic</w:t>
      </w:r>
      <w:r w:rsidR="00A715A3">
        <w:rPr>
          <w:color w:val="000000" w:themeColor="text1"/>
        </w:rPr>
        <w:t>al</w:t>
      </w:r>
      <w:r w:rsidR="00C32C0E" w:rsidRPr="00785D07">
        <w:rPr>
          <w:color w:val="000000" w:themeColor="text1"/>
        </w:rPr>
        <w:t xml:space="preserve"> </w:t>
      </w:r>
      <w:r w:rsidR="00D826D0" w:rsidRPr="00785D07">
        <w:rPr>
          <w:color w:val="000000" w:themeColor="text1"/>
        </w:rPr>
        <w:t>optimization</w:t>
      </w:r>
      <w:r w:rsidRPr="00785D07">
        <w:rPr>
          <w:color w:val="000000" w:themeColor="text1"/>
        </w:rPr>
        <w:t xml:space="preserve"> of radiopharmaceuticals </w:t>
      </w:r>
      <w:r w:rsidR="00C32C0E" w:rsidRPr="00785D07">
        <w:rPr>
          <w:color w:val="000000" w:themeColor="text1"/>
        </w:rPr>
        <w:t xml:space="preserve">using </w:t>
      </w:r>
      <w:r w:rsidRPr="00785D07">
        <w:rPr>
          <w:color w:val="000000" w:themeColor="text1"/>
        </w:rPr>
        <w:t>nanomole amounts of reagents</w:t>
      </w:r>
      <w:r w:rsidR="00D826D0" w:rsidRPr="00785D07">
        <w:rPr>
          <w:color w:val="000000" w:themeColor="text1"/>
        </w:rPr>
        <w:t>.</w:t>
      </w:r>
    </w:p>
    <w:p w14:paraId="66581BEB" w14:textId="77777777" w:rsidR="007C5647" w:rsidRPr="00785D07" w:rsidRDefault="007C5647" w:rsidP="004B6786">
      <w:pPr>
        <w:rPr>
          <w:color w:val="000000" w:themeColor="text1"/>
        </w:rPr>
      </w:pPr>
    </w:p>
    <w:p w14:paraId="5D33F8C9" w14:textId="7C66F389" w:rsidR="007C5647" w:rsidRPr="00785D07" w:rsidRDefault="00630042" w:rsidP="004B6786">
      <w:pPr>
        <w:rPr>
          <w:color w:val="000000" w:themeColor="text1"/>
        </w:rPr>
      </w:pPr>
      <w:r w:rsidRPr="00785D07">
        <w:rPr>
          <w:b/>
          <w:color w:val="000000" w:themeColor="text1"/>
        </w:rPr>
        <w:t>ABSTRACT:</w:t>
      </w:r>
      <w:r w:rsidRPr="00785D07">
        <w:rPr>
          <w:color w:val="000000" w:themeColor="text1"/>
        </w:rPr>
        <w:t xml:space="preserve"> </w:t>
      </w:r>
    </w:p>
    <w:p w14:paraId="11DF393B" w14:textId="25AB3FF7" w:rsidR="00D826D0" w:rsidRPr="00785D07" w:rsidRDefault="00D826D0" w:rsidP="004B6786">
      <w:pPr>
        <w:rPr>
          <w:color w:val="000000" w:themeColor="text1"/>
        </w:rPr>
      </w:pPr>
      <w:r w:rsidRPr="00785D07">
        <w:rPr>
          <w:color w:val="000000" w:themeColor="text1"/>
        </w:rPr>
        <w:t xml:space="preserve">Current </w:t>
      </w:r>
      <w:r w:rsidR="008120D0" w:rsidRPr="00785D07">
        <w:rPr>
          <w:color w:val="000000" w:themeColor="text1"/>
        </w:rPr>
        <w:t xml:space="preserve">automated </w:t>
      </w:r>
      <w:r w:rsidRPr="00785D07">
        <w:rPr>
          <w:color w:val="000000" w:themeColor="text1"/>
        </w:rPr>
        <w:t xml:space="preserve">radiosynthesizers are designed </w:t>
      </w:r>
      <w:r w:rsidR="0071065A" w:rsidRPr="00785D07">
        <w:rPr>
          <w:color w:val="000000" w:themeColor="text1"/>
        </w:rPr>
        <w:t>to produce</w:t>
      </w:r>
      <w:r w:rsidRPr="00785D07">
        <w:rPr>
          <w:color w:val="000000" w:themeColor="text1"/>
        </w:rPr>
        <w:t xml:space="preserve"> large clinical batches of radiopharmaceuticals.</w:t>
      </w:r>
      <w:r w:rsidR="00D87598">
        <w:rPr>
          <w:color w:val="000000" w:themeColor="text1"/>
        </w:rPr>
        <w:t xml:space="preserve"> </w:t>
      </w:r>
      <w:r w:rsidRPr="00785D07">
        <w:rPr>
          <w:color w:val="000000" w:themeColor="text1"/>
        </w:rPr>
        <w:t xml:space="preserve">They are not well suited for reaction optimization or novel radiopharmaceutical development since each data point involves significant reagent consumption, and contamination of the apparatus requires time for radioactive decay before the next use. To address these limitations, a platform for performing arrays of miniature droplet-based reactions in parallel, each confined within a surface-tension trap on a patterned </w:t>
      </w:r>
      <w:r w:rsidR="0071065A">
        <w:rPr>
          <w:color w:val="000000" w:themeColor="text1"/>
        </w:rPr>
        <w:t>polytetrafluoroethylene</w:t>
      </w:r>
      <w:r w:rsidRPr="00785D07">
        <w:rPr>
          <w:color w:val="000000" w:themeColor="text1"/>
        </w:rPr>
        <w:t>-coated silicon</w:t>
      </w:r>
      <w:r w:rsidR="00713A0A">
        <w:rPr>
          <w:color w:val="000000" w:themeColor="text1"/>
        </w:rPr>
        <w:t xml:space="preserve"> “</w:t>
      </w:r>
      <w:r w:rsidR="008120D0" w:rsidRPr="00785D07">
        <w:rPr>
          <w:color w:val="000000" w:themeColor="text1"/>
        </w:rPr>
        <w:t>chip”</w:t>
      </w:r>
      <w:r w:rsidR="00A715A3">
        <w:rPr>
          <w:color w:val="000000" w:themeColor="text1"/>
        </w:rPr>
        <w:t>, was developed</w:t>
      </w:r>
      <w:r w:rsidRPr="00785D07">
        <w:rPr>
          <w:color w:val="000000" w:themeColor="text1"/>
        </w:rPr>
        <w:t xml:space="preserve">. </w:t>
      </w:r>
      <w:r w:rsidR="00271817" w:rsidRPr="004A6E64">
        <w:rPr>
          <w:color w:val="222222"/>
          <w:shd w:val="clear" w:color="auto" w:fill="FFFFFF"/>
        </w:rPr>
        <w:t>These chips enable rapid and convenient studies of reaction parameters including reagent concentrations</w:t>
      </w:r>
      <w:r w:rsidR="00271817" w:rsidRPr="004978C9">
        <w:rPr>
          <w:color w:val="222222"/>
          <w:shd w:val="clear" w:color="auto" w:fill="FFFFFF"/>
        </w:rPr>
        <w:t>,</w:t>
      </w:r>
      <w:r w:rsidR="00271817" w:rsidRPr="004A6E64">
        <w:rPr>
          <w:color w:val="222222"/>
          <w:shd w:val="clear" w:color="auto" w:fill="FFFFFF"/>
        </w:rPr>
        <w:t xml:space="preserve"> reaction solvent, </w:t>
      </w:r>
      <w:r w:rsidR="00A715A3">
        <w:rPr>
          <w:color w:val="000000" w:themeColor="text1"/>
        </w:rPr>
        <w:t xml:space="preserve">reaction </w:t>
      </w:r>
      <w:r w:rsidR="00271817" w:rsidRPr="004A6E64">
        <w:rPr>
          <w:color w:val="222222"/>
          <w:shd w:val="clear" w:color="auto" w:fill="FFFFFF"/>
        </w:rPr>
        <w:t>temperature and time</w:t>
      </w:r>
      <w:r w:rsidRPr="00785D07">
        <w:rPr>
          <w:color w:val="000000" w:themeColor="text1"/>
        </w:rPr>
        <w:t xml:space="preserve">. This platform </w:t>
      </w:r>
      <w:r w:rsidR="00271817" w:rsidRPr="00785D07">
        <w:rPr>
          <w:color w:val="000000" w:themeColor="text1"/>
        </w:rPr>
        <w:t>permits</w:t>
      </w:r>
      <w:r w:rsidRPr="00785D07">
        <w:rPr>
          <w:color w:val="000000" w:themeColor="text1"/>
        </w:rPr>
        <w:t xml:space="preserve"> the completion of hundreds of reactions in a few days with minimal reagent consumption, instead of taking months using a conventional radiosynthesizer. </w:t>
      </w:r>
    </w:p>
    <w:p w14:paraId="70992168" w14:textId="77777777" w:rsidR="007C5647" w:rsidRPr="00785D07" w:rsidRDefault="007C5647" w:rsidP="004B6786">
      <w:pPr>
        <w:rPr>
          <w:color w:val="000000" w:themeColor="text1"/>
        </w:rPr>
      </w:pPr>
    </w:p>
    <w:p w14:paraId="3DA38F2A" w14:textId="0BAB1E34" w:rsidR="007C5647" w:rsidRPr="00785D07" w:rsidRDefault="00630042" w:rsidP="004B6786">
      <w:pPr>
        <w:rPr>
          <w:color w:val="000000" w:themeColor="text1"/>
        </w:rPr>
      </w:pPr>
      <w:r w:rsidRPr="00785D07">
        <w:rPr>
          <w:b/>
          <w:color w:val="000000" w:themeColor="text1"/>
        </w:rPr>
        <w:t>INTRODUCTION:</w:t>
      </w:r>
      <w:r w:rsidRPr="00785D07">
        <w:rPr>
          <w:color w:val="000000" w:themeColor="text1"/>
        </w:rPr>
        <w:t xml:space="preserve">  </w:t>
      </w:r>
    </w:p>
    <w:p w14:paraId="6DAAE81B" w14:textId="5940B12C" w:rsidR="00891073" w:rsidRPr="00785D07" w:rsidRDefault="007D4746" w:rsidP="004B6786">
      <w:pPr>
        <w:rPr>
          <w:color w:val="000000" w:themeColor="text1"/>
        </w:rPr>
      </w:pPr>
      <w:r w:rsidRPr="00785D07">
        <w:rPr>
          <w:color w:val="000000" w:themeColor="text1"/>
        </w:rPr>
        <w:t>Positron</w:t>
      </w:r>
      <w:r w:rsidR="00680A6B" w:rsidRPr="00785D07">
        <w:rPr>
          <w:color w:val="000000" w:themeColor="text1"/>
        </w:rPr>
        <w:t xml:space="preserve">-emission tomography </w:t>
      </w:r>
      <w:r w:rsidRPr="00785D07">
        <w:rPr>
          <w:color w:val="000000" w:themeColor="text1"/>
        </w:rPr>
        <w:t xml:space="preserve">(PET) radiopharmaceuticals are </w:t>
      </w:r>
      <w:r w:rsidR="00717F11" w:rsidRPr="00785D07">
        <w:rPr>
          <w:color w:val="000000" w:themeColor="text1"/>
        </w:rPr>
        <w:t>widely used as research tool</w:t>
      </w:r>
      <w:r w:rsidR="00D00F18" w:rsidRPr="00785D07">
        <w:rPr>
          <w:color w:val="000000" w:themeColor="text1"/>
        </w:rPr>
        <w:t>s</w:t>
      </w:r>
      <w:r w:rsidR="00717F11" w:rsidRPr="00785D07">
        <w:rPr>
          <w:color w:val="000000" w:themeColor="text1"/>
        </w:rPr>
        <w:t xml:space="preserve"> to monitor specific</w:t>
      </w:r>
      <w:r w:rsidR="00717F11" w:rsidRPr="0071065A">
        <w:rPr>
          <w:iCs/>
          <w:color w:val="000000" w:themeColor="text1"/>
        </w:rPr>
        <w:t xml:space="preserve"> in vivo</w:t>
      </w:r>
      <w:r w:rsidR="00717F11" w:rsidRPr="00785D07">
        <w:rPr>
          <w:color w:val="000000" w:themeColor="text1"/>
        </w:rPr>
        <w:t xml:space="preserve"> biochemical processes and study diseases</w:t>
      </w:r>
      <w:r w:rsidR="00C44F03">
        <w:rPr>
          <w:color w:val="000000" w:themeColor="text1"/>
        </w:rPr>
        <w:t>,</w:t>
      </w:r>
      <w:r w:rsidR="00717F11" w:rsidRPr="00785D07">
        <w:rPr>
          <w:color w:val="000000" w:themeColor="text1"/>
        </w:rPr>
        <w:t xml:space="preserve"> and </w:t>
      </w:r>
      <w:r w:rsidR="00C44F03">
        <w:rPr>
          <w:color w:val="000000" w:themeColor="text1"/>
        </w:rPr>
        <w:t xml:space="preserve">for </w:t>
      </w:r>
      <w:r w:rsidR="00717F11" w:rsidRPr="00785D07">
        <w:rPr>
          <w:color w:val="000000" w:themeColor="text1"/>
        </w:rPr>
        <w:t xml:space="preserve">the development of new drugs and therapies. </w:t>
      </w:r>
      <w:r w:rsidR="007E2179" w:rsidRPr="00785D07">
        <w:rPr>
          <w:color w:val="000000" w:themeColor="text1"/>
        </w:rPr>
        <w:t xml:space="preserve">Moreover, </w:t>
      </w:r>
      <w:r w:rsidR="00D00F18" w:rsidRPr="00785D07">
        <w:rPr>
          <w:color w:val="000000" w:themeColor="text1"/>
        </w:rPr>
        <w:t xml:space="preserve">PET </w:t>
      </w:r>
      <w:r w:rsidR="007E2179" w:rsidRPr="00785D07">
        <w:rPr>
          <w:color w:val="000000" w:themeColor="text1"/>
        </w:rPr>
        <w:t xml:space="preserve">is a critical tool for </w:t>
      </w:r>
      <w:r w:rsidR="00C44F03">
        <w:rPr>
          <w:color w:val="000000" w:themeColor="text1"/>
        </w:rPr>
        <w:t>diagnosing</w:t>
      </w:r>
      <w:r w:rsidR="007E2179" w:rsidRPr="00785D07">
        <w:rPr>
          <w:color w:val="000000" w:themeColor="text1"/>
        </w:rPr>
        <w:t xml:space="preserve"> </w:t>
      </w:r>
      <w:r w:rsidR="00C246A6" w:rsidRPr="00785D07">
        <w:rPr>
          <w:color w:val="000000" w:themeColor="text1"/>
        </w:rPr>
        <w:t xml:space="preserve">or staging disease </w:t>
      </w:r>
      <w:r w:rsidR="007E2179" w:rsidRPr="00785D07">
        <w:rPr>
          <w:color w:val="000000" w:themeColor="text1"/>
        </w:rPr>
        <w:t>and monitor</w:t>
      </w:r>
      <w:r w:rsidR="00C246A6" w:rsidRPr="00785D07">
        <w:rPr>
          <w:color w:val="000000" w:themeColor="text1"/>
        </w:rPr>
        <w:t>ing</w:t>
      </w:r>
      <w:r w:rsidR="007E2179" w:rsidRPr="00785D07">
        <w:rPr>
          <w:color w:val="000000" w:themeColor="text1"/>
        </w:rPr>
        <w:t xml:space="preserve"> a patient’s response to therapy</w:t>
      </w:r>
      <w:r w:rsidR="007E2179" w:rsidRPr="00785D07">
        <w:rPr>
          <w:color w:val="000000" w:themeColor="text1"/>
        </w:rPr>
        <w:fldChar w:fldCharType="begin"/>
      </w:r>
      <w:r w:rsidR="008B7555">
        <w:rPr>
          <w:color w:val="000000" w:themeColor="text1"/>
        </w:rPr>
        <w:instrText xml:space="preserve"> ADDIN ZOTERO_ITEM CSL_CITATION {"citationID":"xABJgxzA","properties":{"formattedCitation":"\\super 1\\uc0\\u8211{}3\\nosupersub{}","plainCitation":"1–3","noteIndex":0},"citationItems":[{"id":463,"uris":["http://zotero.org/groups/6185/items/9T3A7EP3"],"uri":["http://zotero.org/groups/6185/items/9T3A7EP3"],"itemData":{"id":463,"type":"article-journal","abstract":"Human in vivo molecular imaging with positron emission tomography (PET) enables a new kind of 'precision pharmacology', able to address questions central to drug development. Biodistribution studies with drug molecules carrying positron-emitting radioisotopes can test whether a new chemical entity reaches a target tissue compartment (such as the brain) in sufficient amounts to be pharmacologically active. Competition studies, using a radioligand that binds to the target of therapeutic interest with adequate specificity, enable direct assessment of the relationship between drug plasma concentration and target occupancy. Tailored radiotracers can be used to measure relative rates of biological processes, while radioligands specific for tissue markers expected to change with treatment can provide specific pharmacodynamic information. Integrated application of PET and magnetic resonance imaging (MRI) methods allows molecular interactions to be related directly to anatomical or physiological changes in a tissue. Applications of imaging in early drug development can suggest approaches to patient stratification for a personalized medicine able to deliver higher value from a drug after approval. Although imaging experimental medicine adds complexity to early drug development and costs per patient are high, appropriate use can increase returns on R and D investment by improving early decision making to reduce new drug attrition in later stages. We urge that the potential value of a translational molecular imaging strategy be considered routinely and at the earliest stages of new drug development.","container-title":"British journal of clinical pharmacology","DOI":"10.1111/j.1365-2125.2011.04085.x","ISSN":"1365-2125","issue":"2","journalAbbreviation":"Br J Clin Pharmacol","note":"PMID: 21838787","page":"175-186","source":"NCBI PubMed","title":"Positron emission tomography molecular imaging for drug development","volume":"73","author":[{"family":"Matthews","given":"Paul M"},{"family":"Rabiner","given":"Eugenii A"},{"family":"Passchier","given":"Jan"},{"family":"Gunn","given":"Roger N"}],"issued":{"date-parts":[["2012",2]]}}},{"id":9744,"uris":["http://zotero.org/groups/6185/items/B7CBAV6X"],"uri":["http://zotero.org/groups/6185/items/B7CBAV6X"],"itemData":{"id":9744,"type":"article-journal","abstract":"Molecular imaging methods such as positron emission tomography (PET) are increasingly involved in the development of new drugs. Using radioactive tracers as imaging probes, PET allows the determination of the pharmacokinetic and pharmacodynamic properties of a drug candidate, via recording target engagement, the pattern of distribution, and metabolism. Because of the noninvasive nature and quantitative end point obtainable by molecular imaging, it seems inherently suited for the examination of a pharmaceutical?s behavior in the brain. Molecular imaging, most especially PET, can therefore be a valuable tool in CNS drug research. In this Perspective, we present the basic principles of PET, the importance of appropriate tracer selection, the impact of improved radiopharmaceutical chemistry in radiotracer development, and the different roles that PET can fulfill in CNS drug research.","container-title":"Journal of Medicinal Chemistry","DOI":"10.1021/jm5001858","ISSN":"0022-2623","issue":"22","journalAbbreviation":"J. Med. Chem.","page":"9232-9258","source":"ACS Publications","title":"Positron Emission Tomography in CNS Drug Discovery and Drug Monitoring","volume":"57","author":[{"family":"Piel","given":"Markus"},{"family":"Vernaleken","given":"Ingo"},{"family":"Rösch","given":"Frank"}],"issued":{"date-parts":[["2014",11,26]]}}},{"id":15431,"uris":["http://zotero.org/groups/6185/items/FCPZ5YKG"],"uri":["http://zotero.org/groups/6185/items/FCPZ5YKG"],"itemData":{"id":15431,"type":"book","call-number":"R895.S58 2012","edition":"4th","event-place":"Philadelphia, PA, USA","ISBN":"978-1-4160-5198-5","number-of-pages":"523","publisher":"Elsevier saunders","publisher-place":"Philadelphia, PA, USA","source":"Library of Congress ISBN","title":"Physics in nuclear medicine","author":[{"family":"Cherry","given":"Simon R."},{"literal":"James A. Sorenson"},{"literal":"Michael E. Phelps"}],"issued":{"date-parts":[["2012"]]}}}],"schema":"https://github.com/citation-style-language/schema/raw/master/csl-citation.json"} </w:instrText>
      </w:r>
      <w:r w:rsidR="007E2179" w:rsidRPr="00785D07">
        <w:rPr>
          <w:color w:val="000000" w:themeColor="text1"/>
        </w:rPr>
        <w:fldChar w:fldCharType="separate"/>
      </w:r>
      <w:r w:rsidR="00C246A6" w:rsidRPr="00785D07">
        <w:rPr>
          <w:color w:val="000000" w:themeColor="text1"/>
          <w:vertAlign w:val="superscript"/>
        </w:rPr>
        <w:t>1–3</w:t>
      </w:r>
      <w:r w:rsidR="007E2179" w:rsidRPr="00785D07">
        <w:rPr>
          <w:color w:val="000000" w:themeColor="text1"/>
        </w:rPr>
        <w:fldChar w:fldCharType="end"/>
      </w:r>
      <w:r w:rsidR="007E2179" w:rsidRPr="00785D07">
        <w:rPr>
          <w:color w:val="000000" w:themeColor="text1"/>
        </w:rPr>
        <w:t>.</w:t>
      </w:r>
      <w:r w:rsidR="00747D0A" w:rsidRPr="00785D07">
        <w:rPr>
          <w:color w:val="000000" w:themeColor="text1"/>
        </w:rPr>
        <w:t xml:space="preserve"> </w:t>
      </w:r>
      <w:r w:rsidR="00891073" w:rsidRPr="00785D07">
        <w:rPr>
          <w:color w:val="000000" w:themeColor="text1"/>
        </w:rPr>
        <w:t xml:space="preserve">Due to the short half-life of </w:t>
      </w:r>
      <w:r w:rsidR="00CC2790">
        <w:rPr>
          <w:color w:val="000000" w:themeColor="text1"/>
        </w:rPr>
        <w:t>PET</w:t>
      </w:r>
      <w:r w:rsidR="00B70956">
        <w:rPr>
          <w:color w:val="000000" w:themeColor="text1"/>
        </w:rPr>
        <w:t xml:space="preserve"> radioisotopes</w:t>
      </w:r>
      <w:r w:rsidR="00891073" w:rsidRPr="00785D07">
        <w:rPr>
          <w:color w:val="000000" w:themeColor="text1"/>
        </w:rPr>
        <w:t xml:space="preserve"> (e.g.</w:t>
      </w:r>
      <w:r w:rsidR="00C44F03">
        <w:rPr>
          <w:color w:val="000000" w:themeColor="text1"/>
        </w:rPr>
        <w:t>,</w:t>
      </w:r>
      <w:r w:rsidR="00891073" w:rsidRPr="00785D07">
        <w:rPr>
          <w:color w:val="000000" w:themeColor="text1"/>
        </w:rPr>
        <w:t xml:space="preserve"> 110 min for fluorine-18-labeled radiopharmaceuticals) and radiation hazard, these compounds are prepared using specialized automated systems operating behind radiation shielding</w:t>
      </w:r>
      <w:r w:rsidR="006C5D0A">
        <w:rPr>
          <w:color w:val="000000" w:themeColor="text1"/>
        </w:rPr>
        <w:t xml:space="preserve"> and must be prepared just </w:t>
      </w:r>
      <w:r w:rsidR="00C44F03">
        <w:rPr>
          <w:color w:val="000000" w:themeColor="text1"/>
        </w:rPr>
        <w:t>before</w:t>
      </w:r>
      <w:r w:rsidR="006C5D0A">
        <w:rPr>
          <w:color w:val="000000" w:themeColor="text1"/>
        </w:rPr>
        <w:t xml:space="preserve"> use.</w:t>
      </w:r>
    </w:p>
    <w:p w14:paraId="55684C53" w14:textId="77777777" w:rsidR="00891073" w:rsidRPr="00785D07" w:rsidRDefault="00891073" w:rsidP="004B6786">
      <w:pPr>
        <w:rPr>
          <w:color w:val="000000" w:themeColor="text1"/>
        </w:rPr>
      </w:pPr>
    </w:p>
    <w:p w14:paraId="46B805D0" w14:textId="029D5B59" w:rsidR="007C5647" w:rsidRPr="00785D07" w:rsidRDefault="00747D0A" w:rsidP="004B6786">
      <w:pPr>
        <w:rPr>
          <w:color w:val="000000" w:themeColor="text1"/>
        </w:rPr>
      </w:pPr>
      <w:r w:rsidRPr="00785D07">
        <w:rPr>
          <w:color w:val="000000" w:themeColor="text1"/>
        </w:rPr>
        <w:t xml:space="preserve">Current systems </w:t>
      </w:r>
      <w:r w:rsidR="00C246A6" w:rsidRPr="00785D07">
        <w:rPr>
          <w:color w:val="000000" w:themeColor="text1"/>
        </w:rPr>
        <w:t xml:space="preserve">used </w:t>
      </w:r>
      <w:r w:rsidRPr="00785D07">
        <w:rPr>
          <w:color w:val="000000" w:themeColor="text1"/>
        </w:rPr>
        <w:t xml:space="preserve">to synthesize radiopharmaceuticals are designed </w:t>
      </w:r>
      <w:r w:rsidR="00C44F03">
        <w:rPr>
          <w:color w:val="000000" w:themeColor="text1"/>
        </w:rPr>
        <w:t>to produce</w:t>
      </w:r>
      <w:r w:rsidRPr="00785D07">
        <w:rPr>
          <w:color w:val="000000" w:themeColor="text1"/>
        </w:rPr>
        <w:t xml:space="preserve"> large batches </w:t>
      </w:r>
      <w:r w:rsidRPr="00785D07">
        <w:rPr>
          <w:color w:val="000000" w:themeColor="text1"/>
        </w:rPr>
        <w:lastRenderedPageBreak/>
        <w:t xml:space="preserve">that are divided up </w:t>
      </w:r>
      <w:r w:rsidR="00891073" w:rsidRPr="00785D07">
        <w:rPr>
          <w:color w:val="000000" w:themeColor="text1"/>
        </w:rPr>
        <w:t xml:space="preserve">into many individual doses </w:t>
      </w:r>
      <w:r w:rsidRPr="00785D07">
        <w:rPr>
          <w:color w:val="000000" w:themeColor="text1"/>
        </w:rPr>
        <w:t>to share the production cost. While current systems are</w:t>
      </w:r>
      <w:r w:rsidR="00C44F03">
        <w:rPr>
          <w:color w:val="000000" w:themeColor="text1"/>
        </w:rPr>
        <w:t xml:space="preserve"> suitable</w:t>
      </w:r>
      <w:r w:rsidRPr="00785D07">
        <w:rPr>
          <w:color w:val="000000" w:themeColor="text1"/>
        </w:rPr>
        <w:t xml:space="preserve"> for the production of </w:t>
      </w:r>
      <w:r w:rsidR="00891073" w:rsidRPr="00785D07">
        <w:rPr>
          <w:color w:val="000000" w:themeColor="text1"/>
        </w:rPr>
        <w:t xml:space="preserve">widely </w:t>
      </w:r>
      <w:r w:rsidRPr="00785D07">
        <w:rPr>
          <w:color w:val="000000" w:themeColor="text1"/>
        </w:rPr>
        <w:t xml:space="preserve">used </w:t>
      </w:r>
      <w:r w:rsidR="00B70956">
        <w:rPr>
          <w:color w:val="000000" w:themeColor="text1"/>
        </w:rPr>
        <w:t>radiotracer</w:t>
      </w:r>
      <w:r w:rsidR="00A715A3">
        <w:rPr>
          <w:color w:val="000000" w:themeColor="text1"/>
        </w:rPr>
        <w:t>s</w:t>
      </w:r>
      <w:r w:rsidRPr="00785D07">
        <w:rPr>
          <w:color w:val="000000" w:themeColor="text1"/>
        </w:rPr>
        <w:t xml:space="preserve"> like [</w:t>
      </w:r>
      <w:r w:rsidRPr="00785D07">
        <w:rPr>
          <w:color w:val="000000" w:themeColor="text1"/>
          <w:vertAlign w:val="superscript"/>
        </w:rPr>
        <w:t>18</w:t>
      </w:r>
      <w:r w:rsidRPr="00785D07">
        <w:rPr>
          <w:color w:val="000000" w:themeColor="text1"/>
        </w:rPr>
        <w:t>F]FDG</w:t>
      </w:r>
      <w:r w:rsidR="00A459EA" w:rsidRPr="00785D07">
        <w:rPr>
          <w:color w:val="000000" w:themeColor="text1"/>
        </w:rPr>
        <w:t xml:space="preserve"> (because multiple patient scans and research experiments can be scheduled </w:t>
      </w:r>
      <w:r w:rsidR="00B70956">
        <w:rPr>
          <w:color w:val="000000" w:themeColor="text1"/>
        </w:rPr>
        <w:t>in a single day</w:t>
      </w:r>
      <w:r w:rsidR="00A459EA" w:rsidRPr="00785D07">
        <w:rPr>
          <w:color w:val="000000" w:themeColor="text1"/>
        </w:rPr>
        <w:t>)</w:t>
      </w:r>
      <w:r w:rsidRPr="00785D07">
        <w:rPr>
          <w:color w:val="000000" w:themeColor="text1"/>
        </w:rPr>
        <w:t xml:space="preserve">, these systems can be wasteful for the production of novel </w:t>
      </w:r>
      <w:r w:rsidR="00B70956">
        <w:rPr>
          <w:color w:val="000000" w:themeColor="text1"/>
        </w:rPr>
        <w:t>radiotracers</w:t>
      </w:r>
      <w:r w:rsidRPr="00785D07">
        <w:rPr>
          <w:color w:val="000000" w:themeColor="text1"/>
        </w:rPr>
        <w:t xml:space="preserve"> during early-stage development</w:t>
      </w:r>
      <w:r w:rsidR="00A715A3">
        <w:rPr>
          <w:color w:val="000000" w:themeColor="text1"/>
        </w:rPr>
        <w:t>,</w:t>
      </w:r>
      <w:r w:rsidRPr="00785D07">
        <w:rPr>
          <w:color w:val="000000" w:themeColor="text1"/>
        </w:rPr>
        <w:t xml:space="preserve"> or less commonly used </w:t>
      </w:r>
      <w:r w:rsidR="00B70956">
        <w:rPr>
          <w:color w:val="000000" w:themeColor="text1"/>
        </w:rPr>
        <w:t>radio</w:t>
      </w:r>
      <w:r w:rsidRPr="00785D07">
        <w:rPr>
          <w:color w:val="000000" w:themeColor="text1"/>
        </w:rPr>
        <w:t xml:space="preserve">tracers. </w:t>
      </w:r>
      <w:r w:rsidR="0071065A">
        <w:rPr>
          <w:color w:val="000000" w:themeColor="text1"/>
        </w:rPr>
        <w:t>V</w:t>
      </w:r>
      <w:r w:rsidRPr="00785D07">
        <w:rPr>
          <w:color w:val="000000" w:themeColor="text1"/>
        </w:rPr>
        <w:t xml:space="preserve">olumes that conventional systems use </w:t>
      </w:r>
      <w:r w:rsidR="00A459EA" w:rsidRPr="00785D07">
        <w:rPr>
          <w:color w:val="000000" w:themeColor="text1"/>
        </w:rPr>
        <w:t>are</w:t>
      </w:r>
      <w:r w:rsidRPr="00785D07">
        <w:rPr>
          <w:color w:val="000000" w:themeColor="text1"/>
        </w:rPr>
        <w:t xml:space="preserve"> typically in the 1-5 mL range</w:t>
      </w:r>
      <w:r w:rsidR="00C44F03">
        <w:rPr>
          <w:color w:val="000000" w:themeColor="text1"/>
        </w:rPr>
        <w:t>,</w:t>
      </w:r>
      <w:r w:rsidRPr="00785D07">
        <w:rPr>
          <w:color w:val="000000" w:themeColor="text1"/>
        </w:rPr>
        <w:t xml:space="preserve"> </w:t>
      </w:r>
      <w:r w:rsidR="00891073" w:rsidRPr="00785D07">
        <w:rPr>
          <w:color w:val="000000" w:themeColor="text1"/>
        </w:rPr>
        <w:t xml:space="preserve">and </w:t>
      </w:r>
      <w:r w:rsidR="00A459EA" w:rsidRPr="00785D07">
        <w:rPr>
          <w:color w:val="000000" w:themeColor="text1"/>
        </w:rPr>
        <w:t xml:space="preserve">the reactions </w:t>
      </w:r>
      <w:r w:rsidR="00891073" w:rsidRPr="00785D07">
        <w:rPr>
          <w:color w:val="000000" w:themeColor="text1"/>
        </w:rPr>
        <w:t xml:space="preserve">require precursor amounts in the 1-10 mg range. </w:t>
      </w:r>
      <w:r w:rsidR="00A459EA" w:rsidRPr="00785D07">
        <w:rPr>
          <w:color w:val="000000" w:themeColor="text1"/>
        </w:rPr>
        <w:t xml:space="preserve">Furthermore, using conventional radiosynthesizers is generally cumbersome during optimization studies since the apparatus becomes contaminated after use and the user must wait for radioactivity to decay before performing the next experiment. </w:t>
      </w:r>
      <w:r w:rsidR="00891073" w:rsidRPr="00785D07">
        <w:rPr>
          <w:color w:val="000000" w:themeColor="text1"/>
        </w:rPr>
        <w:t xml:space="preserve">Aside from equipment cost, the cost of the </w:t>
      </w:r>
      <w:r w:rsidR="00C44F03">
        <w:rPr>
          <w:color w:val="000000" w:themeColor="text1"/>
        </w:rPr>
        <w:t xml:space="preserve">radioisotope and </w:t>
      </w:r>
      <w:r w:rsidR="00891073" w:rsidRPr="00785D07">
        <w:rPr>
          <w:color w:val="000000" w:themeColor="text1"/>
        </w:rPr>
        <w:t>reagents</w:t>
      </w:r>
      <w:r w:rsidR="00C44F03">
        <w:rPr>
          <w:color w:val="000000" w:themeColor="text1"/>
        </w:rPr>
        <w:t xml:space="preserve"> can</w:t>
      </w:r>
      <w:r w:rsidR="00EB7D74">
        <w:rPr>
          <w:color w:val="000000" w:themeColor="text1"/>
        </w:rPr>
        <w:t>,</w:t>
      </w:r>
      <w:r w:rsidR="00891073" w:rsidRPr="00785D07">
        <w:rPr>
          <w:color w:val="000000" w:themeColor="text1"/>
        </w:rPr>
        <w:t xml:space="preserve"> </w:t>
      </w:r>
      <w:r w:rsidR="00A459EA" w:rsidRPr="00785D07">
        <w:rPr>
          <w:color w:val="000000" w:themeColor="text1"/>
        </w:rPr>
        <w:t>therefore</w:t>
      </w:r>
      <w:r w:rsidR="00EB7D74">
        <w:rPr>
          <w:color w:val="000000" w:themeColor="text1"/>
        </w:rPr>
        <w:t>,</w:t>
      </w:r>
      <w:r w:rsidR="00C44F03">
        <w:rPr>
          <w:color w:val="000000" w:themeColor="text1"/>
        </w:rPr>
        <w:t xml:space="preserve"> become very substantial for studies requiring production of multiple batches</w:t>
      </w:r>
      <w:r w:rsidR="00E8185F">
        <w:rPr>
          <w:color w:val="000000" w:themeColor="text1"/>
        </w:rPr>
        <w:t>. This can occur</w:t>
      </w:r>
      <w:r w:rsidR="00C44F03">
        <w:rPr>
          <w:color w:val="000000" w:themeColor="text1"/>
        </w:rPr>
        <w:t>, for example</w:t>
      </w:r>
      <w:r w:rsidR="00E8185F">
        <w:rPr>
          <w:color w:val="000000" w:themeColor="text1"/>
        </w:rPr>
        <w:t>,</w:t>
      </w:r>
      <w:r w:rsidR="00C44F03">
        <w:rPr>
          <w:color w:val="000000" w:themeColor="text1"/>
        </w:rPr>
        <w:t xml:space="preserve"> </w:t>
      </w:r>
      <w:r w:rsidR="00E8185F">
        <w:rPr>
          <w:color w:val="000000" w:themeColor="text1"/>
        </w:rPr>
        <w:t xml:space="preserve">during </w:t>
      </w:r>
      <w:r w:rsidR="00A459EA" w:rsidRPr="00785D07">
        <w:rPr>
          <w:color w:val="000000" w:themeColor="text1"/>
        </w:rPr>
        <w:t xml:space="preserve">the </w:t>
      </w:r>
      <w:r w:rsidRPr="00785D07">
        <w:rPr>
          <w:color w:val="000000" w:themeColor="text1"/>
        </w:rPr>
        <w:t xml:space="preserve">optimization of synthesis protocols </w:t>
      </w:r>
      <w:r w:rsidR="004C3ECB">
        <w:rPr>
          <w:color w:val="000000" w:themeColor="text1"/>
        </w:rPr>
        <w:t xml:space="preserve">for novel </w:t>
      </w:r>
      <w:r w:rsidR="00B70956">
        <w:rPr>
          <w:color w:val="000000" w:themeColor="text1"/>
        </w:rPr>
        <w:t>radio</w:t>
      </w:r>
      <w:r w:rsidR="004C3ECB">
        <w:rPr>
          <w:color w:val="000000" w:themeColor="text1"/>
        </w:rPr>
        <w:t xml:space="preserve">tracers </w:t>
      </w:r>
      <w:r w:rsidRPr="00785D07">
        <w:rPr>
          <w:color w:val="000000" w:themeColor="text1"/>
        </w:rPr>
        <w:t>to achieve sufficient yield</w:t>
      </w:r>
      <w:r w:rsidR="00A459EA" w:rsidRPr="00785D07">
        <w:rPr>
          <w:color w:val="000000" w:themeColor="text1"/>
        </w:rPr>
        <w:t xml:space="preserve"> and reliability</w:t>
      </w:r>
      <w:r w:rsidR="00891073" w:rsidRPr="00785D07">
        <w:rPr>
          <w:color w:val="000000" w:themeColor="text1"/>
        </w:rPr>
        <w:t xml:space="preserve"> for initial </w:t>
      </w:r>
      <w:r w:rsidR="00891073" w:rsidRPr="00EB7D74">
        <w:rPr>
          <w:iCs/>
          <w:color w:val="000000" w:themeColor="text1"/>
        </w:rPr>
        <w:t>in vivo</w:t>
      </w:r>
      <w:r w:rsidR="00891073" w:rsidRPr="00785D07">
        <w:rPr>
          <w:i/>
          <w:color w:val="000000" w:themeColor="text1"/>
        </w:rPr>
        <w:t xml:space="preserve"> </w:t>
      </w:r>
      <w:r w:rsidR="00891073" w:rsidRPr="00785D07">
        <w:rPr>
          <w:color w:val="000000" w:themeColor="text1"/>
        </w:rPr>
        <w:t>imaging studies</w:t>
      </w:r>
      <w:r w:rsidRPr="00785D07">
        <w:rPr>
          <w:color w:val="000000" w:themeColor="text1"/>
        </w:rPr>
        <w:t xml:space="preserve">. </w:t>
      </w:r>
    </w:p>
    <w:p w14:paraId="68823854" w14:textId="77777777" w:rsidR="00A8636A" w:rsidRPr="00785D07" w:rsidRDefault="00A8636A" w:rsidP="004B6786">
      <w:pPr>
        <w:rPr>
          <w:color w:val="000000" w:themeColor="text1"/>
        </w:rPr>
      </w:pPr>
    </w:p>
    <w:p w14:paraId="779B06F1" w14:textId="7CB79024" w:rsidR="00541065" w:rsidRPr="00785D07" w:rsidRDefault="00C44F03" w:rsidP="004B6786">
      <w:pPr>
        <w:rPr>
          <w:color w:val="000000" w:themeColor="text1"/>
        </w:rPr>
      </w:pPr>
      <w:r>
        <w:rPr>
          <w:color w:val="000000" w:themeColor="text1"/>
        </w:rPr>
        <w:t>M</w:t>
      </w:r>
      <w:r w:rsidR="00CF7EBB" w:rsidRPr="00785D07">
        <w:rPr>
          <w:color w:val="000000" w:themeColor="text1"/>
        </w:rPr>
        <w:t>icrofluidic technologies have been increasingly used in radiochemistry to capitalize on several</w:t>
      </w:r>
      <w:r w:rsidR="009B25FB" w:rsidRPr="00785D07">
        <w:rPr>
          <w:color w:val="000000" w:themeColor="text1"/>
        </w:rPr>
        <w:t xml:space="preserve"> advantages over conventional systems</w:t>
      </w:r>
      <w:r w:rsidR="009B25FB" w:rsidRPr="00785D07">
        <w:rPr>
          <w:color w:val="000000" w:themeColor="text1"/>
        </w:rPr>
        <w:fldChar w:fldCharType="begin"/>
      </w:r>
      <w:r w:rsidR="008B7555">
        <w:rPr>
          <w:color w:val="000000" w:themeColor="text1"/>
        </w:rPr>
        <w:instrText xml:space="preserve"> ADDIN ZOTERO_ITEM CSL_CITATION {"citationID":"TTnOpDtN","properties":{"formattedCitation":"\\super 4\\uc0\\u8211{}6\\nosupersub{}","plainCitation":"4–6","noteIndex":0},"citationItems":[{"id":16011,"uris":["http://zotero.org/groups/6185/items/M4RKK3WM"],"uri":["http://zotero.org/groups/6185/items/M4RKK3WM"],"itemData":{"id":16011,"type":"article-journal","abstract":"The current utilization of positron emission tomography (PET) imaging is limited due to the high costs associated with production facility start-up and operations; subsequently, there has been a movement towards microfluidic synthesis of radiolabeled imaging pharmaceuticals (tracers). In this review, we summarize the current status of microfluidic radiosynthesis units for producing fluorine-18 labeled PET imaging tracers, including a discussion of the relative strengths and weaknesses of such devices. In addition, we provide a brief overview of the radiotracers that have been produced using microfluidic devices to date. Finally, we discuss the prospects for the future of this field, including the potential of newly envisioned devices developed that may allow operators to easily synthesize specialized tracers for individual patient doses.","container-title":"Molecular Imaging and Biology","DOI":"10.1007/s11307-019-01414-6","ISSN":"1860-2002","issue":"3","journalAbbreviation":"Mol Imaging Biol","language":"en","page":"463-475","source":"Springer Link","title":"The Current Role of Microfluidics in Radiofluorination Chemistry","volume":"22","author":[{"family":"Knapp","given":"Karla-Anne"},{"family":"Nickels","given":"Michael L."},{"family":"Manning","given":"H. Charles"}],"issued":{"date-parts":[["2020",6,1]]}}},{"id":16012,"uris":["http://zotero.org/groups/6185/items/S7HWSUT5"],"uri":["http://zotero.org/groups/6185/items/S7HWSUT5"],"itemData":{"id":16012,"type":"article-journal","abstract":"Application of microfluidics to Positron Emission Tomography (PET) tracer synthesis has attracted increasing interest within the last decade. The technical advantages of microfluidics, in particular the high surface to volume ratio and resulting fast thermal heating and cooling rates of reagents can lead to reduced reaction times, increased synthesis yields and reduced by-products. In addition automated reaction optimization, reduced consumption of expensive reagents and a path towards a reduced system footprint have been successfully demonstrated. The processing of radioactivity levels required for routine production, use of microfluidic-produced PET tracer doses in preclinical and clinical imaging as well as feasibility studies on autoradiolytic decomposition have all given promising results. However, the number of microfluidic synthesizers utilized for commercial routine production of PET tracers is very limited. This study reviews the state of the art in microfluidic PET tracer synthesis, highlighting critical design aspects, strengths, weaknesses and presenting several characteristics of the diverse PET market space which are thought to have a significant impact on research, development and engineering of microfluidic devices in this field. Furthermore, the topics of batch- and single-dose production, cyclotron to quality control integration as well as centralized versus de-centralized market distribution models are addressed.","container-title":"Molecules","DOI":"10.3390/molecules18077930","ISSN":"1420-3049","issue":"7","journalAbbreviation":"Molecules","note":"PMID: 23884128\nPMCID: PMC6270045","page":"7930-7956","source":"PubMed Central","title":"Microfluidics: A Groundbreaking Technology for PET Tracer Production?","title-short":"Microfluidics","volume":"18","author":[{"family":"Rensch","given":"Christian"},{"family":"Jackson","given":"Alexander"},{"family":"Lindner","given":"Simon"},{"family":"Salvamoser","given":"Ruben"},{"family":"Samper","given":"Victor"},{"family":"Riese","given":"Stefan"},{"family":"Bartenstein","given":"Peter"},{"family":"Wängler","given":"Carmen"},{"family":"Wängler","given":"Björn"}],"issued":{"date-parts":[["2013",7,5]]}}},{"id":15332,"uris":["http://zotero.org/groups/6185/items/IRR3S5A5"],"uri":["http://zotero.org/groups/6185/items/IRR3S5A5"],"itemData":{"id":15332,"type":"article-journal","abstract":"The increased demand for molecular imaging tracers useful in assessing and monitoring diseases has stimulated research towards more efficient and flexible radiosynthetic routes, including newer technologies. The traditional vessel-based approach suffers from limitations concerning flexibility, reagent mass needed, hardware requirements, large number of connections and valves, repetitive cleaning procedures and overall big footprint to be shielded from radiation. For these reasons, several research groups have started to investigate the application of the fast growing field of microfluidic chemistry to radiosynthetic procedures. After the first report in 2004, many scientific papers have been published and demonstrated the potential for increased process yields, reduced reagent use, improved flexibility and general ease of setup. This review will address definitions occurring in microfluidics as well as analyze the different approaches under two macro-categories: microvessel and microchannel. In this perspective, several works will be collected, involving the use of positron emitting species (11C, 18F, 64Cu) and the fewer examples of gamma emitting radionuclides (99mTc, 125/131I). New directions in microfluidic research applied to PET radiochemistry, future developments and challenges are also discussed.","container-title":"Nuclear Medicine and Biology","DOI":"10.1016/j.nucmedbio.2013.04.004","ISSN":"0969-8051","issue":"6","journalAbbreviation":"Nuclear Medicine and Biology","language":"en","page":"776-787","source":"ScienceDirect","title":"Microfluidics in radiopharmaceutical chemistry","volume":"40","author":[{"family":"Pascali","given":"Giancarlo"},{"family":"Watts","given":"Paul"},{"family":"Salvadori","given":"Piero A."}],"issued":{"date-parts":[["2013",8,1]]}}}],"schema":"https://github.com/citation-style-language/schema/raw/master/csl-citation.json"} </w:instrText>
      </w:r>
      <w:r w:rsidR="009B25FB" w:rsidRPr="00785D07">
        <w:rPr>
          <w:color w:val="000000" w:themeColor="text1"/>
        </w:rPr>
        <w:fldChar w:fldCharType="separate"/>
      </w:r>
      <w:r w:rsidR="00541065" w:rsidRPr="00785D07">
        <w:rPr>
          <w:color w:val="000000" w:themeColor="text1"/>
          <w:vertAlign w:val="superscript"/>
        </w:rPr>
        <w:t>4–6</w:t>
      </w:r>
      <w:r w:rsidR="009B25FB" w:rsidRPr="00785D07">
        <w:rPr>
          <w:color w:val="000000" w:themeColor="text1"/>
        </w:rPr>
        <w:fldChar w:fldCharType="end"/>
      </w:r>
      <w:r w:rsidR="009B25FB" w:rsidRPr="00785D07">
        <w:rPr>
          <w:color w:val="000000" w:themeColor="text1"/>
        </w:rPr>
        <w:t>.</w:t>
      </w:r>
      <w:r w:rsidR="00A8636A" w:rsidRPr="00785D07">
        <w:rPr>
          <w:color w:val="000000" w:themeColor="text1"/>
        </w:rPr>
        <w:t xml:space="preserve"> </w:t>
      </w:r>
      <w:r w:rsidR="004C3ECB">
        <w:rPr>
          <w:color w:val="000000" w:themeColor="text1"/>
        </w:rPr>
        <w:t>M</w:t>
      </w:r>
      <w:r w:rsidR="00A8636A" w:rsidRPr="00785D07">
        <w:rPr>
          <w:color w:val="000000" w:themeColor="text1"/>
        </w:rPr>
        <w:t xml:space="preserve">icrofluidic </w:t>
      </w:r>
      <w:r w:rsidR="00297E9D" w:rsidRPr="00785D07">
        <w:rPr>
          <w:color w:val="000000" w:themeColor="text1"/>
        </w:rPr>
        <w:t>platforms</w:t>
      </w:r>
      <w:r w:rsidR="00541065" w:rsidRPr="00785D07">
        <w:rPr>
          <w:color w:val="000000" w:themeColor="text1"/>
        </w:rPr>
        <w:t>, including those based on 1-10 µL reaction volumes</w:t>
      </w:r>
      <w:r w:rsidR="00541065" w:rsidRPr="00785D07">
        <w:rPr>
          <w:color w:val="000000" w:themeColor="text1"/>
        </w:rPr>
        <w:fldChar w:fldCharType="begin"/>
      </w:r>
      <w:r w:rsidR="008B7555">
        <w:rPr>
          <w:color w:val="000000" w:themeColor="text1"/>
        </w:rPr>
        <w:instrText xml:space="preserve"> ADDIN ZOTERO_ITEM CSL_CITATION {"citationID":"89NQ59nO","properties":{"formattedCitation":"\\super 7\\uc0\\u8211{}9\\nosupersub{}","plainCitation":"7–9","noteIndex":0},"citationItems":[{"id":9598,"uris":["http://zotero.org/groups/6185/items/7K69Q8H8"],"uri":["http://zotero.org/groups/6185/items/7K69Q8H8"],"itemData":{"id":9598,"type":"article-journal","abstract":"The emerging technology of digital microfluidics is opening up the possibility of performing radiochemistry at the microliter scale to produce tracers for positron emission tomography (PET) labeled with fluorine-18 or other isotopes. Working at this volume scale not only reduces reagent costs but also improves specific activity (SA) by reducing contamination by the stable isotope. This technology could provide a practical means to routinely prepare high-SA tracers for applications such as neuroimaging and could make it possible to routinely achieve high SA using synthesis strategies such as isotopic exchange. Reagent droplets are controlled electronically, providing high reliability, a compact control system, and flexibility for diverse syntheses with a single-chip design. The compact size may enable the development of a self-shielded synthesizer that does not require a hot cell. This article reviews the progress of this technology and its application to the synthesis of PET tracers.","container-title":"Molecular Imaging","journalAbbreviation":"Mol. Imag.","language":"en","note":"PMCID: PMC4734895","page":"579-594","title":"Digital Microfluidics: A New Paradigm for Radiochemistry","volume":"14","author":[{"family":"Keng","given":"Pei Yuin"},{"family":"Dam","given":"R. Michael","non-dropping-particle":"van"}],"issued":{"date-parts":[["2015"]]}}},{"id":13316,"uris":["http://zotero.org/groups/6185/items/EELMW4EH"],"uri":["http://zotero.org/groups/6185/items/EELMW4EH"],"itemData":{"id":13316,"type":"article-journal","abstract":"Despite the increasing importance of positron emission tomography (PET) imaging in research and clinical management of disease, access to myriad new radioactive tracers is severely limited due to their short half-lives (which requires daily production) and the high cost and complexity of tracer production. The application of droplet microfluidics based on electrowetting-on-dielectric (EWOD) to the field of radiochemistry can significantly reduce the amount of radiation shielding necessary for safety and the amount of precursor and other reagents needed for the synthesis. Furthermore, significant improvements in the molar activity of the tracers have been observed. However, widespread use of this technology is currently hindered in part by the high cost of prototype chips and the operating complexity. To address these issues, we developed a novel microfluidic device based on patterned wettability for multi-step radiochemical reactions in microliter droplets and implemented automated systems for reagent loading and collection of the crude product after synthesis. In this paper, we describe a simple and inexpensive method for fabricating the chips, demonstrate the feasibility of prototype chips for performing multi-step radiochemical reactions to produce the PET tracers [18F]fallypride and [18F]FDG, and further show that synthesized [18F]fallypride can be used for in vivo mouse imaging.","container-title":"Lab on a Chip","DOI":"10.1039/C7LC01009E","ISSN":"1473-0189","issue":"24","journalAbbreviation":"Lab Chip","language":"en","note":"PMCID: PMC6530551.","page":"4342-4355","source":"pubs.rsc.org","title":"Performing multi-step chemical reactions in microliter-sized droplets by leveraging a simple passive transport mechanism","volume":"17","author":[{"family":"Wang","given":"Jia"},{"family":"Chao","given":"Philip H."},{"family":"Hanet","given":"Sebastian"},{"family":"Dam","given":"R. Michael","dropping-particle":"van"}],"issued":{"date-parts":[["2017",12,5]]}}},{"id":14680,"uris":["http://zotero.org/groups/6185/items/4KJNSCKD"],"uri":["http://zotero.org/groups/6185/items/4KJNSCKD"],"itemData":{"id":14680,"type":"article-journal","abstract":"Application of microfluidics offers numerous advantages in the field of radiochemistry and could enable dramatic reductions in the cost of producing radiotracers for positron emission tomography (PET). Droplet-based microfluidics, in particular, requires only microgram quantities of expensive precursors and reagents (compared to mg used in conventional radiochemistry systems), and occupies a more compact footprint (potentially eliminating the need for specialized shielding facilities, i.e. hot cells). However, the reported platforms for droplet radiosynthesis have several drawbacks, including high cost/complexity of microfluidic reactors, requirement for manual intervention (e.g. for adding reagents), or difficulty in precise control of droplet processes. We describe here a platform based on a particularly simple chip, where reactions take place atop a hydrophobic substrate patterned with a circular hydrophilic liquid trap. The overall supporting hardware (heater, rotating carousel of reagent dispensers, etc.) is very simple and the whole system could be packaged into a very compact format (about the size of a coffee cup). We demonstrate the consistent synthesis of [18F]fallypride with high yield, and show that protocols optimized using a high-throughput optimization platform we have developed can be readily translated to this device with no changes or re-optimization. We are currently exploring the use of this platform for routine production of a variety of 18F-labeled tracers for preclinical imaging and for production of tracers in clinically-relevant amounts by integrating the system with an upstream radionuclide concentrator.","container-title":"Lab on a Chip","DOI":"10.1039/C9LC00438F","ISSN":"1473-0197, 1473-0189","issue":"19","journalAbbreviation":"Lab Chip","language":"en","page":"2415 - 2424","source":"pubs.rsc.org","title":"Ultra-compact, automated microdroplet radiosynthesizer","author":[{"family":"Wang","given":"Jia"},{"family":"Chao","given":"Philip H."},{"family":"Dam","given":"R. Michael","dropping-particle":"van"}],"issued":{"date-parts":[["2019",5,30]]}}}],"schema":"https://github.com/citation-style-language/schema/raw/master/csl-citation.json"} </w:instrText>
      </w:r>
      <w:r w:rsidR="00541065" w:rsidRPr="00785D07">
        <w:rPr>
          <w:color w:val="000000" w:themeColor="text1"/>
        </w:rPr>
        <w:fldChar w:fldCharType="separate"/>
      </w:r>
      <w:r w:rsidR="00541065" w:rsidRPr="00785D07">
        <w:rPr>
          <w:color w:val="000000" w:themeColor="text1"/>
          <w:vertAlign w:val="superscript"/>
        </w:rPr>
        <w:t>7–9</w:t>
      </w:r>
      <w:r w:rsidR="00541065" w:rsidRPr="00785D07">
        <w:rPr>
          <w:color w:val="000000" w:themeColor="text1"/>
        </w:rPr>
        <w:fldChar w:fldCharType="end"/>
      </w:r>
      <w:r w:rsidR="00541065" w:rsidRPr="00785D07">
        <w:rPr>
          <w:color w:val="000000" w:themeColor="text1"/>
        </w:rPr>
        <w:t>,</w:t>
      </w:r>
      <w:r w:rsidR="00297E9D" w:rsidRPr="00785D07">
        <w:rPr>
          <w:color w:val="000000" w:themeColor="text1"/>
        </w:rPr>
        <w:t xml:space="preserve"> have shown </w:t>
      </w:r>
      <w:r>
        <w:rPr>
          <w:color w:val="000000" w:themeColor="text1"/>
        </w:rPr>
        <w:t xml:space="preserve">a </w:t>
      </w:r>
      <w:r w:rsidR="00722833" w:rsidRPr="00785D07">
        <w:rPr>
          <w:color w:val="000000" w:themeColor="text1"/>
        </w:rPr>
        <w:t xml:space="preserve">significant </w:t>
      </w:r>
      <w:r w:rsidR="00297E9D" w:rsidRPr="00785D07">
        <w:rPr>
          <w:color w:val="000000" w:themeColor="text1"/>
        </w:rPr>
        <w:t>reduction of reagent volumes</w:t>
      </w:r>
      <w:r w:rsidR="00A459EA" w:rsidRPr="00785D07">
        <w:rPr>
          <w:color w:val="000000" w:themeColor="text1"/>
        </w:rPr>
        <w:t xml:space="preserve"> and consumption</w:t>
      </w:r>
      <w:r w:rsidR="00297E9D" w:rsidRPr="00785D07">
        <w:rPr>
          <w:color w:val="000000" w:themeColor="text1"/>
        </w:rPr>
        <w:t xml:space="preserve"> of expensive precursor</w:t>
      </w:r>
      <w:r>
        <w:rPr>
          <w:color w:val="000000" w:themeColor="text1"/>
        </w:rPr>
        <w:t>s</w:t>
      </w:r>
      <w:r w:rsidR="00297E9D" w:rsidRPr="00785D07">
        <w:rPr>
          <w:color w:val="000000" w:themeColor="text1"/>
        </w:rPr>
        <w:t xml:space="preserve">, </w:t>
      </w:r>
      <w:r w:rsidR="00A459EA" w:rsidRPr="00785D07">
        <w:rPr>
          <w:color w:val="000000" w:themeColor="text1"/>
        </w:rPr>
        <w:t xml:space="preserve">as well as </w:t>
      </w:r>
      <w:r w:rsidR="00297E9D" w:rsidRPr="00785D07">
        <w:rPr>
          <w:color w:val="000000" w:themeColor="text1"/>
        </w:rPr>
        <w:t>short reaction times.</w:t>
      </w:r>
      <w:r w:rsidR="00722833" w:rsidRPr="00785D07">
        <w:rPr>
          <w:color w:val="000000" w:themeColor="text1"/>
        </w:rPr>
        <w:t xml:space="preserve"> These reductions lead to lower costs, faster heating and evaporation steps,</w:t>
      </w:r>
      <w:r w:rsidR="00E8185F">
        <w:rPr>
          <w:color w:val="000000" w:themeColor="text1"/>
        </w:rPr>
        <w:t xml:space="preserve"> shorter and </w:t>
      </w:r>
      <w:r>
        <w:rPr>
          <w:color w:val="000000" w:themeColor="text1"/>
        </w:rPr>
        <w:t>more straightforward</w:t>
      </w:r>
      <w:r w:rsidR="00722833" w:rsidRPr="00785D07">
        <w:rPr>
          <w:color w:val="000000" w:themeColor="text1"/>
        </w:rPr>
        <w:t xml:space="preserve"> downstream purification,</w:t>
      </w:r>
      <w:r w:rsidR="00E22AFA">
        <w:rPr>
          <w:color w:val="000000" w:themeColor="text1"/>
        </w:rPr>
        <w:t xml:space="preserve"> </w:t>
      </w:r>
      <w:r w:rsidR="00722833" w:rsidRPr="00785D07">
        <w:rPr>
          <w:color w:val="000000" w:themeColor="text1"/>
        </w:rPr>
        <w:t>an overall “greener” chemistry process</w:t>
      </w:r>
      <w:r w:rsidR="00722833" w:rsidRPr="00785D07">
        <w:rPr>
          <w:color w:val="000000" w:themeColor="text1"/>
        </w:rPr>
        <w:fldChar w:fldCharType="begin"/>
      </w:r>
      <w:r w:rsidR="008B7555">
        <w:rPr>
          <w:color w:val="000000" w:themeColor="text1"/>
        </w:rPr>
        <w:instrText xml:space="preserve"> ADDIN ZOTERO_ITEM CSL_CITATION {"citationID":"NOaZOXDd","properties":{"formattedCitation":"\\super 10\\nosupersub{}","plainCitation":"10","noteIndex":0},"citationItems":[{"id":14723,"uris":["http://zotero.org/groups/6185/items/2F3TYTTF"],"uri":["http://zotero.org/groups/6185/items/2F3TYTTF"],"itemData":{"id":14723,"type":"article-journal","abstract":"During the development of novel tracers for positron emission tomography (PET), the optimization of the synthesis is hindered by practical limitations on the number of experiments that can be performed per day. Here we present a microliter droplet chip that contains multiple sites (4 or 16) to perform reactions simultaneously under the same or different conditions to accelerate radiosynthesis optimization.","container-title":"RSC Advances","DOI":"10.1039/C9RA03639C","ISSN":"2046-2069","issue":"35","journalAbbreviation":"RSC Adv.","language":"en","page":"20370-20374","source":"pubs.rsc.org","title":"A novel multi-reaction microdroplet platform for rapid radiochemistry optimization","volume":"9","author":[{"family":"Rios","given":"Alejandra"},{"family":"Wang","given":"Jia"},{"family":"Chao","given":"Philip H."},{"family":"Dam","given":"R. Michael","dropping-particle":"van"}],"issued":{"date-parts":[["2019",6,25]]}}}],"schema":"https://github.com/citation-style-language/schema/raw/master/csl-citation.json"} </w:instrText>
      </w:r>
      <w:r w:rsidR="00722833" w:rsidRPr="00785D07">
        <w:rPr>
          <w:color w:val="000000" w:themeColor="text1"/>
        </w:rPr>
        <w:fldChar w:fldCharType="separate"/>
      </w:r>
      <w:r w:rsidR="00541065" w:rsidRPr="00785D07">
        <w:rPr>
          <w:color w:val="000000" w:themeColor="text1"/>
          <w:vertAlign w:val="superscript"/>
        </w:rPr>
        <w:t>10</w:t>
      </w:r>
      <w:r w:rsidR="00722833" w:rsidRPr="00785D07">
        <w:rPr>
          <w:color w:val="000000" w:themeColor="text1"/>
        </w:rPr>
        <w:fldChar w:fldCharType="end"/>
      </w:r>
      <w:r w:rsidR="00E8185F">
        <w:rPr>
          <w:color w:val="000000" w:themeColor="text1"/>
        </w:rPr>
        <w:t xml:space="preserve">, and </w:t>
      </w:r>
      <w:r w:rsidR="00722833" w:rsidRPr="00785D07">
        <w:rPr>
          <w:color w:val="000000" w:themeColor="text1"/>
        </w:rPr>
        <w:t xml:space="preserve">higher molar activity of the produced </w:t>
      </w:r>
      <w:r w:rsidR="00B70956">
        <w:rPr>
          <w:color w:val="000000" w:themeColor="text1"/>
        </w:rPr>
        <w:t>radiot</w:t>
      </w:r>
      <w:r w:rsidR="00722833" w:rsidRPr="00785D07">
        <w:rPr>
          <w:color w:val="000000" w:themeColor="text1"/>
        </w:rPr>
        <w:t>racers</w:t>
      </w:r>
      <w:r w:rsidR="00722833" w:rsidRPr="00785D07">
        <w:rPr>
          <w:color w:val="000000" w:themeColor="text1"/>
        </w:rPr>
        <w:fldChar w:fldCharType="begin"/>
      </w:r>
      <w:r w:rsidR="008B7555">
        <w:rPr>
          <w:color w:val="000000" w:themeColor="text1"/>
        </w:rPr>
        <w:instrText xml:space="preserve"> ADDIN ZOTERO_ITEM CSL_CITATION {"citationID":"mOlPuQIN","properties":{"formattedCitation":"\\super 11\\nosupersub{}","plainCitation":"11","noteIndex":0},"citationItems":[{"id":13311,"uris":["http://zotero.org/groups/6185/items/HH9HI43E"],"uri":["http://zotero.org/groups/6185/items/HH9HI43E"],"itemData":{"id":13311,"type":"article-journal","abstract":"For many applications, positron emission tomography tracers must be produced with high specific activity. Here the authors identify variables leading to increased specific activity when tracers are synthesized in microliter volumes, and show that specific activity can influence tracer biodistribution.","container-title":"Communications Chemistry","DOI":"10.1038/s42004-018-0009-z","ISSN":"2399-3669","issue":"1","language":"en","page":"10","source":"www.nature.com","title":"Performing radiosynthesis in microvolumes to maximize molar activity of tracers for positron emission tomography","volume":"1","author":[{"family":"Sergeev","given":"Maxim"},{"family":"Lazari","given":"Mark"},{"family":"Morgia","given":"Federica"},{"family":"Collins","given":"Jeffrey"},{"family":"Javed","given":"Muhammad Rashed"},{"family":"Sergeeva","given":"Olga"},{"family":"Jones","given":"Jason"},{"family":"Phelps","given":"Michael E."},{"family":"Lee","given":"Jason T."},{"family":"Keng","given":"Pei Yuin"},{"family":"Dam","given":"R. Michael","dropping-particle":"van"}],"issued":{"date-parts":[["2018",3,22]]}}}],"schema":"https://github.com/citation-style-language/schema/raw/master/csl-citation.json"} </w:instrText>
      </w:r>
      <w:r w:rsidR="00722833" w:rsidRPr="00785D07">
        <w:rPr>
          <w:color w:val="000000" w:themeColor="text1"/>
        </w:rPr>
        <w:fldChar w:fldCharType="separate"/>
      </w:r>
      <w:r w:rsidR="00541065" w:rsidRPr="00785D07">
        <w:rPr>
          <w:color w:val="000000" w:themeColor="text1"/>
          <w:vertAlign w:val="superscript"/>
        </w:rPr>
        <w:t>11</w:t>
      </w:r>
      <w:r w:rsidR="00722833" w:rsidRPr="00785D07">
        <w:rPr>
          <w:color w:val="000000" w:themeColor="text1"/>
        </w:rPr>
        <w:fldChar w:fldCharType="end"/>
      </w:r>
      <w:r w:rsidR="00722833" w:rsidRPr="00785D07">
        <w:rPr>
          <w:color w:val="000000" w:themeColor="text1"/>
        </w:rPr>
        <w:t>.</w:t>
      </w:r>
      <w:r w:rsidR="00541065" w:rsidRPr="00785D07">
        <w:rPr>
          <w:color w:val="000000" w:themeColor="text1"/>
        </w:rPr>
        <w:t xml:space="preserve"> </w:t>
      </w:r>
      <w:r w:rsidR="00E22AFA">
        <w:rPr>
          <w:color w:val="000000" w:themeColor="text1"/>
        </w:rPr>
        <w:t>These improvements make it more practical to perform more detailed optimization studies by lowering the reagent cost</w:t>
      </w:r>
      <w:r w:rsidR="00E8185F">
        <w:rPr>
          <w:color w:val="000000" w:themeColor="text1"/>
        </w:rPr>
        <w:t xml:space="preserve"> of each synthesis</w:t>
      </w:r>
      <w:r w:rsidR="00E22AFA">
        <w:rPr>
          <w:color w:val="000000" w:themeColor="text1"/>
        </w:rPr>
        <w:t>.</w:t>
      </w:r>
      <w:r w:rsidR="00541065" w:rsidRPr="00785D07">
        <w:rPr>
          <w:color w:val="000000" w:themeColor="text1"/>
        </w:rPr>
        <w:t xml:space="preserve"> Further benefits can be achieved by performing multiple experiments from a single batch of radioisotope in a single day</w:t>
      </w:r>
      <w:r w:rsidR="0063426F" w:rsidRPr="00785D07">
        <w:rPr>
          <w:color w:val="000000" w:themeColor="text1"/>
        </w:rPr>
        <w:t xml:space="preserve">. For example, </w:t>
      </w:r>
      <w:r w:rsidR="00541065" w:rsidRPr="00785D07">
        <w:rPr>
          <w:color w:val="000000" w:themeColor="text1"/>
        </w:rPr>
        <w:t xml:space="preserve">microfluidic flow chemistry radiosynthesizers operating in “discovery mode” </w:t>
      </w:r>
      <w:r w:rsidR="0063426F" w:rsidRPr="00785D07">
        <w:rPr>
          <w:color w:val="000000" w:themeColor="text1"/>
        </w:rPr>
        <w:t xml:space="preserve">can sequentially perform dozens of reactions, each </w:t>
      </w:r>
      <w:r w:rsidR="00541065" w:rsidRPr="00785D07">
        <w:rPr>
          <w:color w:val="000000" w:themeColor="text1"/>
        </w:rPr>
        <w:t xml:space="preserve">using </w:t>
      </w:r>
      <w:r w:rsidR="0063426F" w:rsidRPr="00785D07">
        <w:rPr>
          <w:color w:val="000000" w:themeColor="text1"/>
        </w:rPr>
        <w:t xml:space="preserve">only </w:t>
      </w:r>
      <w:r w:rsidR="00541065" w:rsidRPr="00785D07">
        <w:rPr>
          <w:color w:val="000000" w:themeColor="text1"/>
        </w:rPr>
        <w:t>10s of µL reaction volume</w:t>
      </w:r>
      <w:r w:rsidR="00541065" w:rsidRPr="00785D07">
        <w:rPr>
          <w:color w:val="000000" w:themeColor="text1"/>
        </w:rPr>
        <w:fldChar w:fldCharType="begin"/>
      </w:r>
      <w:r w:rsidR="008B7555">
        <w:rPr>
          <w:color w:val="000000" w:themeColor="text1"/>
        </w:rPr>
        <w:instrText xml:space="preserve"> ADDIN ZOTERO_ITEM CSL_CITATION {"citationID":"PVOTsxqU","properties":{"formattedCitation":"\\super 12\\nosupersub{}","plainCitation":"12","noteIndex":0},"citationItems":[{"id":540,"uris":["http://zotero.org/groups/6185/items/B6GIWUZC"],"uri":["http://zotero.org/groups/6185/items/B6GIWUZC"],"itemData":{"id":540,"type":"article-journal","abstract":"Microfluidic techniques are increasingly being used to synthesize positron-emitting radiopharmaceuticals. Several reports demonstrate higher incorporation yields, with shorter reaction times and reduced amounts of reagents compared with traditional vessel-based techniques. Microfluidic techniques, therefore, have tremendous potential for allowing rapid and cost-effective optimization of new radiotracers. This protocol describes the implementation of a suitable microfluidic process to optimize classical 18F radiofluorination reactions by rationalizing the time and reagents used. Reaction optimization varies depending on the systems used, and it typically involves 5–10 experimental days of up to 4 h of sample collection and analysis. In particular, the protocol allows optimization of the key fluidic parameters in the first tier of experiments: reaction temperature, residence time and reagent ratio. Other parameters, such as solvent, activating agent and precursor concentration need to be stated before the experimental runs. Once the optimal set of parameters is found, repeatability and scalability are also tested in the second tier of experiments. This protocol allows the standardization of a microfluidic methodology that could be applied in any radiochemistry laboratory, in order to enable rapid and efficient radiosynthesis of new and existing [18F]-radiotracers. Here we show how this method can be applied to the radiofluorination optimization of ​[18F]-MEL050, a melanoma tumor imaging agent. This approach, if integrated into a good manufacturing practice (GMP) framework, could result in the reduction of materials and the time required to bring new radiotracers toward preclinical and clinical applications.","container-title":"Nature Protocols","DOI":"10.1038/nprot.2014.137","ISSN":"1754-2189","issue":"9","journalAbbreviation":"Nat. Protocols","language":"en","page":"2017-2029","source":"www.nature.com","title":"Optimization of nucleophilic 18F radiofluorinations using a microfluidic reaction approach","volume":"9","author":[{"family":"Pascali","given":"Giancarlo"},{"family":"Matesic","given":"Lidia"},{"family":"Collier","given":"Thomas L."},{"family":"Wyatt","given":"Naomi"},{"family":"Fraser","given":"Benjamin H."},{"family":"Pham","given":"Tien Q."},{"family":"Salvadori","given":"Piero A."},{"family":"Greguric","given":"Ivan"}],"issued":{"date-parts":[["2014",9]]}}}],"schema":"https://github.com/citation-style-language/schema/raw/master/csl-citation.json"} </w:instrText>
      </w:r>
      <w:r w:rsidR="00541065" w:rsidRPr="00785D07">
        <w:rPr>
          <w:color w:val="000000" w:themeColor="text1"/>
        </w:rPr>
        <w:fldChar w:fldCharType="separate"/>
      </w:r>
      <w:r w:rsidR="00541065" w:rsidRPr="00785D07">
        <w:rPr>
          <w:color w:val="000000" w:themeColor="text1"/>
          <w:vertAlign w:val="superscript"/>
        </w:rPr>
        <w:t>12</w:t>
      </w:r>
      <w:r w:rsidR="00541065" w:rsidRPr="00785D07">
        <w:rPr>
          <w:color w:val="000000" w:themeColor="text1"/>
        </w:rPr>
        <w:fldChar w:fldCharType="end"/>
      </w:r>
      <w:r w:rsidR="00541065" w:rsidRPr="00785D07">
        <w:rPr>
          <w:color w:val="000000" w:themeColor="text1"/>
        </w:rPr>
        <w:t>.</w:t>
      </w:r>
    </w:p>
    <w:p w14:paraId="2587D1F5" w14:textId="77777777" w:rsidR="00541065" w:rsidRPr="00785D07" w:rsidRDefault="00541065" w:rsidP="004B6786">
      <w:pPr>
        <w:rPr>
          <w:color w:val="000000" w:themeColor="text1"/>
        </w:rPr>
      </w:pPr>
    </w:p>
    <w:p w14:paraId="3BF2FE74" w14:textId="33B9EC0A" w:rsidR="00747D0A" w:rsidRPr="00785D07" w:rsidRDefault="00B74CFE" w:rsidP="004B6786">
      <w:pPr>
        <w:rPr>
          <w:color w:val="000000" w:themeColor="text1"/>
        </w:rPr>
      </w:pPr>
      <w:r w:rsidRPr="00785D07">
        <w:rPr>
          <w:color w:val="000000" w:themeColor="text1"/>
        </w:rPr>
        <w:t xml:space="preserve">Inspired by these advantages, </w:t>
      </w:r>
      <w:r w:rsidR="00541065" w:rsidRPr="00785D07">
        <w:rPr>
          <w:color w:val="000000" w:themeColor="text1"/>
        </w:rPr>
        <w:t xml:space="preserve">a </w:t>
      </w:r>
      <w:r w:rsidR="00F51481" w:rsidRPr="00785D07">
        <w:rPr>
          <w:color w:val="000000" w:themeColor="text1"/>
        </w:rPr>
        <w:t xml:space="preserve">multi-reaction </w:t>
      </w:r>
      <w:r w:rsidR="00E114DD">
        <w:rPr>
          <w:color w:val="000000" w:themeColor="text1"/>
        </w:rPr>
        <w:t xml:space="preserve">droplet array </w:t>
      </w:r>
      <w:r w:rsidR="00F51481" w:rsidRPr="00785D07">
        <w:rPr>
          <w:color w:val="000000" w:themeColor="text1"/>
        </w:rPr>
        <w:t xml:space="preserve">chip </w:t>
      </w:r>
      <w:r w:rsidR="00C32C0E" w:rsidRPr="00785D07">
        <w:rPr>
          <w:color w:val="000000" w:themeColor="text1"/>
        </w:rPr>
        <w:t xml:space="preserve">in which microvolume </w:t>
      </w:r>
      <w:r w:rsidR="00F51481" w:rsidRPr="00785D07">
        <w:rPr>
          <w:color w:val="000000" w:themeColor="text1"/>
        </w:rPr>
        <w:t>reaction</w:t>
      </w:r>
      <w:r w:rsidR="00C32C0E" w:rsidRPr="00785D07">
        <w:rPr>
          <w:color w:val="000000" w:themeColor="text1"/>
        </w:rPr>
        <w:t>s</w:t>
      </w:r>
      <w:r w:rsidR="00F51481" w:rsidRPr="00785D07">
        <w:rPr>
          <w:color w:val="000000" w:themeColor="text1"/>
        </w:rPr>
        <w:t xml:space="preserve"> </w:t>
      </w:r>
      <w:r w:rsidR="00C32C0E" w:rsidRPr="00785D07">
        <w:rPr>
          <w:color w:val="000000" w:themeColor="text1"/>
        </w:rPr>
        <w:t xml:space="preserve">are confined </w:t>
      </w:r>
      <w:r w:rsidR="004C3ECB">
        <w:rPr>
          <w:color w:val="000000" w:themeColor="text1"/>
        </w:rPr>
        <w:t>to</w:t>
      </w:r>
      <w:r w:rsidR="004C3ECB" w:rsidRPr="00785D07">
        <w:rPr>
          <w:color w:val="000000" w:themeColor="text1"/>
        </w:rPr>
        <w:t xml:space="preserve"> </w:t>
      </w:r>
      <w:r w:rsidR="00C32C0E" w:rsidRPr="00785D07">
        <w:rPr>
          <w:color w:val="000000" w:themeColor="text1"/>
        </w:rPr>
        <w:t xml:space="preserve">an array of </w:t>
      </w:r>
      <w:r w:rsidR="00F51481" w:rsidRPr="00785D07">
        <w:rPr>
          <w:color w:val="000000" w:themeColor="text1"/>
        </w:rPr>
        <w:t>surface-tension trap</w:t>
      </w:r>
      <w:r w:rsidR="00C32C0E" w:rsidRPr="00785D07">
        <w:rPr>
          <w:color w:val="000000" w:themeColor="text1"/>
        </w:rPr>
        <w:t>s</w:t>
      </w:r>
      <w:r w:rsidR="00F51481" w:rsidRPr="00785D07">
        <w:rPr>
          <w:color w:val="000000" w:themeColor="text1"/>
        </w:rPr>
        <w:t xml:space="preserve"> on a silicon surface</w:t>
      </w:r>
      <w:r w:rsidR="004C3ECB">
        <w:rPr>
          <w:color w:val="000000" w:themeColor="text1"/>
        </w:rPr>
        <w:t xml:space="preserve">, created using a </w:t>
      </w:r>
      <w:r w:rsidR="00541065" w:rsidRPr="00785D07">
        <w:rPr>
          <w:color w:val="000000" w:themeColor="text1"/>
        </w:rPr>
        <w:t>pattern</w:t>
      </w:r>
      <w:r w:rsidR="00C32C0E" w:rsidRPr="00785D07">
        <w:rPr>
          <w:color w:val="000000" w:themeColor="text1"/>
        </w:rPr>
        <w:t>ed</w:t>
      </w:r>
      <w:r w:rsidR="00541065" w:rsidRPr="00785D07">
        <w:rPr>
          <w:color w:val="000000" w:themeColor="text1"/>
        </w:rPr>
        <w:t xml:space="preserve"> Teflon coating</w:t>
      </w:r>
      <w:r w:rsidR="00E8185F">
        <w:rPr>
          <w:color w:val="000000" w:themeColor="text1"/>
        </w:rPr>
        <w:t>,</w:t>
      </w:r>
      <w:r w:rsidR="004736FF">
        <w:rPr>
          <w:color w:val="000000" w:themeColor="text1"/>
        </w:rPr>
        <w:t xml:space="preserve"> was developed</w:t>
      </w:r>
      <w:r w:rsidR="00F51481" w:rsidRPr="00785D07">
        <w:rPr>
          <w:color w:val="000000" w:themeColor="text1"/>
        </w:rPr>
        <w:t>.</w:t>
      </w:r>
      <w:r w:rsidR="00541065" w:rsidRPr="00785D07">
        <w:rPr>
          <w:color w:val="000000" w:themeColor="text1"/>
        </w:rPr>
        <w:t xml:space="preserve"> These chips enable multiple reactions at the 1-</w:t>
      </w:r>
      <w:r w:rsidR="00E114DD">
        <w:rPr>
          <w:color w:val="000000" w:themeColor="text1"/>
        </w:rPr>
        <w:t>2</w:t>
      </w:r>
      <w:r w:rsidR="00541065" w:rsidRPr="00785D07">
        <w:rPr>
          <w:color w:val="000000" w:themeColor="text1"/>
        </w:rPr>
        <w:t xml:space="preserve">0 µL scale to be performed </w:t>
      </w:r>
      <w:r w:rsidR="00541065" w:rsidRPr="00EB7D74">
        <w:rPr>
          <w:iCs/>
          <w:color w:val="000000" w:themeColor="text1"/>
        </w:rPr>
        <w:t>simultaneously</w:t>
      </w:r>
      <w:r w:rsidR="00541065" w:rsidRPr="00785D07">
        <w:rPr>
          <w:color w:val="000000" w:themeColor="text1"/>
        </w:rPr>
        <w:t xml:space="preserve">, </w:t>
      </w:r>
      <w:r w:rsidR="00CB1894" w:rsidRPr="00785D07">
        <w:rPr>
          <w:color w:val="000000" w:themeColor="text1"/>
        </w:rPr>
        <w:t>opening</w:t>
      </w:r>
      <w:r w:rsidR="00541065" w:rsidRPr="00785D07">
        <w:rPr>
          <w:color w:val="000000" w:themeColor="text1"/>
        </w:rPr>
        <w:t xml:space="preserve"> the possibility to explore 10s of different reaction conditions per day, each with multiple replicates. </w:t>
      </w:r>
      <w:r w:rsidR="00F51481" w:rsidRPr="00785D07">
        <w:rPr>
          <w:color w:val="000000" w:themeColor="text1"/>
        </w:rPr>
        <w:t xml:space="preserve">In this paper, the utility of </w:t>
      </w:r>
      <w:r w:rsidR="00541065" w:rsidRPr="00785D07">
        <w:rPr>
          <w:color w:val="000000" w:themeColor="text1"/>
        </w:rPr>
        <w:t xml:space="preserve">this new </w:t>
      </w:r>
      <w:r w:rsidR="00F51481" w:rsidRPr="00785D07">
        <w:rPr>
          <w:color w:val="000000" w:themeColor="text1"/>
        </w:rPr>
        <w:t xml:space="preserve">high-throughput </w:t>
      </w:r>
      <w:r w:rsidR="00541065" w:rsidRPr="00785D07">
        <w:rPr>
          <w:color w:val="000000" w:themeColor="text1"/>
        </w:rPr>
        <w:t>approach for performing rapid and low-cost radiochemistry optimizations</w:t>
      </w:r>
      <w:r w:rsidR="00B43A2B">
        <w:rPr>
          <w:color w:val="000000" w:themeColor="text1"/>
        </w:rPr>
        <w:t xml:space="preserve"> is demonstrated</w:t>
      </w:r>
      <w:r w:rsidR="00541065" w:rsidRPr="00785D07">
        <w:rPr>
          <w:color w:val="000000" w:themeColor="text1"/>
        </w:rPr>
        <w:t>.</w:t>
      </w:r>
      <w:r w:rsidR="00F51481" w:rsidRPr="00785D07">
        <w:rPr>
          <w:color w:val="000000" w:themeColor="text1"/>
        </w:rPr>
        <w:t xml:space="preserve"> </w:t>
      </w:r>
      <w:r w:rsidR="00541065" w:rsidRPr="00785D07">
        <w:rPr>
          <w:color w:val="000000" w:themeColor="text1"/>
        </w:rPr>
        <w:t xml:space="preserve">Using multi-reaction droplet chips </w:t>
      </w:r>
      <w:r w:rsidR="00F51481" w:rsidRPr="00785D07">
        <w:rPr>
          <w:color w:val="000000" w:themeColor="text1"/>
        </w:rPr>
        <w:t xml:space="preserve">allows for </w:t>
      </w:r>
      <w:r w:rsidR="00541065" w:rsidRPr="00785D07">
        <w:rPr>
          <w:color w:val="000000" w:themeColor="text1"/>
        </w:rPr>
        <w:t>convenient exploration</w:t>
      </w:r>
      <w:r w:rsidR="00F51481" w:rsidRPr="00785D07">
        <w:rPr>
          <w:color w:val="000000" w:themeColor="text1"/>
        </w:rPr>
        <w:t xml:space="preserve"> </w:t>
      </w:r>
      <w:r w:rsidR="00541065" w:rsidRPr="00785D07">
        <w:rPr>
          <w:color w:val="000000" w:themeColor="text1"/>
        </w:rPr>
        <w:t xml:space="preserve">of </w:t>
      </w:r>
      <w:r w:rsidR="00F51481" w:rsidRPr="00785D07">
        <w:rPr>
          <w:color w:val="000000" w:themeColor="text1"/>
        </w:rPr>
        <w:t>the impact of</w:t>
      </w:r>
      <w:r w:rsidR="006C1651" w:rsidRPr="00785D07">
        <w:rPr>
          <w:color w:val="000000" w:themeColor="text1"/>
        </w:rPr>
        <w:t xml:space="preserve"> reagent concentrations and</w:t>
      </w:r>
      <w:r w:rsidR="00271817">
        <w:rPr>
          <w:color w:val="000000" w:themeColor="text1"/>
        </w:rPr>
        <w:t xml:space="preserve"> </w:t>
      </w:r>
      <w:r w:rsidR="006C1651" w:rsidRPr="00785D07">
        <w:rPr>
          <w:color w:val="000000" w:themeColor="text1"/>
        </w:rPr>
        <w:t xml:space="preserve">reaction solvent, and the use of multiple chips </w:t>
      </w:r>
      <w:r w:rsidR="004C3ECB">
        <w:rPr>
          <w:color w:val="000000" w:themeColor="text1"/>
        </w:rPr>
        <w:t xml:space="preserve">could </w:t>
      </w:r>
      <w:r w:rsidR="006C1651" w:rsidRPr="00785D07">
        <w:rPr>
          <w:color w:val="000000" w:themeColor="text1"/>
        </w:rPr>
        <w:t>enable the study of reaction</w:t>
      </w:r>
      <w:r w:rsidR="00F51481" w:rsidRPr="00785D07">
        <w:rPr>
          <w:color w:val="000000" w:themeColor="text1"/>
        </w:rPr>
        <w:t xml:space="preserve"> temperature</w:t>
      </w:r>
      <w:r w:rsidR="006C1651" w:rsidRPr="00785D07">
        <w:rPr>
          <w:color w:val="000000" w:themeColor="text1"/>
        </w:rPr>
        <w:t xml:space="preserve"> and</w:t>
      </w:r>
      <w:r w:rsidR="00F51481" w:rsidRPr="00785D07">
        <w:rPr>
          <w:color w:val="000000" w:themeColor="text1"/>
        </w:rPr>
        <w:t xml:space="preserve"> time, </w:t>
      </w:r>
      <w:r w:rsidR="004C3ECB">
        <w:rPr>
          <w:color w:val="000000" w:themeColor="text1"/>
        </w:rPr>
        <w:t xml:space="preserve">all </w:t>
      </w:r>
      <w:r w:rsidR="006C1651" w:rsidRPr="00785D07">
        <w:rPr>
          <w:color w:val="000000" w:themeColor="text1"/>
        </w:rPr>
        <w:t>while consuming</w:t>
      </w:r>
      <w:r w:rsidR="00BE40C6" w:rsidRPr="00785D07">
        <w:rPr>
          <w:color w:val="000000" w:themeColor="text1"/>
        </w:rPr>
        <w:t xml:space="preserve"> very low amounts of precursor</w:t>
      </w:r>
      <w:r w:rsidR="002311BF" w:rsidRPr="00785D07">
        <w:rPr>
          <w:color w:val="000000" w:themeColor="text1"/>
        </w:rPr>
        <w:t xml:space="preserve">. </w:t>
      </w:r>
    </w:p>
    <w:p w14:paraId="1CC3E850" w14:textId="77777777" w:rsidR="007C5647" w:rsidRPr="00785D07" w:rsidRDefault="007C5647" w:rsidP="004B6786">
      <w:pPr>
        <w:rPr>
          <w:b/>
          <w:color w:val="000000" w:themeColor="text1"/>
        </w:rPr>
      </w:pPr>
    </w:p>
    <w:p w14:paraId="308852B3" w14:textId="55E91E31" w:rsidR="008E636C" w:rsidRPr="00785D07" w:rsidRDefault="00630042" w:rsidP="004B6786">
      <w:pPr>
        <w:rPr>
          <w:color w:val="000000" w:themeColor="text1"/>
        </w:rPr>
      </w:pPr>
      <w:bookmarkStart w:id="0" w:name="_Hlk57627553"/>
      <w:r w:rsidRPr="00785D07">
        <w:rPr>
          <w:b/>
          <w:color w:val="000000" w:themeColor="text1"/>
        </w:rPr>
        <w:t>PROTOCOL:</w:t>
      </w:r>
      <w:r w:rsidRPr="00785D07">
        <w:rPr>
          <w:color w:val="000000" w:themeColor="text1"/>
        </w:rPr>
        <w:t xml:space="preserve"> </w:t>
      </w:r>
    </w:p>
    <w:p w14:paraId="1DC9FC65" w14:textId="77777777" w:rsidR="008120D0" w:rsidRPr="00785D07" w:rsidRDefault="008120D0" w:rsidP="004B6786">
      <w:pPr>
        <w:rPr>
          <w:color w:val="000000" w:themeColor="text1"/>
        </w:rPr>
      </w:pPr>
    </w:p>
    <w:p w14:paraId="3DEDD4FA" w14:textId="7EA0F83F" w:rsidR="00A06EFB" w:rsidRPr="00785D07" w:rsidRDefault="00A06EFB" w:rsidP="004B6786">
      <w:pPr>
        <w:rPr>
          <w:color w:val="000000" w:themeColor="text1"/>
        </w:rPr>
      </w:pPr>
      <w:r w:rsidRPr="00785D07">
        <w:rPr>
          <w:color w:val="000000" w:themeColor="text1"/>
        </w:rPr>
        <w:t xml:space="preserve">CAUTION: This protocol involves </w:t>
      </w:r>
      <w:r w:rsidR="00E22AFA">
        <w:rPr>
          <w:color w:val="000000" w:themeColor="text1"/>
        </w:rPr>
        <w:t xml:space="preserve">the </w:t>
      </w:r>
      <w:r w:rsidRPr="00785D07">
        <w:rPr>
          <w:color w:val="000000" w:themeColor="text1"/>
        </w:rPr>
        <w:t>handling of radioactive materials. Exper</w:t>
      </w:r>
      <w:r w:rsidR="00317A22" w:rsidRPr="00785D07">
        <w:rPr>
          <w:color w:val="000000" w:themeColor="text1"/>
        </w:rPr>
        <w:t>iments should not</w:t>
      </w:r>
      <w:r w:rsidR="00450F3B">
        <w:rPr>
          <w:color w:val="000000" w:themeColor="text1"/>
        </w:rPr>
        <w:t xml:space="preserve"> </w:t>
      </w:r>
      <w:r w:rsidR="00317A22" w:rsidRPr="00785D07">
        <w:rPr>
          <w:color w:val="000000" w:themeColor="text1"/>
        </w:rPr>
        <w:t>be undertaken</w:t>
      </w:r>
      <w:r w:rsidRPr="00785D07">
        <w:rPr>
          <w:color w:val="000000" w:themeColor="text1"/>
        </w:rPr>
        <w:t xml:space="preserve"> without the necessary training</w:t>
      </w:r>
      <w:r w:rsidR="008120D0" w:rsidRPr="00785D07">
        <w:rPr>
          <w:color w:val="000000" w:themeColor="text1"/>
        </w:rPr>
        <w:t xml:space="preserve"> and</w:t>
      </w:r>
      <w:r w:rsidRPr="00785D07">
        <w:rPr>
          <w:color w:val="000000" w:themeColor="text1"/>
        </w:rPr>
        <w:t xml:space="preserve"> per</w:t>
      </w:r>
      <w:r w:rsidR="008120D0" w:rsidRPr="00785D07">
        <w:rPr>
          <w:color w:val="000000" w:themeColor="text1"/>
        </w:rPr>
        <w:t xml:space="preserve">sonal protective equipment and </w:t>
      </w:r>
      <w:r w:rsidRPr="00785D07">
        <w:rPr>
          <w:color w:val="000000" w:themeColor="text1"/>
        </w:rPr>
        <w:t>approval from the</w:t>
      </w:r>
      <w:r w:rsidR="00E22AFA">
        <w:rPr>
          <w:color w:val="000000" w:themeColor="text1"/>
        </w:rPr>
        <w:t xml:space="preserve"> radiation safety office</w:t>
      </w:r>
      <w:r w:rsidRPr="00785D07">
        <w:rPr>
          <w:color w:val="000000" w:themeColor="text1"/>
        </w:rPr>
        <w:t xml:space="preserve"> at your organization. </w:t>
      </w:r>
      <w:r w:rsidR="008120D0" w:rsidRPr="00785D07">
        <w:rPr>
          <w:color w:val="000000" w:themeColor="text1"/>
        </w:rPr>
        <w:t>Experiments should be performed behind radiation shielding</w:t>
      </w:r>
      <w:r w:rsidR="004200C9">
        <w:rPr>
          <w:color w:val="000000" w:themeColor="text1"/>
        </w:rPr>
        <w:t>, preferably in a ventilated hot cell</w:t>
      </w:r>
    </w:p>
    <w:p w14:paraId="7E170AEA" w14:textId="6CA5277D" w:rsidR="003539DA" w:rsidRPr="00785D07" w:rsidRDefault="003539DA" w:rsidP="004B6786">
      <w:pPr>
        <w:rPr>
          <w:color w:val="000000" w:themeColor="text1"/>
        </w:rPr>
      </w:pPr>
    </w:p>
    <w:p w14:paraId="04A4C414" w14:textId="0243C08E" w:rsidR="007C5647" w:rsidRPr="00785D07" w:rsidRDefault="0071065A" w:rsidP="004B6786">
      <w:pPr>
        <w:pStyle w:val="Heading2"/>
        <w:rPr>
          <w:bCs/>
          <w:color w:val="000000" w:themeColor="text1"/>
        </w:rPr>
      </w:pPr>
      <w:bookmarkStart w:id="1" w:name="_Hlk50770423"/>
      <w:r w:rsidRPr="004B6786">
        <w:rPr>
          <w:bCs/>
          <w:color w:val="000000" w:themeColor="text1"/>
        </w:rPr>
        <w:t>1</w:t>
      </w:r>
      <w:r w:rsidR="008E636C" w:rsidRPr="004B6786">
        <w:rPr>
          <w:bCs/>
          <w:color w:val="000000" w:themeColor="text1"/>
        </w:rPr>
        <w:t xml:space="preserve">. </w:t>
      </w:r>
      <w:r w:rsidR="00A663D2" w:rsidRPr="004B6786">
        <w:rPr>
          <w:bCs/>
          <w:color w:val="000000" w:themeColor="text1"/>
        </w:rPr>
        <w:t xml:space="preserve">Fabrication of </w:t>
      </w:r>
      <w:r w:rsidR="00453633" w:rsidRPr="004B6786">
        <w:rPr>
          <w:bCs/>
          <w:color w:val="000000" w:themeColor="text1"/>
        </w:rPr>
        <w:t xml:space="preserve">multi-reaction </w:t>
      </w:r>
      <w:r w:rsidR="00A663D2" w:rsidRPr="004B6786">
        <w:rPr>
          <w:bCs/>
          <w:color w:val="000000" w:themeColor="text1"/>
        </w:rPr>
        <w:t>chip</w:t>
      </w:r>
      <w:r w:rsidR="00BE40C6" w:rsidRPr="004B6786">
        <w:rPr>
          <w:bCs/>
          <w:color w:val="000000" w:themeColor="text1"/>
        </w:rPr>
        <w:t>s</w:t>
      </w:r>
    </w:p>
    <w:p w14:paraId="6BCB661C" w14:textId="77777777" w:rsidR="00FD6498" w:rsidRPr="00785D07" w:rsidRDefault="00FD6498" w:rsidP="004B6786">
      <w:pPr>
        <w:pBdr>
          <w:top w:val="nil"/>
          <w:left w:val="nil"/>
          <w:bottom w:val="nil"/>
          <w:right w:val="nil"/>
          <w:between w:val="nil"/>
        </w:pBdr>
        <w:rPr>
          <w:bCs/>
          <w:color w:val="000000" w:themeColor="text1"/>
        </w:rPr>
      </w:pPr>
    </w:p>
    <w:p w14:paraId="3F13975D" w14:textId="7209CD10" w:rsidR="00A663D2" w:rsidRPr="00785D07" w:rsidRDefault="00BE40C6" w:rsidP="004B6786">
      <w:pPr>
        <w:pBdr>
          <w:top w:val="nil"/>
          <w:left w:val="nil"/>
          <w:bottom w:val="nil"/>
          <w:right w:val="nil"/>
          <w:between w:val="nil"/>
        </w:pBdr>
        <w:rPr>
          <w:bCs/>
          <w:color w:val="000000" w:themeColor="text1"/>
        </w:rPr>
      </w:pPr>
      <w:r w:rsidRPr="00785D07">
        <w:rPr>
          <w:bCs/>
          <w:color w:val="000000" w:themeColor="text1"/>
        </w:rPr>
        <w:lastRenderedPageBreak/>
        <w:t xml:space="preserve">NOTE: </w:t>
      </w:r>
      <w:r w:rsidR="00B333DF" w:rsidRPr="00AE402A">
        <w:rPr>
          <w:bCs/>
          <w:color w:val="000000" w:themeColor="text1"/>
          <w:highlight w:val="yellow"/>
        </w:rPr>
        <w:t xml:space="preserve">Batches of </w:t>
      </w:r>
      <w:r w:rsidR="00D176CD" w:rsidRPr="00AE402A">
        <w:rPr>
          <w:bCs/>
          <w:color w:val="000000" w:themeColor="text1"/>
          <w:highlight w:val="yellow"/>
        </w:rPr>
        <w:t xml:space="preserve">multi-reaction </w:t>
      </w:r>
      <w:r w:rsidR="00B333DF" w:rsidRPr="00AE402A">
        <w:rPr>
          <w:bCs/>
          <w:color w:val="000000" w:themeColor="text1"/>
          <w:highlight w:val="yellow"/>
        </w:rPr>
        <w:t xml:space="preserve">microdroplet chips </w:t>
      </w:r>
      <w:r w:rsidRPr="00AE402A">
        <w:rPr>
          <w:bCs/>
          <w:color w:val="000000" w:themeColor="text1"/>
          <w:highlight w:val="yellow"/>
        </w:rPr>
        <w:t xml:space="preserve">are </w:t>
      </w:r>
      <w:r w:rsidR="00B333DF" w:rsidRPr="00AE402A">
        <w:rPr>
          <w:bCs/>
          <w:color w:val="000000" w:themeColor="text1"/>
          <w:highlight w:val="yellow"/>
        </w:rPr>
        <w:t xml:space="preserve">fabricated </w:t>
      </w:r>
      <w:r w:rsidR="003E3981" w:rsidRPr="00AE402A">
        <w:rPr>
          <w:bCs/>
          <w:color w:val="000000" w:themeColor="text1"/>
          <w:highlight w:val="yellow"/>
        </w:rPr>
        <w:t xml:space="preserve">from 4” silicon wafers using standard </w:t>
      </w:r>
      <w:r w:rsidRPr="00AE402A">
        <w:rPr>
          <w:bCs/>
          <w:color w:val="000000" w:themeColor="text1"/>
          <w:highlight w:val="yellow"/>
        </w:rPr>
        <w:t>photo</w:t>
      </w:r>
      <w:r w:rsidR="003E3981" w:rsidRPr="00AE402A">
        <w:rPr>
          <w:bCs/>
          <w:color w:val="000000" w:themeColor="text1"/>
          <w:highlight w:val="yellow"/>
        </w:rPr>
        <w:t>lithography</w:t>
      </w:r>
      <w:r w:rsidRPr="00AE402A">
        <w:rPr>
          <w:bCs/>
          <w:color w:val="000000" w:themeColor="text1"/>
          <w:highlight w:val="yellow"/>
        </w:rPr>
        <w:t xml:space="preserve"> techniques</w:t>
      </w:r>
      <w:r w:rsidR="003F47B1" w:rsidRPr="00AE402A">
        <w:rPr>
          <w:bCs/>
          <w:color w:val="000000" w:themeColor="text1"/>
          <w:highlight w:val="yellow"/>
        </w:rPr>
        <w:t>, as previously decribed</w:t>
      </w:r>
      <w:r w:rsidR="003F47B1" w:rsidRPr="00AE402A">
        <w:rPr>
          <w:bCs/>
          <w:color w:val="000000" w:themeColor="text1"/>
          <w:highlight w:val="yellow"/>
        </w:rPr>
        <w:fldChar w:fldCharType="begin"/>
      </w:r>
      <w:r w:rsidR="008B7555" w:rsidRPr="00AE402A">
        <w:rPr>
          <w:bCs/>
          <w:color w:val="000000" w:themeColor="text1"/>
          <w:highlight w:val="yellow"/>
        </w:rPr>
        <w:instrText xml:space="preserve"> ADDIN ZOTERO_ITEM CSL_CITATION {"citationID":"nZECsB5I","properties":{"formattedCitation":"\\super 10\\nosupersub{}","plainCitation":"10","noteIndex":0},"citationItems":[{"id":14723,"uris":["http://zotero.org/groups/6185/items/2F3TYTTF"],"uri":["http://zotero.org/groups/6185/items/2F3TYTTF"],"itemData":{"id":14723,"type":"article-journal","abstract":"During the development of novel tracers for positron emission tomography (PET), the optimization of the synthesis is hindered by practical limitations on the number of experiments that can be performed per day. Here we present a microliter droplet chip that contains multiple sites (4 or 16) to perform reactions simultaneously under the same or different conditions to accelerate radiosynthesis optimization.","container-title":"RSC Advances","DOI":"10.1039/C9RA03639C","ISSN":"2046-2069","issue":"35","journalAbbreviation":"RSC Adv.","language":"en","page":"20370-20374","source":"pubs.rsc.org","title":"A novel multi-reaction microdroplet platform for rapid radiochemistry optimization","volume":"9","author":[{"family":"Rios","given":"Alejandra"},{"family":"Wang","given":"Jia"},{"family":"Chao","given":"Philip H."},{"family":"Dam","given":"R. Michael","dropping-particle":"van"}],"issued":{"date-parts":[["2019",6,25]]}}}],"schema":"https://github.com/citation-style-language/schema/raw/master/csl-citation.json"} </w:instrText>
      </w:r>
      <w:r w:rsidR="003F47B1" w:rsidRPr="00AE402A">
        <w:rPr>
          <w:bCs/>
          <w:color w:val="000000" w:themeColor="text1"/>
          <w:highlight w:val="yellow"/>
        </w:rPr>
        <w:fldChar w:fldCharType="separate"/>
      </w:r>
      <w:r w:rsidR="008B7555" w:rsidRPr="00AE402A">
        <w:rPr>
          <w:highlight w:val="yellow"/>
          <w:vertAlign w:val="superscript"/>
        </w:rPr>
        <w:t>10</w:t>
      </w:r>
      <w:r w:rsidR="003F47B1" w:rsidRPr="00AE402A">
        <w:rPr>
          <w:bCs/>
          <w:color w:val="000000" w:themeColor="text1"/>
          <w:highlight w:val="yellow"/>
        </w:rPr>
        <w:fldChar w:fldCharType="end"/>
      </w:r>
      <w:r w:rsidRPr="00AE402A">
        <w:rPr>
          <w:bCs/>
          <w:color w:val="000000" w:themeColor="text1"/>
          <w:highlight w:val="yellow"/>
        </w:rPr>
        <w:t xml:space="preserve"> </w:t>
      </w:r>
      <w:bookmarkEnd w:id="1"/>
      <w:r w:rsidRPr="00AE402A">
        <w:rPr>
          <w:bCs/>
          <w:color w:val="000000" w:themeColor="text1"/>
          <w:highlight w:val="yellow"/>
        </w:rPr>
        <w:t>(</w:t>
      </w:r>
      <w:r w:rsidRPr="00AE402A">
        <w:rPr>
          <w:b/>
          <w:bCs/>
          <w:color w:val="000000" w:themeColor="text1"/>
          <w:highlight w:val="yellow"/>
        </w:rPr>
        <w:t>Figure 1</w:t>
      </w:r>
      <w:r w:rsidRPr="00AE402A">
        <w:rPr>
          <w:bCs/>
          <w:color w:val="000000" w:themeColor="text1"/>
          <w:highlight w:val="yellow"/>
        </w:rPr>
        <w:t>)</w:t>
      </w:r>
      <w:r w:rsidR="009A53DE" w:rsidRPr="00AE402A">
        <w:rPr>
          <w:bCs/>
          <w:color w:val="000000" w:themeColor="text1"/>
          <w:highlight w:val="yellow"/>
        </w:rPr>
        <w:t>.</w:t>
      </w:r>
      <w:r w:rsidR="00D176CD" w:rsidRPr="00EB7D74">
        <w:rPr>
          <w:bCs/>
          <w:color w:val="000000" w:themeColor="text1"/>
        </w:rPr>
        <w:t xml:space="preserve"> This procedure will produ</w:t>
      </w:r>
      <w:r w:rsidR="00D176CD" w:rsidRPr="00785D07">
        <w:rPr>
          <w:bCs/>
          <w:color w:val="000000" w:themeColor="text1"/>
        </w:rPr>
        <w:t>ce 7 chips each with 4</w:t>
      </w:r>
      <w:r w:rsidR="00EB7D74">
        <w:rPr>
          <w:bCs/>
          <w:color w:val="000000" w:themeColor="text1"/>
        </w:rPr>
        <w:t xml:space="preserve"> </w:t>
      </w:r>
      <w:r w:rsidR="00D176CD" w:rsidRPr="00785D07">
        <w:rPr>
          <w:bCs/>
          <w:color w:val="000000" w:themeColor="text1"/>
        </w:rPr>
        <w:t>x</w:t>
      </w:r>
      <w:r w:rsidR="00EB7D74">
        <w:rPr>
          <w:bCs/>
          <w:color w:val="000000" w:themeColor="text1"/>
        </w:rPr>
        <w:t xml:space="preserve"> </w:t>
      </w:r>
      <w:r w:rsidR="00D176CD" w:rsidRPr="00785D07">
        <w:rPr>
          <w:bCs/>
          <w:color w:val="000000" w:themeColor="text1"/>
        </w:rPr>
        <w:t xml:space="preserve">4 array of reaction sites. </w:t>
      </w:r>
    </w:p>
    <w:p w14:paraId="6F79E85E" w14:textId="77777777" w:rsidR="00D176CD" w:rsidRPr="00785D07" w:rsidRDefault="00D176CD" w:rsidP="004B6786">
      <w:pPr>
        <w:pBdr>
          <w:top w:val="nil"/>
          <w:left w:val="nil"/>
          <w:bottom w:val="nil"/>
          <w:right w:val="nil"/>
          <w:between w:val="nil"/>
        </w:pBdr>
        <w:rPr>
          <w:b/>
          <w:color w:val="000000" w:themeColor="text1"/>
        </w:rPr>
      </w:pPr>
    </w:p>
    <w:p w14:paraId="0A32C1EE" w14:textId="477F11B0" w:rsidR="0071065A" w:rsidRPr="0071065A" w:rsidRDefault="009A53DE"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Place</w:t>
      </w:r>
      <w:r w:rsidR="00680A6B" w:rsidRPr="0071065A">
        <w:rPr>
          <w:bCs/>
          <w:color w:val="000000" w:themeColor="text1"/>
        </w:rPr>
        <w:t xml:space="preserve"> </w:t>
      </w:r>
      <w:r w:rsidRPr="0071065A">
        <w:rPr>
          <w:bCs/>
          <w:color w:val="000000" w:themeColor="text1"/>
        </w:rPr>
        <w:t xml:space="preserve">silicon wafer on </w:t>
      </w:r>
      <w:r w:rsidR="00E22AFA" w:rsidRPr="0071065A">
        <w:rPr>
          <w:bCs/>
          <w:color w:val="000000" w:themeColor="text1"/>
        </w:rPr>
        <w:t xml:space="preserve">the </w:t>
      </w:r>
      <w:r w:rsidRPr="0071065A">
        <w:rPr>
          <w:bCs/>
          <w:color w:val="000000" w:themeColor="text1"/>
        </w:rPr>
        <w:t>spin</w:t>
      </w:r>
      <w:r w:rsidR="00BE40C6" w:rsidRPr="0071065A">
        <w:rPr>
          <w:bCs/>
          <w:color w:val="000000" w:themeColor="text1"/>
        </w:rPr>
        <w:t>-</w:t>
      </w:r>
      <w:r w:rsidRPr="0071065A">
        <w:rPr>
          <w:bCs/>
          <w:color w:val="000000" w:themeColor="text1"/>
        </w:rPr>
        <w:t xml:space="preserve">coater </w:t>
      </w:r>
      <w:r w:rsidR="00680A6B" w:rsidRPr="0071065A">
        <w:rPr>
          <w:bCs/>
          <w:color w:val="000000" w:themeColor="text1"/>
        </w:rPr>
        <w:t>chuck</w:t>
      </w:r>
      <w:r w:rsidR="007A350F" w:rsidRPr="0071065A">
        <w:rPr>
          <w:bCs/>
          <w:color w:val="000000" w:themeColor="text1"/>
        </w:rPr>
        <w:t>, ensuring that it is centered.</w:t>
      </w:r>
      <w:r w:rsidR="00EC6348" w:rsidRPr="0071065A">
        <w:rPr>
          <w:bCs/>
          <w:color w:val="000000" w:themeColor="text1"/>
        </w:rPr>
        <w:t xml:space="preserve"> </w:t>
      </w:r>
      <w:r w:rsidR="007A350F" w:rsidRPr="0071065A">
        <w:rPr>
          <w:bCs/>
          <w:color w:val="000000" w:themeColor="text1"/>
        </w:rPr>
        <w:t xml:space="preserve">Deposit </w:t>
      </w:r>
      <w:r w:rsidR="00EC6348" w:rsidRPr="0071065A">
        <w:rPr>
          <w:bCs/>
          <w:color w:val="000000" w:themeColor="text1"/>
        </w:rPr>
        <w:t>3</w:t>
      </w:r>
      <w:r w:rsidR="00E22AFA" w:rsidRPr="0071065A">
        <w:rPr>
          <w:bCs/>
          <w:color w:val="000000" w:themeColor="text1"/>
        </w:rPr>
        <w:t xml:space="preserve"> </w:t>
      </w:r>
      <w:r w:rsidR="00EC6348" w:rsidRPr="0071065A">
        <w:rPr>
          <w:bCs/>
          <w:color w:val="000000" w:themeColor="text1"/>
        </w:rPr>
        <w:t xml:space="preserve">mL of </w:t>
      </w:r>
      <w:r w:rsidR="00EB7D74">
        <w:rPr>
          <w:color w:val="000000" w:themeColor="text1"/>
        </w:rPr>
        <w:t>polytetrafluoroethylene</w:t>
      </w:r>
      <w:r w:rsidR="00EC6348" w:rsidRPr="0071065A">
        <w:rPr>
          <w:bCs/>
          <w:color w:val="000000" w:themeColor="text1"/>
        </w:rPr>
        <w:t xml:space="preserve"> solution at the center of the wafer with a </w:t>
      </w:r>
      <w:r w:rsidR="007A350F" w:rsidRPr="0071065A">
        <w:rPr>
          <w:bCs/>
          <w:color w:val="000000" w:themeColor="text1"/>
        </w:rPr>
        <w:t xml:space="preserve">transfer </w:t>
      </w:r>
      <w:r w:rsidR="00EC6348" w:rsidRPr="0071065A">
        <w:rPr>
          <w:bCs/>
          <w:color w:val="000000" w:themeColor="text1"/>
        </w:rPr>
        <w:t>pipet</w:t>
      </w:r>
      <w:r w:rsidR="00EB7D74">
        <w:rPr>
          <w:bCs/>
          <w:color w:val="000000" w:themeColor="text1"/>
        </w:rPr>
        <w:t>te</w:t>
      </w:r>
      <w:r w:rsidR="00EC6348" w:rsidRPr="0071065A">
        <w:rPr>
          <w:bCs/>
          <w:color w:val="000000" w:themeColor="text1"/>
        </w:rPr>
        <w:t xml:space="preserve"> </w:t>
      </w:r>
      <w:r w:rsidRPr="0071065A">
        <w:rPr>
          <w:bCs/>
          <w:color w:val="000000" w:themeColor="text1"/>
        </w:rPr>
        <w:t xml:space="preserve">and </w:t>
      </w:r>
      <w:r w:rsidR="00EC6348" w:rsidRPr="0071065A">
        <w:rPr>
          <w:bCs/>
          <w:color w:val="000000" w:themeColor="text1"/>
        </w:rPr>
        <w:t>coat wafer</w:t>
      </w:r>
      <w:r w:rsidR="000776A3" w:rsidRPr="0071065A">
        <w:rPr>
          <w:bCs/>
          <w:color w:val="000000" w:themeColor="text1"/>
        </w:rPr>
        <w:t xml:space="preserve"> </w:t>
      </w:r>
      <w:r w:rsidRPr="0071065A">
        <w:rPr>
          <w:bCs/>
          <w:color w:val="000000" w:themeColor="text1"/>
        </w:rPr>
        <w:t>at</w:t>
      </w:r>
      <w:r w:rsidR="000B2D9A" w:rsidRPr="0071065A">
        <w:rPr>
          <w:bCs/>
          <w:color w:val="000000" w:themeColor="text1"/>
        </w:rPr>
        <w:t xml:space="preserve"> a </w:t>
      </w:r>
      <w:r w:rsidRPr="0071065A">
        <w:rPr>
          <w:bCs/>
          <w:color w:val="000000" w:themeColor="text1"/>
        </w:rPr>
        <w:t>1000 rpm</w:t>
      </w:r>
      <w:r w:rsidR="00E114DD" w:rsidRPr="0071065A">
        <w:rPr>
          <w:bCs/>
          <w:color w:val="000000" w:themeColor="text1"/>
        </w:rPr>
        <w:t xml:space="preserve"> for 30 s (</w:t>
      </w:r>
      <w:r w:rsidR="000B2D9A" w:rsidRPr="0071065A">
        <w:rPr>
          <w:bCs/>
          <w:color w:val="000000" w:themeColor="text1"/>
        </w:rPr>
        <w:t xml:space="preserve">500 rpm/s </w:t>
      </w:r>
      <w:r w:rsidR="00E114DD" w:rsidRPr="0071065A">
        <w:rPr>
          <w:bCs/>
          <w:color w:val="000000" w:themeColor="text1"/>
        </w:rPr>
        <w:t>ramp)</w:t>
      </w:r>
      <w:r w:rsidRPr="0071065A">
        <w:rPr>
          <w:bCs/>
          <w:color w:val="000000" w:themeColor="text1"/>
        </w:rPr>
        <w:t>.</w:t>
      </w:r>
    </w:p>
    <w:p w14:paraId="4C6E7BD1" w14:textId="77777777" w:rsidR="0071065A" w:rsidRPr="0071065A" w:rsidRDefault="0071065A" w:rsidP="004B6786">
      <w:pPr>
        <w:pStyle w:val="ListParagraph"/>
        <w:pBdr>
          <w:top w:val="nil"/>
          <w:left w:val="nil"/>
          <w:bottom w:val="nil"/>
          <w:right w:val="nil"/>
          <w:between w:val="nil"/>
        </w:pBdr>
        <w:ind w:left="0"/>
        <w:rPr>
          <w:b/>
          <w:color w:val="000000" w:themeColor="text1"/>
        </w:rPr>
      </w:pPr>
    </w:p>
    <w:p w14:paraId="056EDB6C" w14:textId="77777777" w:rsidR="0071065A" w:rsidRPr="0071065A" w:rsidRDefault="00BE40C6"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To solidify the coating, p</w:t>
      </w:r>
      <w:r w:rsidR="009A53DE" w:rsidRPr="0071065A">
        <w:rPr>
          <w:bCs/>
          <w:color w:val="000000" w:themeColor="text1"/>
        </w:rPr>
        <w:t xml:space="preserve">lace </w:t>
      </w:r>
      <w:r w:rsidR="00E22AFA" w:rsidRPr="0071065A">
        <w:rPr>
          <w:bCs/>
          <w:color w:val="000000" w:themeColor="text1"/>
        </w:rPr>
        <w:t xml:space="preserve">the </w:t>
      </w:r>
      <w:r w:rsidR="009A53DE" w:rsidRPr="0071065A">
        <w:rPr>
          <w:bCs/>
          <w:color w:val="000000" w:themeColor="text1"/>
        </w:rPr>
        <w:t xml:space="preserve">wafer on </w:t>
      </w:r>
      <w:r w:rsidRPr="0071065A">
        <w:rPr>
          <w:bCs/>
          <w:color w:val="000000" w:themeColor="text1"/>
        </w:rPr>
        <w:t xml:space="preserve">a </w:t>
      </w:r>
      <w:r w:rsidR="009A53DE" w:rsidRPr="0071065A">
        <w:rPr>
          <w:bCs/>
          <w:color w:val="000000" w:themeColor="text1"/>
        </w:rPr>
        <w:t>160 °C</w:t>
      </w:r>
      <w:r w:rsidR="007A350F" w:rsidRPr="0071065A">
        <w:rPr>
          <w:bCs/>
          <w:color w:val="000000" w:themeColor="text1"/>
        </w:rPr>
        <w:t xml:space="preserve"> hotplate</w:t>
      </w:r>
      <w:r w:rsidR="009A53DE" w:rsidRPr="0071065A">
        <w:rPr>
          <w:bCs/>
          <w:color w:val="000000" w:themeColor="text1"/>
        </w:rPr>
        <w:t xml:space="preserve"> for 10 min and </w:t>
      </w:r>
      <w:r w:rsidRPr="0071065A">
        <w:rPr>
          <w:bCs/>
          <w:color w:val="000000" w:themeColor="text1"/>
        </w:rPr>
        <w:t xml:space="preserve">then </w:t>
      </w:r>
      <w:r w:rsidR="009A53DE" w:rsidRPr="0071065A">
        <w:rPr>
          <w:bCs/>
          <w:color w:val="000000" w:themeColor="text1"/>
        </w:rPr>
        <w:t xml:space="preserve">transfer to </w:t>
      </w:r>
      <w:r w:rsidR="007A350F" w:rsidRPr="0071065A">
        <w:rPr>
          <w:bCs/>
          <w:color w:val="000000" w:themeColor="text1"/>
        </w:rPr>
        <w:t xml:space="preserve">a </w:t>
      </w:r>
      <w:r w:rsidR="009A53DE" w:rsidRPr="0071065A">
        <w:rPr>
          <w:bCs/>
          <w:color w:val="000000" w:themeColor="text1"/>
        </w:rPr>
        <w:t xml:space="preserve">245 °C </w:t>
      </w:r>
      <w:r w:rsidR="007A350F" w:rsidRPr="0071065A">
        <w:rPr>
          <w:bCs/>
          <w:color w:val="000000" w:themeColor="text1"/>
        </w:rPr>
        <w:t xml:space="preserve">hotplate </w:t>
      </w:r>
      <w:r w:rsidR="009A53DE" w:rsidRPr="0071065A">
        <w:rPr>
          <w:bCs/>
          <w:color w:val="000000" w:themeColor="text1"/>
        </w:rPr>
        <w:t xml:space="preserve">for 10 min. </w:t>
      </w:r>
    </w:p>
    <w:p w14:paraId="22224270" w14:textId="77777777" w:rsidR="0071065A" w:rsidRPr="0071065A" w:rsidRDefault="0071065A" w:rsidP="004B6786">
      <w:pPr>
        <w:pStyle w:val="ListParagraph"/>
        <w:ind w:left="0"/>
        <w:rPr>
          <w:bCs/>
          <w:color w:val="000000" w:themeColor="text1"/>
        </w:rPr>
      </w:pPr>
    </w:p>
    <w:p w14:paraId="3396EC4E" w14:textId="77777777" w:rsidR="0071065A" w:rsidRPr="0071065A" w:rsidRDefault="00BE40C6"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A</w:t>
      </w:r>
      <w:r w:rsidR="009A53DE" w:rsidRPr="0071065A">
        <w:rPr>
          <w:bCs/>
          <w:color w:val="000000" w:themeColor="text1"/>
        </w:rPr>
        <w:t xml:space="preserve">nneal </w:t>
      </w:r>
      <w:r w:rsidRPr="0071065A">
        <w:rPr>
          <w:bCs/>
          <w:color w:val="000000" w:themeColor="text1"/>
        </w:rPr>
        <w:t>the coating in</w:t>
      </w:r>
      <w:r w:rsidR="009A53DE" w:rsidRPr="0071065A">
        <w:rPr>
          <w:bCs/>
          <w:color w:val="000000" w:themeColor="text1"/>
        </w:rPr>
        <w:t xml:space="preserve"> a</w:t>
      </w:r>
      <w:r w:rsidRPr="0071065A">
        <w:rPr>
          <w:bCs/>
          <w:color w:val="000000" w:themeColor="text1"/>
        </w:rPr>
        <w:t xml:space="preserve"> high-temperature</w:t>
      </w:r>
      <w:r w:rsidR="009A53DE" w:rsidRPr="0071065A">
        <w:rPr>
          <w:bCs/>
          <w:color w:val="000000" w:themeColor="text1"/>
        </w:rPr>
        <w:t xml:space="preserve"> oven</w:t>
      </w:r>
      <w:r w:rsidR="00D176CD" w:rsidRPr="0071065A">
        <w:rPr>
          <w:bCs/>
          <w:color w:val="000000" w:themeColor="text1"/>
        </w:rPr>
        <w:t xml:space="preserve"> </w:t>
      </w:r>
      <w:r w:rsidR="001B5BDA" w:rsidRPr="0071065A">
        <w:rPr>
          <w:bCs/>
          <w:color w:val="000000" w:themeColor="text1"/>
        </w:rPr>
        <w:t>at 340 °C for 3.5 h under nitrogen atmosphere</w:t>
      </w:r>
      <w:r w:rsidRPr="0071065A">
        <w:rPr>
          <w:bCs/>
          <w:color w:val="000000" w:themeColor="text1"/>
        </w:rPr>
        <w:t xml:space="preserve">, followed by cooling to </w:t>
      </w:r>
      <w:r w:rsidR="001B5BDA" w:rsidRPr="0071065A">
        <w:rPr>
          <w:bCs/>
          <w:color w:val="000000" w:themeColor="text1"/>
        </w:rPr>
        <w:t xml:space="preserve">70 °C at a </w:t>
      </w:r>
      <w:r w:rsidR="003F4284" w:rsidRPr="0071065A">
        <w:rPr>
          <w:bCs/>
          <w:color w:val="000000" w:themeColor="text1"/>
        </w:rPr>
        <w:t>10 °C/min r</w:t>
      </w:r>
      <w:r w:rsidR="001B5BDA" w:rsidRPr="0071065A">
        <w:rPr>
          <w:bCs/>
          <w:color w:val="000000" w:themeColor="text1"/>
        </w:rPr>
        <w:t>amp.</w:t>
      </w:r>
    </w:p>
    <w:p w14:paraId="4C7B8CA9" w14:textId="77777777" w:rsidR="0071065A" w:rsidRPr="0071065A" w:rsidRDefault="0071065A" w:rsidP="004B6786">
      <w:pPr>
        <w:pStyle w:val="ListParagraph"/>
        <w:ind w:left="0"/>
        <w:rPr>
          <w:bCs/>
          <w:color w:val="000000" w:themeColor="text1"/>
        </w:rPr>
      </w:pPr>
    </w:p>
    <w:p w14:paraId="742EBB63" w14:textId="2E4910AD" w:rsidR="0071065A" w:rsidRPr="0071065A" w:rsidRDefault="007A350F"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 xml:space="preserve">Place </w:t>
      </w:r>
      <w:r w:rsidR="00EB7D74">
        <w:rPr>
          <w:bCs/>
          <w:color w:val="000000" w:themeColor="text1"/>
        </w:rPr>
        <w:t xml:space="preserve">the </w:t>
      </w:r>
      <w:r w:rsidRPr="0071065A">
        <w:rPr>
          <w:bCs/>
          <w:color w:val="000000" w:themeColor="text1"/>
        </w:rPr>
        <w:t xml:space="preserve">silicon wafer on </w:t>
      </w:r>
      <w:r w:rsidR="00E22AFA" w:rsidRPr="0071065A">
        <w:rPr>
          <w:bCs/>
          <w:color w:val="000000" w:themeColor="text1"/>
        </w:rPr>
        <w:t xml:space="preserve">the </w:t>
      </w:r>
      <w:r w:rsidRPr="0071065A">
        <w:rPr>
          <w:bCs/>
          <w:color w:val="000000" w:themeColor="text1"/>
        </w:rPr>
        <w:t xml:space="preserve">spin-coater chuck, ensuring that it is centered. </w:t>
      </w:r>
      <w:r w:rsidR="003F4284" w:rsidRPr="0071065A">
        <w:rPr>
          <w:bCs/>
          <w:color w:val="000000" w:themeColor="text1"/>
        </w:rPr>
        <w:t xml:space="preserve">Pour 2 mL </w:t>
      </w:r>
      <w:r w:rsidR="00BE40C6" w:rsidRPr="0071065A">
        <w:rPr>
          <w:bCs/>
          <w:color w:val="000000" w:themeColor="text1"/>
        </w:rPr>
        <w:t>of</w:t>
      </w:r>
      <w:r w:rsidR="001B5BDA" w:rsidRPr="0071065A">
        <w:rPr>
          <w:bCs/>
          <w:color w:val="000000" w:themeColor="text1"/>
        </w:rPr>
        <w:t xml:space="preserve"> positive photoresist</w:t>
      </w:r>
      <w:r w:rsidR="00EC6348" w:rsidRPr="0071065A">
        <w:rPr>
          <w:bCs/>
          <w:color w:val="000000" w:themeColor="text1"/>
        </w:rPr>
        <w:t xml:space="preserve"> at the center of the wafer</w:t>
      </w:r>
      <w:r w:rsidR="003F4284" w:rsidRPr="0071065A">
        <w:rPr>
          <w:bCs/>
          <w:color w:val="000000" w:themeColor="text1"/>
        </w:rPr>
        <w:t xml:space="preserve"> using a </w:t>
      </w:r>
      <w:r w:rsidRPr="0071065A">
        <w:rPr>
          <w:bCs/>
          <w:color w:val="000000" w:themeColor="text1"/>
        </w:rPr>
        <w:t xml:space="preserve">transfer </w:t>
      </w:r>
      <w:r w:rsidR="003F4284" w:rsidRPr="0071065A">
        <w:rPr>
          <w:bCs/>
          <w:color w:val="000000" w:themeColor="text1"/>
        </w:rPr>
        <w:t>pipet</w:t>
      </w:r>
      <w:r w:rsidR="00EB7D74">
        <w:rPr>
          <w:bCs/>
          <w:color w:val="000000" w:themeColor="text1"/>
        </w:rPr>
        <w:t>te</w:t>
      </w:r>
      <w:r w:rsidR="003F4284" w:rsidRPr="0071065A">
        <w:rPr>
          <w:bCs/>
          <w:color w:val="000000" w:themeColor="text1"/>
        </w:rPr>
        <w:t xml:space="preserve">, </w:t>
      </w:r>
      <w:r w:rsidRPr="0071065A">
        <w:rPr>
          <w:bCs/>
          <w:color w:val="000000" w:themeColor="text1"/>
        </w:rPr>
        <w:t xml:space="preserve">and </w:t>
      </w:r>
      <w:r w:rsidR="003F4284" w:rsidRPr="0071065A">
        <w:rPr>
          <w:bCs/>
          <w:color w:val="000000" w:themeColor="text1"/>
        </w:rPr>
        <w:t xml:space="preserve">then </w:t>
      </w:r>
      <w:r w:rsidRPr="0071065A">
        <w:rPr>
          <w:bCs/>
          <w:color w:val="000000" w:themeColor="text1"/>
        </w:rPr>
        <w:t xml:space="preserve">perform coating </w:t>
      </w:r>
      <w:r w:rsidR="00E114DD" w:rsidRPr="0071065A">
        <w:rPr>
          <w:bCs/>
          <w:color w:val="000000" w:themeColor="text1"/>
        </w:rPr>
        <w:t xml:space="preserve">at </w:t>
      </w:r>
      <w:r w:rsidR="000B2D9A" w:rsidRPr="0071065A">
        <w:rPr>
          <w:bCs/>
          <w:color w:val="000000" w:themeColor="text1"/>
        </w:rPr>
        <w:t>3000 rpm</w:t>
      </w:r>
      <w:r w:rsidR="00E114DD" w:rsidRPr="0071065A">
        <w:rPr>
          <w:bCs/>
          <w:color w:val="000000" w:themeColor="text1"/>
        </w:rPr>
        <w:t xml:space="preserve"> for 30 s (</w:t>
      </w:r>
      <w:r w:rsidR="000B2D9A" w:rsidRPr="0071065A">
        <w:rPr>
          <w:bCs/>
          <w:color w:val="000000" w:themeColor="text1"/>
        </w:rPr>
        <w:t>1000 rpm/s</w:t>
      </w:r>
      <w:r w:rsidR="00E114DD" w:rsidRPr="0071065A">
        <w:rPr>
          <w:bCs/>
          <w:color w:val="000000" w:themeColor="text1"/>
        </w:rPr>
        <w:t xml:space="preserve"> ramp)</w:t>
      </w:r>
      <w:r w:rsidR="001B5BDA" w:rsidRPr="0071065A">
        <w:rPr>
          <w:bCs/>
          <w:color w:val="000000" w:themeColor="text1"/>
        </w:rPr>
        <w:t>.</w:t>
      </w:r>
    </w:p>
    <w:p w14:paraId="29A53662" w14:textId="77777777" w:rsidR="0071065A" w:rsidRPr="0071065A" w:rsidRDefault="0071065A" w:rsidP="004B6786">
      <w:pPr>
        <w:pStyle w:val="ListParagraph"/>
        <w:ind w:left="0"/>
        <w:rPr>
          <w:bCs/>
          <w:color w:val="000000" w:themeColor="text1"/>
        </w:rPr>
      </w:pPr>
    </w:p>
    <w:p w14:paraId="0DAB0991" w14:textId="77777777" w:rsidR="0071065A" w:rsidRPr="0071065A" w:rsidRDefault="00BE40C6"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Solidify the photoresist by perform</w:t>
      </w:r>
      <w:r w:rsidR="00D176CD" w:rsidRPr="0071065A">
        <w:rPr>
          <w:bCs/>
          <w:color w:val="000000" w:themeColor="text1"/>
        </w:rPr>
        <w:t>ing</w:t>
      </w:r>
      <w:r w:rsidRPr="0071065A">
        <w:rPr>
          <w:bCs/>
          <w:color w:val="000000" w:themeColor="text1"/>
        </w:rPr>
        <w:t xml:space="preserve"> </w:t>
      </w:r>
      <w:r w:rsidR="00E22AFA" w:rsidRPr="0071065A">
        <w:rPr>
          <w:bCs/>
          <w:color w:val="000000" w:themeColor="text1"/>
        </w:rPr>
        <w:t>a</w:t>
      </w:r>
      <w:r w:rsidR="00317A22" w:rsidRPr="0071065A">
        <w:rPr>
          <w:bCs/>
          <w:color w:val="000000" w:themeColor="text1"/>
        </w:rPr>
        <w:t xml:space="preserve"> </w:t>
      </w:r>
      <w:r w:rsidR="00E22AFA" w:rsidRPr="0071065A">
        <w:rPr>
          <w:bCs/>
          <w:color w:val="000000" w:themeColor="text1"/>
        </w:rPr>
        <w:t>soft bake</w:t>
      </w:r>
      <w:r w:rsidR="001B5BDA" w:rsidRPr="0071065A">
        <w:rPr>
          <w:bCs/>
          <w:color w:val="000000" w:themeColor="text1"/>
        </w:rPr>
        <w:t xml:space="preserve"> </w:t>
      </w:r>
      <w:r w:rsidR="00317A22" w:rsidRPr="0071065A">
        <w:rPr>
          <w:bCs/>
          <w:color w:val="000000" w:themeColor="text1"/>
        </w:rPr>
        <w:t xml:space="preserve">of the wafer </w:t>
      </w:r>
      <w:r w:rsidRPr="0071065A">
        <w:rPr>
          <w:bCs/>
          <w:color w:val="000000" w:themeColor="text1"/>
        </w:rPr>
        <w:t xml:space="preserve">on a </w:t>
      </w:r>
      <w:r w:rsidR="001B5BDA" w:rsidRPr="0071065A">
        <w:rPr>
          <w:bCs/>
          <w:color w:val="000000" w:themeColor="text1"/>
        </w:rPr>
        <w:t xml:space="preserve">115 °C </w:t>
      </w:r>
      <w:r w:rsidR="007A350F" w:rsidRPr="0071065A">
        <w:rPr>
          <w:bCs/>
          <w:color w:val="000000" w:themeColor="text1"/>
        </w:rPr>
        <w:t xml:space="preserve">hotplate </w:t>
      </w:r>
      <w:r w:rsidR="001B5BDA" w:rsidRPr="0071065A">
        <w:rPr>
          <w:bCs/>
          <w:color w:val="000000" w:themeColor="text1"/>
        </w:rPr>
        <w:t>for 3 mi</w:t>
      </w:r>
      <w:r w:rsidR="006D6241" w:rsidRPr="0071065A">
        <w:rPr>
          <w:bCs/>
          <w:color w:val="000000" w:themeColor="text1"/>
        </w:rPr>
        <w:t>n</w:t>
      </w:r>
      <w:r w:rsidR="001B5BDA" w:rsidRPr="0071065A">
        <w:rPr>
          <w:bCs/>
          <w:color w:val="000000" w:themeColor="text1"/>
        </w:rPr>
        <w:t xml:space="preserve">. </w:t>
      </w:r>
    </w:p>
    <w:p w14:paraId="3C246DBB" w14:textId="77777777" w:rsidR="0071065A" w:rsidRPr="0071065A" w:rsidRDefault="0071065A" w:rsidP="004B6786">
      <w:pPr>
        <w:pStyle w:val="ListParagraph"/>
        <w:ind w:left="0"/>
        <w:rPr>
          <w:bCs/>
          <w:color w:val="000000" w:themeColor="text1"/>
        </w:rPr>
      </w:pPr>
    </w:p>
    <w:p w14:paraId="77708193" w14:textId="190DFDD0" w:rsidR="0071065A" w:rsidRPr="0071065A" w:rsidRDefault="007A350F"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 xml:space="preserve">Install the wafer and photomask in a mask </w:t>
      </w:r>
      <w:r w:rsidR="008454EF" w:rsidRPr="0071065A">
        <w:rPr>
          <w:bCs/>
          <w:color w:val="000000" w:themeColor="text1"/>
        </w:rPr>
        <w:t>aligner and</w:t>
      </w:r>
      <w:r w:rsidRPr="0071065A">
        <w:rPr>
          <w:bCs/>
          <w:color w:val="000000" w:themeColor="text1"/>
        </w:rPr>
        <w:t xml:space="preserve"> perform a </w:t>
      </w:r>
      <w:r w:rsidR="00D40727" w:rsidRPr="0071065A">
        <w:rPr>
          <w:bCs/>
          <w:color w:val="000000" w:themeColor="text1"/>
        </w:rPr>
        <w:t xml:space="preserve">14 s </w:t>
      </w:r>
      <w:r w:rsidR="008E636C" w:rsidRPr="0071065A">
        <w:rPr>
          <w:bCs/>
          <w:color w:val="000000" w:themeColor="text1"/>
        </w:rPr>
        <w:t>exposure</w:t>
      </w:r>
      <w:r w:rsidR="00D97BC6" w:rsidRPr="0071065A">
        <w:rPr>
          <w:bCs/>
          <w:color w:val="000000" w:themeColor="text1"/>
        </w:rPr>
        <w:t xml:space="preserve"> at 12 </w:t>
      </w:r>
      <w:proofErr w:type="spellStart"/>
      <w:r w:rsidR="00D97BC6" w:rsidRPr="0071065A">
        <w:rPr>
          <w:bCs/>
          <w:color w:val="000000" w:themeColor="text1"/>
        </w:rPr>
        <w:t>mW</w:t>
      </w:r>
      <w:proofErr w:type="spellEnd"/>
      <w:r w:rsidR="00D97BC6" w:rsidRPr="0071065A">
        <w:rPr>
          <w:bCs/>
          <w:color w:val="000000" w:themeColor="text1"/>
        </w:rPr>
        <w:t>/cm</w:t>
      </w:r>
      <w:r w:rsidR="00D97BC6" w:rsidRPr="0071065A">
        <w:rPr>
          <w:bCs/>
          <w:color w:val="000000" w:themeColor="text1"/>
          <w:vertAlign w:val="superscript"/>
        </w:rPr>
        <w:t>2</w:t>
      </w:r>
      <w:r w:rsidR="00D97BC6" w:rsidRPr="0071065A">
        <w:rPr>
          <w:bCs/>
          <w:color w:val="000000" w:themeColor="text1"/>
        </w:rPr>
        <w:t xml:space="preserve"> lamp intensity and 356 nm wavelength</w:t>
      </w:r>
      <w:r w:rsidR="00F059B8" w:rsidRPr="0071065A">
        <w:rPr>
          <w:bCs/>
          <w:color w:val="000000" w:themeColor="text1"/>
        </w:rPr>
        <w:t xml:space="preserve"> </w:t>
      </w:r>
      <w:r w:rsidRPr="0071065A">
        <w:rPr>
          <w:bCs/>
          <w:color w:val="000000" w:themeColor="text1"/>
        </w:rPr>
        <w:t xml:space="preserve">in </w:t>
      </w:r>
      <w:r w:rsidR="00F059B8" w:rsidRPr="0071065A">
        <w:rPr>
          <w:bCs/>
          <w:color w:val="000000" w:themeColor="text1"/>
        </w:rPr>
        <w:t>hard contact mode.</w:t>
      </w:r>
      <w:r w:rsidR="000D3862">
        <w:rPr>
          <w:bCs/>
          <w:color w:val="000000" w:themeColor="text1"/>
        </w:rPr>
        <w:t xml:space="preserve"> </w:t>
      </w:r>
      <w:r w:rsidR="00262C7C" w:rsidRPr="0071065A">
        <w:rPr>
          <w:bCs/>
          <w:color w:val="000000" w:themeColor="text1"/>
        </w:rPr>
        <w:t xml:space="preserve">This step uses a transparency mask containing the negative final </w:t>
      </w:r>
      <w:r w:rsidR="00EB7D74">
        <w:rPr>
          <w:color w:val="000000" w:themeColor="text1"/>
        </w:rPr>
        <w:t>polytetrafluoroethylene</w:t>
      </w:r>
      <w:r w:rsidR="00262C7C" w:rsidRPr="0071065A">
        <w:rPr>
          <w:bCs/>
          <w:color w:val="000000" w:themeColor="text1"/>
        </w:rPr>
        <w:t xml:space="preserve"> pattern, i.e.</w:t>
      </w:r>
      <w:r w:rsidR="00E22AFA" w:rsidRPr="0071065A">
        <w:rPr>
          <w:bCs/>
          <w:color w:val="000000" w:themeColor="text1"/>
        </w:rPr>
        <w:t>,</w:t>
      </w:r>
      <w:r w:rsidR="00262C7C" w:rsidRPr="0071065A">
        <w:rPr>
          <w:bCs/>
          <w:color w:val="000000" w:themeColor="text1"/>
        </w:rPr>
        <w:t xml:space="preserve"> a 4” diameter pattern of 4 copies of the 16-reaction chip, with reaction sites transparent and all other regions in opaque color.</w:t>
      </w:r>
    </w:p>
    <w:p w14:paraId="15F808D9" w14:textId="77777777" w:rsidR="0071065A" w:rsidRPr="0071065A" w:rsidRDefault="0071065A" w:rsidP="004B6786">
      <w:pPr>
        <w:pStyle w:val="ListParagraph"/>
        <w:ind w:left="0"/>
        <w:rPr>
          <w:bCs/>
          <w:color w:val="000000" w:themeColor="text1"/>
        </w:rPr>
      </w:pPr>
    </w:p>
    <w:p w14:paraId="152231CE" w14:textId="77777777" w:rsidR="0071065A" w:rsidRPr="0071065A" w:rsidRDefault="00BC4DC0"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 xml:space="preserve">Submerge </w:t>
      </w:r>
      <w:r w:rsidR="00F10B80" w:rsidRPr="0071065A">
        <w:rPr>
          <w:bCs/>
          <w:color w:val="000000" w:themeColor="text1"/>
        </w:rPr>
        <w:t>the wafer</w:t>
      </w:r>
      <w:r w:rsidR="00D40727" w:rsidRPr="0071065A">
        <w:rPr>
          <w:bCs/>
          <w:color w:val="000000" w:themeColor="text1"/>
        </w:rPr>
        <w:t xml:space="preserve"> </w:t>
      </w:r>
      <w:r w:rsidR="00C458EF" w:rsidRPr="0071065A">
        <w:rPr>
          <w:bCs/>
          <w:color w:val="000000" w:themeColor="text1"/>
        </w:rPr>
        <w:t>using</w:t>
      </w:r>
      <w:r w:rsidR="00EC6348" w:rsidRPr="0071065A">
        <w:rPr>
          <w:bCs/>
          <w:color w:val="000000" w:themeColor="text1"/>
        </w:rPr>
        <w:t xml:space="preserve"> 20 mL of</w:t>
      </w:r>
      <w:r w:rsidR="00C458EF" w:rsidRPr="0071065A">
        <w:rPr>
          <w:bCs/>
          <w:color w:val="000000" w:themeColor="text1"/>
        </w:rPr>
        <w:t xml:space="preserve"> </w:t>
      </w:r>
      <w:r w:rsidR="00CB1894" w:rsidRPr="0071065A">
        <w:rPr>
          <w:bCs/>
          <w:color w:val="000000" w:themeColor="text1"/>
        </w:rPr>
        <w:t>photoresist developer solution</w:t>
      </w:r>
      <w:r w:rsidR="00EC6348" w:rsidRPr="0071065A">
        <w:rPr>
          <w:bCs/>
          <w:color w:val="000000" w:themeColor="text1"/>
        </w:rPr>
        <w:t xml:space="preserve"> in a glass container</w:t>
      </w:r>
      <w:r w:rsidR="00C458EF" w:rsidRPr="0071065A">
        <w:rPr>
          <w:bCs/>
          <w:color w:val="000000" w:themeColor="text1"/>
        </w:rPr>
        <w:t xml:space="preserve"> for 3 mi</w:t>
      </w:r>
      <w:r w:rsidR="004463AB" w:rsidRPr="0071065A">
        <w:rPr>
          <w:bCs/>
          <w:color w:val="000000" w:themeColor="text1"/>
        </w:rPr>
        <w:t>n</w:t>
      </w:r>
      <w:r w:rsidR="00C458EF" w:rsidRPr="0071065A">
        <w:rPr>
          <w:bCs/>
          <w:color w:val="000000" w:themeColor="text1"/>
        </w:rPr>
        <w:t xml:space="preserve"> with slight agitation</w:t>
      </w:r>
      <w:r w:rsidR="00F10B80" w:rsidRPr="0071065A">
        <w:rPr>
          <w:bCs/>
          <w:color w:val="000000" w:themeColor="text1"/>
        </w:rPr>
        <w:t xml:space="preserve"> to develop the exposed pattern</w:t>
      </w:r>
      <w:r w:rsidR="00C458EF" w:rsidRPr="0071065A">
        <w:rPr>
          <w:bCs/>
          <w:color w:val="000000" w:themeColor="text1"/>
        </w:rPr>
        <w:t>.</w:t>
      </w:r>
    </w:p>
    <w:p w14:paraId="255AB65B" w14:textId="77777777" w:rsidR="0071065A" w:rsidRPr="0071065A" w:rsidRDefault="0071065A" w:rsidP="004B6786">
      <w:pPr>
        <w:pStyle w:val="ListParagraph"/>
        <w:ind w:left="0"/>
        <w:rPr>
          <w:bCs/>
          <w:color w:val="000000" w:themeColor="text1"/>
        </w:rPr>
      </w:pPr>
    </w:p>
    <w:p w14:paraId="4DD3FCE2" w14:textId="04C1B3CB" w:rsidR="0071065A" w:rsidRPr="0071065A" w:rsidRDefault="00F10B80"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 xml:space="preserve">Rinse away the developing solution by submerging the wafer in a </w:t>
      </w:r>
      <w:r w:rsidR="00EC6348" w:rsidRPr="0071065A">
        <w:rPr>
          <w:bCs/>
          <w:color w:val="000000" w:themeColor="text1"/>
        </w:rPr>
        <w:t xml:space="preserve">glass </w:t>
      </w:r>
      <w:r w:rsidRPr="0071065A">
        <w:rPr>
          <w:bCs/>
          <w:color w:val="000000" w:themeColor="text1"/>
        </w:rPr>
        <w:t xml:space="preserve">container </w:t>
      </w:r>
      <w:r w:rsidR="00EC6348" w:rsidRPr="0071065A">
        <w:rPr>
          <w:bCs/>
          <w:color w:val="000000" w:themeColor="text1"/>
        </w:rPr>
        <w:t>with 20 mL</w:t>
      </w:r>
      <w:r w:rsidR="00BC4DC0" w:rsidRPr="0071065A">
        <w:rPr>
          <w:bCs/>
          <w:color w:val="000000" w:themeColor="text1"/>
        </w:rPr>
        <w:t xml:space="preserve"> </w:t>
      </w:r>
      <w:r w:rsidR="00EB7D74">
        <w:rPr>
          <w:bCs/>
          <w:color w:val="000000" w:themeColor="text1"/>
        </w:rPr>
        <w:t xml:space="preserve">of </w:t>
      </w:r>
      <w:r w:rsidRPr="0071065A">
        <w:rPr>
          <w:bCs/>
          <w:color w:val="000000" w:themeColor="text1"/>
        </w:rPr>
        <w:t>DI water for 3 min with slight agitation. Dry the wafer wit</w:t>
      </w:r>
      <w:r w:rsidR="00EC6348" w:rsidRPr="0071065A">
        <w:rPr>
          <w:bCs/>
          <w:color w:val="000000" w:themeColor="text1"/>
        </w:rPr>
        <w:t>h</w:t>
      </w:r>
      <w:r w:rsidRPr="0071065A">
        <w:rPr>
          <w:bCs/>
          <w:color w:val="000000" w:themeColor="text1"/>
        </w:rPr>
        <w:t xml:space="preserve"> a nitrogen gun.</w:t>
      </w:r>
    </w:p>
    <w:p w14:paraId="3F4BF411" w14:textId="77777777" w:rsidR="0071065A" w:rsidRPr="0071065A" w:rsidRDefault="0071065A" w:rsidP="004B6786">
      <w:pPr>
        <w:pStyle w:val="ListParagraph"/>
        <w:ind w:left="0"/>
        <w:rPr>
          <w:bCs/>
          <w:color w:val="000000" w:themeColor="text1"/>
        </w:rPr>
      </w:pPr>
    </w:p>
    <w:p w14:paraId="28AF922B" w14:textId="2901B683" w:rsidR="0071065A" w:rsidRPr="0071065A" w:rsidRDefault="00FC629A"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Remove</w:t>
      </w:r>
      <w:r w:rsidR="00F10B80" w:rsidRPr="0071065A">
        <w:rPr>
          <w:bCs/>
          <w:color w:val="000000" w:themeColor="text1"/>
        </w:rPr>
        <w:t xml:space="preserve"> the exposed </w:t>
      </w:r>
      <w:r w:rsidR="00EB7D74">
        <w:rPr>
          <w:color w:val="000000" w:themeColor="text1"/>
        </w:rPr>
        <w:t>polytetrafluoroethylene</w:t>
      </w:r>
      <w:r w:rsidR="00EB7D74" w:rsidRPr="0071065A">
        <w:rPr>
          <w:bCs/>
          <w:color w:val="000000" w:themeColor="text1"/>
        </w:rPr>
        <w:t xml:space="preserve"> </w:t>
      </w:r>
      <w:r w:rsidR="00F10B80" w:rsidRPr="0071065A">
        <w:rPr>
          <w:bCs/>
          <w:color w:val="000000" w:themeColor="text1"/>
        </w:rPr>
        <w:t>regions</w:t>
      </w:r>
      <w:r w:rsidR="00445BF9" w:rsidRPr="0071065A">
        <w:rPr>
          <w:bCs/>
          <w:color w:val="000000" w:themeColor="text1"/>
        </w:rPr>
        <w:t xml:space="preserve"> via</w:t>
      </w:r>
      <w:r w:rsidR="00490AB9" w:rsidRPr="0071065A">
        <w:rPr>
          <w:bCs/>
          <w:color w:val="000000" w:themeColor="text1"/>
        </w:rPr>
        <w:t xml:space="preserve"> reactive</w:t>
      </w:r>
      <w:r w:rsidR="00E8185F" w:rsidRPr="0071065A">
        <w:rPr>
          <w:bCs/>
          <w:color w:val="000000" w:themeColor="text1"/>
        </w:rPr>
        <w:t>-</w:t>
      </w:r>
      <w:r w:rsidR="00490AB9" w:rsidRPr="0071065A">
        <w:rPr>
          <w:bCs/>
          <w:color w:val="000000" w:themeColor="text1"/>
        </w:rPr>
        <w:t>ion etching (RIE)</w:t>
      </w:r>
      <w:r w:rsidR="00E8185F" w:rsidRPr="0071065A">
        <w:rPr>
          <w:bCs/>
          <w:color w:val="000000" w:themeColor="text1"/>
        </w:rPr>
        <w:t xml:space="preserve"> with oxygen plasma under the following conditions: </w:t>
      </w:r>
      <w:r w:rsidR="00445BF9" w:rsidRPr="0071065A">
        <w:rPr>
          <w:bCs/>
          <w:color w:val="000000" w:themeColor="text1"/>
        </w:rPr>
        <w:t>30 s exposure</w:t>
      </w:r>
      <w:r w:rsidR="00E8185F" w:rsidRPr="0071065A">
        <w:rPr>
          <w:bCs/>
          <w:color w:val="000000" w:themeColor="text1"/>
        </w:rPr>
        <w:t xml:space="preserve">, </w:t>
      </w:r>
      <w:r w:rsidR="00445BF9" w:rsidRPr="0071065A">
        <w:rPr>
          <w:bCs/>
          <w:color w:val="000000" w:themeColor="text1"/>
        </w:rPr>
        <w:t xml:space="preserve">100 </w:t>
      </w:r>
      <w:proofErr w:type="spellStart"/>
      <w:r w:rsidR="00445BF9" w:rsidRPr="0071065A">
        <w:rPr>
          <w:bCs/>
          <w:color w:val="000000" w:themeColor="text1"/>
        </w:rPr>
        <w:t>mTorr</w:t>
      </w:r>
      <w:proofErr w:type="spellEnd"/>
      <w:r w:rsidR="00445BF9" w:rsidRPr="0071065A">
        <w:rPr>
          <w:bCs/>
          <w:color w:val="000000" w:themeColor="text1"/>
        </w:rPr>
        <w:t xml:space="preserve"> pressure, 200 W power</w:t>
      </w:r>
      <w:r w:rsidR="00E22AFA" w:rsidRPr="0071065A">
        <w:rPr>
          <w:bCs/>
          <w:color w:val="000000" w:themeColor="text1"/>
        </w:rPr>
        <w:t>,</w:t>
      </w:r>
      <w:r w:rsidR="00445BF9" w:rsidRPr="0071065A">
        <w:rPr>
          <w:bCs/>
          <w:color w:val="000000" w:themeColor="text1"/>
        </w:rPr>
        <w:t xml:space="preserve"> and 50 </w:t>
      </w:r>
      <w:proofErr w:type="spellStart"/>
      <w:r w:rsidR="00445BF9" w:rsidRPr="0071065A">
        <w:rPr>
          <w:bCs/>
          <w:color w:val="000000" w:themeColor="text1"/>
        </w:rPr>
        <w:t>sccm</w:t>
      </w:r>
      <w:proofErr w:type="spellEnd"/>
      <w:r w:rsidR="00445BF9" w:rsidRPr="0071065A">
        <w:rPr>
          <w:bCs/>
          <w:color w:val="000000" w:themeColor="text1"/>
        </w:rPr>
        <w:t xml:space="preserve"> oxygen flow. </w:t>
      </w:r>
    </w:p>
    <w:p w14:paraId="30334575" w14:textId="77777777" w:rsidR="0071065A" w:rsidRPr="0071065A" w:rsidRDefault="0071065A" w:rsidP="004B6786">
      <w:pPr>
        <w:pStyle w:val="ListParagraph"/>
        <w:ind w:left="0"/>
        <w:rPr>
          <w:bCs/>
          <w:color w:val="000000" w:themeColor="text1"/>
        </w:rPr>
      </w:pPr>
    </w:p>
    <w:p w14:paraId="330699FB" w14:textId="77777777" w:rsidR="0071065A" w:rsidRPr="0071065A" w:rsidRDefault="00F10B80"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 xml:space="preserve">Dice the wafer </w:t>
      </w:r>
      <w:r w:rsidR="00445BF9" w:rsidRPr="0071065A">
        <w:rPr>
          <w:bCs/>
          <w:color w:val="000000" w:themeColor="text1"/>
        </w:rPr>
        <w:t>into individual chips (7 total</w:t>
      </w:r>
      <w:r w:rsidR="009948B3" w:rsidRPr="0071065A">
        <w:rPr>
          <w:bCs/>
          <w:color w:val="000000" w:themeColor="text1"/>
        </w:rPr>
        <w:t xml:space="preserve"> per wafer</w:t>
      </w:r>
      <w:r w:rsidR="00445BF9" w:rsidRPr="0071065A">
        <w:rPr>
          <w:bCs/>
          <w:color w:val="000000" w:themeColor="text1"/>
        </w:rPr>
        <w:t xml:space="preserve">) </w:t>
      </w:r>
      <w:r w:rsidR="009948B3" w:rsidRPr="0071065A">
        <w:rPr>
          <w:bCs/>
          <w:color w:val="000000" w:themeColor="text1"/>
        </w:rPr>
        <w:t xml:space="preserve">using a silicon wafer cutter. </w:t>
      </w:r>
    </w:p>
    <w:p w14:paraId="2FEDC8A1" w14:textId="77777777" w:rsidR="0071065A" w:rsidRPr="0071065A" w:rsidRDefault="0071065A" w:rsidP="004B6786">
      <w:pPr>
        <w:pStyle w:val="ListParagraph"/>
        <w:ind w:left="0"/>
        <w:rPr>
          <w:bCs/>
          <w:color w:val="000000" w:themeColor="text1"/>
        </w:rPr>
      </w:pPr>
    </w:p>
    <w:p w14:paraId="5DBDEF6E" w14:textId="7FB56250" w:rsidR="0071065A" w:rsidRPr="0071065A" w:rsidRDefault="00F10B80"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 xml:space="preserve">Submerge </w:t>
      </w:r>
      <w:r w:rsidR="00D176CD" w:rsidRPr="0071065A">
        <w:rPr>
          <w:bCs/>
          <w:color w:val="000000" w:themeColor="text1"/>
        </w:rPr>
        <w:t>each</w:t>
      </w:r>
      <w:r w:rsidRPr="0071065A">
        <w:rPr>
          <w:bCs/>
          <w:color w:val="000000" w:themeColor="text1"/>
        </w:rPr>
        <w:t xml:space="preserve"> chip </w:t>
      </w:r>
      <w:r w:rsidR="009948B3" w:rsidRPr="0071065A">
        <w:rPr>
          <w:bCs/>
          <w:color w:val="000000" w:themeColor="text1"/>
        </w:rPr>
        <w:t xml:space="preserve">in acetone for 1 min to remove </w:t>
      </w:r>
      <w:r w:rsidR="004B6786">
        <w:rPr>
          <w:bCs/>
          <w:color w:val="000000" w:themeColor="text1"/>
        </w:rPr>
        <w:t xml:space="preserve">the </w:t>
      </w:r>
      <w:r w:rsidR="009948B3" w:rsidRPr="0071065A">
        <w:rPr>
          <w:bCs/>
          <w:color w:val="000000" w:themeColor="text1"/>
        </w:rPr>
        <w:t>photoresist</w:t>
      </w:r>
      <w:r w:rsidRPr="0071065A">
        <w:rPr>
          <w:bCs/>
          <w:color w:val="000000" w:themeColor="text1"/>
        </w:rPr>
        <w:t xml:space="preserve">, </w:t>
      </w:r>
      <w:r w:rsidR="00FD6498" w:rsidRPr="0071065A">
        <w:rPr>
          <w:bCs/>
          <w:color w:val="000000" w:themeColor="text1"/>
        </w:rPr>
        <w:t xml:space="preserve">then </w:t>
      </w:r>
      <w:r w:rsidR="009948B3" w:rsidRPr="0071065A">
        <w:rPr>
          <w:bCs/>
          <w:color w:val="000000" w:themeColor="text1"/>
        </w:rPr>
        <w:t>isopropanol for 1 min</w:t>
      </w:r>
      <w:r w:rsidR="00D176CD" w:rsidRPr="0071065A">
        <w:rPr>
          <w:bCs/>
          <w:color w:val="000000" w:themeColor="text1"/>
        </w:rPr>
        <w:t>. Finally, dry each chip</w:t>
      </w:r>
      <w:r w:rsidR="00FD6498" w:rsidRPr="0071065A">
        <w:rPr>
          <w:bCs/>
          <w:color w:val="000000" w:themeColor="text1"/>
        </w:rPr>
        <w:t xml:space="preserve"> </w:t>
      </w:r>
      <w:r w:rsidR="009948B3" w:rsidRPr="0071065A">
        <w:rPr>
          <w:bCs/>
          <w:color w:val="000000" w:themeColor="text1"/>
        </w:rPr>
        <w:t xml:space="preserve">with a nitrogen gun. </w:t>
      </w:r>
    </w:p>
    <w:p w14:paraId="0F57805C" w14:textId="77777777" w:rsidR="0071065A" w:rsidRPr="0071065A" w:rsidRDefault="0071065A" w:rsidP="004B6786">
      <w:pPr>
        <w:pStyle w:val="ListParagraph"/>
        <w:ind w:left="0"/>
        <w:rPr>
          <w:bCs/>
          <w:color w:val="000000" w:themeColor="text1"/>
        </w:rPr>
      </w:pPr>
    </w:p>
    <w:p w14:paraId="6CC13144" w14:textId="63D0D666" w:rsidR="00D31ECF" w:rsidRPr="0071065A" w:rsidRDefault="00D31ECF" w:rsidP="004B6786">
      <w:pPr>
        <w:pStyle w:val="ListParagraph"/>
        <w:numPr>
          <w:ilvl w:val="1"/>
          <w:numId w:val="13"/>
        </w:numPr>
        <w:pBdr>
          <w:top w:val="nil"/>
          <w:left w:val="nil"/>
          <w:bottom w:val="nil"/>
          <w:right w:val="nil"/>
          <w:between w:val="nil"/>
        </w:pBdr>
        <w:ind w:left="0" w:firstLine="0"/>
        <w:rPr>
          <w:b/>
          <w:color w:val="000000" w:themeColor="text1"/>
        </w:rPr>
      </w:pPr>
      <w:r w:rsidRPr="0071065A">
        <w:rPr>
          <w:bCs/>
          <w:color w:val="000000" w:themeColor="text1"/>
        </w:rPr>
        <w:t>Place dry chips in a glass container and cover with aluminum foil</w:t>
      </w:r>
      <w:r w:rsidR="00262C7C" w:rsidRPr="0071065A">
        <w:rPr>
          <w:bCs/>
          <w:color w:val="000000" w:themeColor="text1"/>
        </w:rPr>
        <w:t xml:space="preserve"> for storage until use</w:t>
      </w:r>
      <w:r w:rsidR="00000713" w:rsidRPr="0071065A">
        <w:rPr>
          <w:bCs/>
          <w:color w:val="000000" w:themeColor="text1"/>
        </w:rPr>
        <w:t>.</w:t>
      </w:r>
    </w:p>
    <w:p w14:paraId="524CFF46" w14:textId="040317E9" w:rsidR="009948B3" w:rsidRDefault="009948B3" w:rsidP="004B6786">
      <w:pPr>
        <w:pBdr>
          <w:top w:val="nil"/>
          <w:left w:val="nil"/>
          <w:bottom w:val="nil"/>
          <w:right w:val="nil"/>
          <w:between w:val="nil"/>
        </w:pBdr>
        <w:rPr>
          <w:b/>
          <w:color w:val="000000" w:themeColor="text1"/>
        </w:rPr>
      </w:pPr>
    </w:p>
    <w:p w14:paraId="22907F13" w14:textId="575A69A0" w:rsidR="0033211C" w:rsidRPr="001D5B3D" w:rsidRDefault="0071065A" w:rsidP="004B6786">
      <w:pPr>
        <w:pStyle w:val="Heading2"/>
      </w:pPr>
      <w:bookmarkStart w:id="2" w:name="_Hlk55996166"/>
      <w:r w:rsidRPr="004B6786">
        <w:lastRenderedPageBreak/>
        <w:t>2</w:t>
      </w:r>
      <w:r w:rsidR="0033211C" w:rsidRPr="004B6786">
        <w:t>. Plan</w:t>
      </w:r>
      <w:r w:rsidR="0043065A" w:rsidRPr="004B6786">
        <w:t>ning of</w:t>
      </w:r>
      <w:r w:rsidR="0033211C" w:rsidRPr="004B6786">
        <w:t xml:space="preserve"> the optimization study</w:t>
      </w:r>
    </w:p>
    <w:p w14:paraId="3A4BB9E6" w14:textId="77777777" w:rsidR="0033211C" w:rsidRDefault="0033211C" w:rsidP="004B6786">
      <w:pPr>
        <w:rPr>
          <w:color w:val="000000" w:themeColor="text1"/>
        </w:rPr>
      </w:pPr>
    </w:p>
    <w:p w14:paraId="31423DF8" w14:textId="06FCEB34" w:rsidR="0033211C" w:rsidRDefault="0033211C" w:rsidP="004B6786">
      <w:pPr>
        <w:rPr>
          <w:color w:val="000000" w:themeColor="text1"/>
        </w:rPr>
      </w:pPr>
      <w:bookmarkStart w:id="3" w:name="_Hlk50770434"/>
      <w:r w:rsidRPr="004B6786">
        <w:rPr>
          <w:color w:val="000000" w:themeColor="text1"/>
        </w:rPr>
        <w:t xml:space="preserve">NOTE: </w:t>
      </w:r>
      <w:r w:rsidRPr="00AE402A">
        <w:rPr>
          <w:color w:val="000000" w:themeColor="text1"/>
          <w:highlight w:val="yellow"/>
        </w:rPr>
        <w:t>In this protocol</w:t>
      </w:r>
      <w:r w:rsidR="004A42F5" w:rsidRPr="00AE402A">
        <w:rPr>
          <w:color w:val="000000" w:themeColor="text1"/>
          <w:highlight w:val="yellow"/>
        </w:rPr>
        <w:t xml:space="preserve">, </w:t>
      </w:r>
      <w:r w:rsidR="00FC629A" w:rsidRPr="00AE402A">
        <w:rPr>
          <w:color w:val="000000" w:themeColor="text1"/>
          <w:highlight w:val="yellow"/>
        </w:rPr>
        <w:t xml:space="preserve">synthesis of </w:t>
      </w:r>
      <w:r w:rsidR="004A42F5" w:rsidRPr="00AE402A">
        <w:rPr>
          <w:color w:val="000000" w:themeColor="text1"/>
          <w:highlight w:val="yellow"/>
        </w:rPr>
        <w:t>the radiopharmaceutical [</w:t>
      </w:r>
      <w:r w:rsidR="004A42F5" w:rsidRPr="00AE402A">
        <w:rPr>
          <w:color w:val="000000" w:themeColor="text1"/>
          <w:highlight w:val="yellow"/>
          <w:vertAlign w:val="superscript"/>
        </w:rPr>
        <w:t>18</w:t>
      </w:r>
      <w:proofErr w:type="gramStart"/>
      <w:r w:rsidR="004A42F5" w:rsidRPr="00AE402A">
        <w:rPr>
          <w:color w:val="000000" w:themeColor="text1"/>
          <w:highlight w:val="yellow"/>
        </w:rPr>
        <w:t>F]</w:t>
      </w:r>
      <w:proofErr w:type="spellStart"/>
      <w:r w:rsidR="004A42F5" w:rsidRPr="00AE402A">
        <w:rPr>
          <w:color w:val="000000" w:themeColor="text1"/>
          <w:highlight w:val="yellow"/>
        </w:rPr>
        <w:t>fallypride</w:t>
      </w:r>
      <w:proofErr w:type="spellEnd"/>
      <w:proofErr w:type="gramEnd"/>
      <w:r w:rsidR="004A42F5" w:rsidRPr="00AE402A">
        <w:rPr>
          <w:color w:val="000000" w:themeColor="text1"/>
          <w:highlight w:val="yellow"/>
        </w:rPr>
        <w:t xml:space="preserve"> is</w:t>
      </w:r>
      <w:r w:rsidRPr="00AE402A">
        <w:rPr>
          <w:color w:val="000000" w:themeColor="text1"/>
          <w:highlight w:val="yellow"/>
        </w:rPr>
        <w:t xml:space="preserve"> </w:t>
      </w:r>
      <w:r w:rsidR="00FC629A" w:rsidRPr="00AE402A">
        <w:rPr>
          <w:color w:val="000000" w:themeColor="text1"/>
          <w:highlight w:val="yellow"/>
        </w:rPr>
        <w:t xml:space="preserve">used </w:t>
      </w:r>
      <w:r w:rsidRPr="00AE402A">
        <w:rPr>
          <w:color w:val="000000" w:themeColor="text1"/>
          <w:highlight w:val="yellow"/>
        </w:rPr>
        <w:t xml:space="preserve">as an example </w:t>
      </w:r>
      <w:r w:rsidR="00FC629A" w:rsidRPr="00AE402A">
        <w:rPr>
          <w:color w:val="000000" w:themeColor="text1"/>
          <w:highlight w:val="yellow"/>
        </w:rPr>
        <w:t>to illustrate</w:t>
      </w:r>
      <w:r w:rsidRPr="00AE402A">
        <w:rPr>
          <w:color w:val="000000" w:themeColor="text1"/>
          <w:highlight w:val="yellow"/>
        </w:rPr>
        <w:t xml:space="preserve"> high-throughput optimization </w:t>
      </w:r>
      <w:r w:rsidR="004E0086" w:rsidRPr="00AE402A">
        <w:rPr>
          <w:color w:val="000000" w:themeColor="text1"/>
          <w:highlight w:val="yellow"/>
        </w:rPr>
        <w:t>(</w:t>
      </w:r>
      <w:r w:rsidR="004E0086" w:rsidRPr="00AE402A">
        <w:rPr>
          <w:b/>
          <w:color w:val="000000" w:themeColor="text1"/>
          <w:highlight w:val="yellow"/>
        </w:rPr>
        <w:t>Figure 2</w:t>
      </w:r>
      <w:r w:rsidR="004E0086" w:rsidRPr="00AE402A">
        <w:rPr>
          <w:color w:val="000000" w:themeColor="text1"/>
          <w:highlight w:val="yellow"/>
        </w:rPr>
        <w:t>)</w:t>
      </w:r>
      <w:r w:rsidRPr="00AE402A">
        <w:rPr>
          <w:color w:val="000000" w:themeColor="text1"/>
          <w:highlight w:val="yellow"/>
        </w:rPr>
        <w:t xml:space="preserve">. </w:t>
      </w:r>
      <w:r w:rsidR="008B7555" w:rsidRPr="00AE402A">
        <w:rPr>
          <w:color w:val="000000" w:themeColor="text1"/>
          <w:highlight w:val="yellow"/>
        </w:rPr>
        <w:t>With a</w:t>
      </w:r>
      <w:r w:rsidR="0043065A" w:rsidRPr="00AE402A">
        <w:rPr>
          <w:color w:val="000000" w:themeColor="text1"/>
          <w:highlight w:val="yellow"/>
        </w:rPr>
        <w:t xml:space="preserve"> </w:t>
      </w:r>
      <w:r w:rsidRPr="00AE402A">
        <w:rPr>
          <w:color w:val="000000" w:themeColor="text1"/>
          <w:highlight w:val="yellow"/>
        </w:rPr>
        <w:t>single chip</w:t>
      </w:r>
      <w:r w:rsidR="008B7555" w:rsidRPr="00AE402A">
        <w:rPr>
          <w:color w:val="000000" w:themeColor="text1"/>
          <w:highlight w:val="yellow"/>
        </w:rPr>
        <w:t xml:space="preserve">, </w:t>
      </w:r>
      <w:r w:rsidRPr="00AE402A">
        <w:rPr>
          <w:color w:val="000000" w:themeColor="text1"/>
          <w:highlight w:val="yellow"/>
        </w:rPr>
        <w:t>16 simultaneous reactions</w:t>
      </w:r>
      <w:r w:rsidR="008B7555" w:rsidRPr="00AE402A">
        <w:rPr>
          <w:color w:val="000000" w:themeColor="text1"/>
          <w:highlight w:val="yellow"/>
        </w:rPr>
        <w:t xml:space="preserve"> can be performed, for example,</w:t>
      </w:r>
      <w:r w:rsidRPr="00AE402A">
        <w:rPr>
          <w:color w:val="000000" w:themeColor="text1"/>
          <w:highlight w:val="yellow"/>
        </w:rPr>
        <w:t xml:space="preserve"> with varied precursor concentration (8 different concentrations, n=2 replicates each).</w:t>
      </w:r>
      <w:r w:rsidR="0043065A" w:rsidRPr="00AE402A">
        <w:rPr>
          <w:color w:val="000000" w:themeColor="text1"/>
          <w:highlight w:val="yellow"/>
        </w:rPr>
        <w:t xml:space="preserve"> The conditions are mapped to reaction sites </w:t>
      </w:r>
      <w:bookmarkEnd w:id="2"/>
      <w:bookmarkEnd w:id="3"/>
      <w:r w:rsidR="0043065A" w:rsidRPr="00AE402A">
        <w:rPr>
          <w:color w:val="000000" w:themeColor="text1"/>
          <w:highlight w:val="yellow"/>
        </w:rPr>
        <w:t xml:space="preserve">in </w:t>
      </w:r>
      <w:r w:rsidR="0043065A" w:rsidRPr="00AE402A">
        <w:rPr>
          <w:b/>
          <w:color w:val="000000" w:themeColor="text1"/>
          <w:highlight w:val="yellow"/>
        </w:rPr>
        <w:t>Figure 3A</w:t>
      </w:r>
      <w:r w:rsidR="0043065A" w:rsidRPr="00AE402A">
        <w:rPr>
          <w:color w:val="000000" w:themeColor="text1"/>
          <w:highlight w:val="yellow"/>
        </w:rPr>
        <w:t>.</w:t>
      </w:r>
      <w:r w:rsidRPr="004B6786">
        <w:rPr>
          <w:color w:val="000000" w:themeColor="text1"/>
        </w:rPr>
        <w:t xml:space="preserve"> Adjustments </w:t>
      </w:r>
      <w:r w:rsidR="00450F3B" w:rsidRPr="004B6786">
        <w:rPr>
          <w:color w:val="000000" w:themeColor="text1"/>
        </w:rPr>
        <w:t>can</w:t>
      </w:r>
      <w:r w:rsidRPr="004B6786">
        <w:rPr>
          <w:color w:val="000000" w:themeColor="text1"/>
        </w:rPr>
        <w:t xml:space="preserve"> be m</w:t>
      </w:r>
      <w:r w:rsidRPr="0043065A">
        <w:rPr>
          <w:color w:val="000000" w:themeColor="text1"/>
        </w:rPr>
        <w:t>ade</w:t>
      </w:r>
      <w:r w:rsidR="00E114DD">
        <w:rPr>
          <w:color w:val="000000" w:themeColor="text1"/>
        </w:rPr>
        <w:t xml:space="preserve"> to this protocol</w:t>
      </w:r>
      <w:r w:rsidRPr="0043065A">
        <w:rPr>
          <w:color w:val="000000" w:themeColor="text1"/>
        </w:rPr>
        <w:t xml:space="preserve"> to optimize other reaction parameters (e.g. reaction solvent, reaction volume, amount of TBAHCO</w:t>
      </w:r>
      <w:r w:rsidRPr="0043065A">
        <w:rPr>
          <w:color w:val="000000" w:themeColor="text1"/>
          <w:vertAlign w:val="subscript"/>
        </w:rPr>
        <w:t>3</w:t>
      </w:r>
      <w:r w:rsidRPr="0043065A">
        <w:rPr>
          <w:color w:val="000000" w:themeColor="text1"/>
        </w:rPr>
        <w:t>, etc.)</w:t>
      </w:r>
      <w:r w:rsidR="0043065A" w:rsidRPr="0043065A">
        <w:rPr>
          <w:color w:val="000000" w:themeColor="text1"/>
        </w:rPr>
        <w:t xml:space="preserve"> or other radiopharmaceuticals</w:t>
      </w:r>
      <w:r w:rsidRPr="0043065A">
        <w:rPr>
          <w:color w:val="000000" w:themeColor="text1"/>
        </w:rPr>
        <w:t>.</w:t>
      </w:r>
    </w:p>
    <w:p w14:paraId="0B60D1DF" w14:textId="2E96E15C" w:rsidR="0033211C" w:rsidRPr="00846088" w:rsidRDefault="0033211C" w:rsidP="004B6786">
      <w:pPr>
        <w:rPr>
          <w:color w:val="000000" w:themeColor="text1"/>
        </w:rPr>
      </w:pPr>
    </w:p>
    <w:p w14:paraId="299849EE" w14:textId="77777777" w:rsidR="0071065A" w:rsidRPr="0071065A" w:rsidRDefault="0033211C" w:rsidP="004B6786">
      <w:pPr>
        <w:pStyle w:val="ListParagraph"/>
        <w:numPr>
          <w:ilvl w:val="1"/>
          <w:numId w:val="21"/>
        </w:numPr>
        <w:ind w:left="0" w:firstLine="0"/>
        <w:rPr>
          <w:b/>
          <w:color w:val="000000" w:themeColor="text1"/>
        </w:rPr>
      </w:pPr>
      <w:r w:rsidRPr="0071065A">
        <w:rPr>
          <w:color w:val="000000" w:themeColor="text1"/>
        </w:rPr>
        <w:t>Select the reaction parameter(s) to be varied, the specific values to be used, and the number of replicates.</w:t>
      </w:r>
    </w:p>
    <w:p w14:paraId="20A5FEDE" w14:textId="77777777" w:rsidR="0071065A" w:rsidRPr="0071065A" w:rsidRDefault="0071065A" w:rsidP="004B6786">
      <w:pPr>
        <w:pStyle w:val="ListParagraph"/>
        <w:ind w:left="0"/>
        <w:rPr>
          <w:b/>
          <w:color w:val="000000" w:themeColor="text1"/>
        </w:rPr>
      </w:pPr>
    </w:p>
    <w:p w14:paraId="3939395D" w14:textId="77777777" w:rsidR="0071065A" w:rsidRPr="0071065A" w:rsidRDefault="0033211C" w:rsidP="004B6786">
      <w:pPr>
        <w:pStyle w:val="ListParagraph"/>
        <w:numPr>
          <w:ilvl w:val="1"/>
          <w:numId w:val="21"/>
        </w:numPr>
        <w:ind w:left="0" w:firstLine="0"/>
        <w:rPr>
          <w:b/>
          <w:color w:val="000000" w:themeColor="text1"/>
        </w:rPr>
      </w:pPr>
      <w:r w:rsidRPr="0071065A">
        <w:rPr>
          <w:color w:val="000000" w:themeColor="text1"/>
        </w:rPr>
        <w:t>Compute the number of chips needed to perform the experiment.</w:t>
      </w:r>
    </w:p>
    <w:p w14:paraId="352AB6FB" w14:textId="77777777" w:rsidR="0071065A" w:rsidRPr="0071065A" w:rsidRDefault="0071065A" w:rsidP="004B6786">
      <w:pPr>
        <w:pStyle w:val="ListParagraph"/>
        <w:ind w:left="0"/>
        <w:rPr>
          <w:color w:val="000000" w:themeColor="text1"/>
        </w:rPr>
      </w:pPr>
    </w:p>
    <w:p w14:paraId="55D8F332" w14:textId="7B099229" w:rsidR="0033211C" w:rsidRPr="0071065A" w:rsidRDefault="0033211C" w:rsidP="004B6786">
      <w:pPr>
        <w:pStyle w:val="ListParagraph"/>
        <w:numPr>
          <w:ilvl w:val="1"/>
          <w:numId w:val="21"/>
        </w:numPr>
        <w:ind w:left="0" w:firstLine="0"/>
        <w:rPr>
          <w:b/>
          <w:color w:val="000000" w:themeColor="text1"/>
        </w:rPr>
      </w:pPr>
      <w:r w:rsidRPr="0071065A">
        <w:rPr>
          <w:color w:val="000000" w:themeColor="text1"/>
        </w:rPr>
        <w:t>For each chip, prepare a map of which reaction conditions will be used at each reaction site to assist with reagent preparation and performing the droplet reactions.</w:t>
      </w:r>
    </w:p>
    <w:p w14:paraId="05B8EE09" w14:textId="77777777" w:rsidR="0033211C" w:rsidRPr="00785D07" w:rsidRDefault="0033211C" w:rsidP="004B6786">
      <w:pPr>
        <w:pBdr>
          <w:top w:val="nil"/>
          <w:left w:val="nil"/>
          <w:bottom w:val="nil"/>
          <w:right w:val="nil"/>
          <w:between w:val="nil"/>
        </w:pBdr>
        <w:rPr>
          <w:b/>
          <w:color w:val="000000" w:themeColor="text1"/>
        </w:rPr>
      </w:pPr>
    </w:p>
    <w:p w14:paraId="7AB4BE51" w14:textId="7BB550BD" w:rsidR="0069252D" w:rsidRPr="00785D07" w:rsidRDefault="00AF64F1" w:rsidP="004B6786">
      <w:pPr>
        <w:pStyle w:val="Heading2"/>
        <w:numPr>
          <w:ilvl w:val="0"/>
          <w:numId w:val="21"/>
        </w:numPr>
        <w:ind w:left="0" w:firstLine="0"/>
        <w:rPr>
          <w:bCs/>
          <w:color w:val="000000" w:themeColor="text1"/>
        </w:rPr>
      </w:pPr>
      <w:bookmarkStart w:id="4" w:name="_Hlk50770445"/>
      <w:bookmarkStart w:id="5" w:name="_Hlk55996294"/>
      <w:r w:rsidRPr="00D31ECF">
        <w:rPr>
          <w:bCs/>
          <w:color w:val="000000" w:themeColor="text1"/>
          <w:highlight w:val="yellow"/>
        </w:rPr>
        <w:t xml:space="preserve"> Preparation of reagents</w:t>
      </w:r>
      <w:r w:rsidR="005A4913" w:rsidRPr="00D31ECF">
        <w:rPr>
          <w:bCs/>
          <w:color w:val="000000" w:themeColor="text1"/>
          <w:highlight w:val="yellow"/>
        </w:rPr>
        <w:t xml:space="preserve"> and materials</w:t>
      </w:r>
      <w:r w:rsidRPr="00D31ECF">
        <w:rPr>
          <w:bCs/>
          <w:color w:val="000000" w:themeColor="text1"/>
          <w:highlight w:val="yellow"/>
        </w:rPr>
        <w:t xml:space="preserve"> for </w:t>
      </w:r>
      <w:r w:rsidR="005A4913" w:rsidRPr="00D31ECF">
        <w:rPr>
          <w:bCs/>
          <w:color w:val="000000" w:themeColor="text1"/>
          <w:highlight w:val="yellow"/>
        </w:rPr>
        <w:t xml:space="preserve">optimizing </w:t>
      </w:r>
      <w:r w:rsidRPr="00D31ECF">
        <w:rPr>
          <w:bCs/>
          <w:color w:val="000000" w:themeColor="text1"/>
          <w:highlight w:val="yellow"/>
        </w:rPr>
        <w:t>the radiosynthesis of [</w:t>
      </w:r>
      <w:r w:rsidRPr="00D31ECF">
        <w:rPr>
          <w:bCs/>
          <w:color w:val="000000" w:themeColor="text1"/>
          <w:highlight w:val="yellow"/>
          <w:vertAlign w:val="superscript"/>
        </w:rPr>
        <w:t>18</w:t>
      </w:r>
      <w:proofErr w:type="gramStart"/>
      <w:r w:rsidRPr="00D31ECF">
        <w:rPr>
          <w:bCs/>
          <w:color w:val="000000" w:themeColor="text1"/>
          <w:highlight w:val="yellow"/>
        </w:rPr>
        <w:t>F</w:t>
      </w:r>
      <w:r w:rsidR="00C341DE" w:rsidRPr="00D31ECF">
        <w:rPr>
          <w:bCs/>
          <w:color w:val="000000" w:themeColor="text1"/>
          <w:highlight w:val="yellow"/>
        </w:rPr>
        <w:t>]</w:t>
      </w:r>
      <w:proofErr w:type="spellStart"/>
      <w:r w:rsidR="00467756" w:rsidRPr="00D31ECF">
        <w:rPr>
          <w:bCs/>
          <w:color w:val="000000" w:themeColor="text1"/>
          <w:highlight w:val="yellow"/>
        </w:rPr>
        <w:t>fallypride</w:t>
      </w:r>
      <w:bookmarkEnd w:id="4"/>
      <w:proofErr w:type="spellEnd"/>
      <w:proofErr w:type="gramEnd"/>
      <w:r w:rsidR="00C341DE" w:rsidRPr="00785D07">
        <w:rPr>
          <w:bCs/>
          <w:color w:val="000000" w:themeColor="text1"/>
        </w:rPr>
        <w:t xml:space="preserve"> </w:t>
      </w:r>
    </w:p>
    <w:bookmarkEnd w:id="5"/>
    <w:p w14:paraId="6500F209" w14:textId="190ADF6C" w:rsidR="00FD6498" w:rsidRPr="00785D07" w:rsidRDefault="00FD6498" w:rsidP="004B6786">
      <w:pPr>
        <w:rPr>
          <w:color w:val="000000" w:themeColor="text1"/>
        </w:rPr>
      </w:pPr>
    </w:p>
    <w:p w14:paraId="4F8F2697" w14:textId="77222B28" w:rsidR="00145AB5" w:rsidRPr="00785D07" w:rsidRDefault="00145AB5" w:rsidP="004B6786">
      <w:pPr>
        <w:rPr>
          <w:color w:val="000000" w:themeColor="text1"/>
        </w:rPr>
      </w:pPr>
      <w:r w:rsidRPr="00785D07">
        <w:rPr>
          <w:color w:val="000000" w:themeColor="text1"/>
        </w:rPr>
        <w:t>NOTE: The droplet-based radiosynthesis of [</w:t>
      </w:r>
      <w:r w:rsidRPr="00785D07">
        <w:rPr>
          <w:color w:val="000000" w:themeColor="text1"/>
          <w:vertAlign w:val="superscript"/>
        </w:rPr>
        <w:t>18</w:t>
      </w:r>
      <w:r w:rsidRPr="00785D07">
        <w:rPr>
          <w:color w:val="000000" w:themeColor="text1"/>
        </w:rPr>
        <w:t>F]</w:t>
      </w:r>
      <w:proofErr w:type="spellStart"/>
      <w:r w:rsidR="004A42F5">
        <w:rPr>
          <w:color w:val="000000" w:themeColor="text1"/>
        </w:rPr>
        <w:t>f</w:t>
      </w:r>
      <w:r w:rsidRPr="00785D07">
        <w:rPr>
          <w:color w:val="000000" w:themeColor="text1"/>
        </w:rPr>
        <w:t>allypride</w:t>
      </w:r>
      <w:proofErr w:type="spellEnd"/>
      <w:r w:rsidR="004E0086">
        <w:rPr>
          <w:color w:val="000000" w:themeColor="text1"/>
        </w:rPr>
        <w:t xml:space="preserve"> (</w:t>
      </w:r>
      <w:r w:rsidR="004E0086">
        <w:rPr>
          <w:b/>
          <w:color w:val="000000" w:themeColor="text1"/>
        </w:rPr>
        <w:t>Figure 2</w:t>
      </w:r>
      <w:r w:rsidR="004E0086">
        <w:rPr>
          <w:color w:val="000000" w:themeColor="text1"/>
        </w:rPr>
        <w:t>)</w:t>
      </w:r>
      <w:r w:rsidR="007F592F">
        <w:rPr>
          <w:color w:val="000000" w:themeColor="text1"/>
        </w:rPr>
        <w:t xml:space="preserve"> </w:t>
      </w:r>
      <w:r w:rsidRPr="007F592F">
        <w:rPr>
          <w:color w:val="000000" w:themeColor="text1"/>
        </w:rPr>
        <w:t>begins</w:t>
      </w:r>
      <w:r w:rsidRPr="00785D07">
        <w:rPr>
          <w:color w:val="000000" w:themeColor="text1"/>
        </w:rPr>
        <w:t xml:space="preserve"> with the addition of [</w:t>
      </w:r>
      <w:r w:rsidRPr="00785D07">
        <w:rPr>
          <w:color w:val="000000" w:themeColor="text1"/>
          <w:vertAlign w:val="superscript"/>
        </w:rPr>
        <w:t>18</w:t>
      </w:r>
      <w:r w:rsidRPr="00785D07">
        <w:rPr>
          <w:color w:val="000000" w:themeColor="text1"/>
        </w:rPr>
        <w:t>F]fluoride and phase transfer catalyst (TBAHCO</w:t>
      </w:r>
      <w:r w:rsidRPr="00785D07">
        <w:rPr>
          <w:color w:val="000000" w:themeColor="text1"/>
          <w:vertAlign w:val="subscript"/>
        </w:rPr>
        <w:t>3</w:t>
      </w:r>
      <w:r w:rsidRPr="00785D07">
        <w:rPr>
          <w:color w:val="000000" w:themeColor="text1"/>
        </w:rPr>
        <w:t xml:space="preserve">) to the reaction site, followed by heating to evaporate water and leave a dried residue. Next, a droplet of precursor </w:t>
      </w:r>
      <w:r w:rsidR="0043065A">
        <w:rPr>
          <w:color w:val="000000" w:themeColor="text1"/>
        </w:rPr>
        <w:t>(</w:t>
      </w:r>
      <w:proofErr w:type="spellStart"/>
      <w:r w:rsidR="0043065A">
        <w:rPr>
          <w:color w:val="000000" w:themeColor="text1"/>
        </w:rPr>
        <w:t>tosyl-fallypride</w:t>
      </w:r>
      <w:proofErr w:type="spellEnd"/>
      <w:r w:rsidR="0043065A">
        <w:rPr>
          <w:color w:val="000000" w:themeColor="text1"/>
        </w:rPr>
        <w:t xml:space="preserve">) </w:t>
      </w:r>
      <w:r w:rsidRPr="00785D07">
        <w:rPr>
          <w:color w:val="000000" w:themeColor="text1"/>
        </w:rPr>
        <w:t>in reaction solvent</w:t>
      </w:r>
      <w:r w:rsidR="0043065A">
        <w:rPr>
          <w:color w:val="000000" w:themeColor="text1"/>
        </w:rPr>
        <w:t xml:space="preserve"> (</w:t>
      </w:r>
      <w:proofErr w:type="spellStart"/>
      <w:r w:rsidR="0043065A">
        <w:rPr>
          <w:color w:val="000000" w:themeColor="text1"/>
        </w:rPr>
        <w:t>thexyl</w:t>
      </w:r>
      <w:proofErr w:type="spellEnd"/>
      <w:r w:rsidR="0043065A">
        <w:rPr>
          <w:color w:val="000000" w:themeColor="text1"/>
        </w:rPr>
        <w:t xml:space="preserve"> alcohol and acetonitrile)</w:t>
      </w:r>
      <w:r w:rsidRPr="00785D07">
        <w:rPr>
          <w:color w:val="000000" w:themeColor="text1"/>
        </w:rPr>
        <w:t xml:space="preserve"> is added</w:t>
      </w:r>
      <w:r w:rsidR="004A42F5">
        <w:rPr>
          <w:color w:val="000000" w:themeColor="text1"/>
        </w:rPr>
        <w:t xml:space="preserve"> </w:t>
      </w:r>
      <w:r w:rsidRPr="00785D07">
        <w:rPr>
          <w:color w:val="000000" w:themeColor="text1"/>
        </w:rPr>
        <w:t xml:space="preserve">and heated to perform the radiofluorination reaction. Finally, the crude product is collected from the chip for analysis. </w:t>
      </w:r>
      <w:r w:rsidR="0043065A">
        <w:rPr>
          <w:color w:val="000000" w:themeColor="text1"/>
        </w:rPr>
        <w:t>The reagent preparation and synthesis procedures</w:t>
      </w:r>
      <w:r w:rsidRPr="00785D07">
        <w:rPr>
          <w:color w:val="000000" w:themeColor="text1"/>
        </w:rPr>
        <w:t xml:space="preserve"> should be adapted if performing optimization of a different tracer.</w:t>
      </w:r>
    </w:p>
    <w:p w14:paraId="5129E6FC" w14:textId="77777777" w:rsidR="00145AB5" w:rsidRPr="00785D07" w:rsidRDefault="00145AB5" w:rsidP="004B6786">
      <w:pPr>
        <w:rPr>
          <w:b/>
          <w:color w:val="000000" w:themeColor="text1"/>
        </w:rPr>
      </w:pPr>
    </w:p>
    <w:p w14:paraId="4A500691" w14:textId="77777777" w:rsidR="0071065A" w:rsidRPr="0071065A" w:rsidRDefault="00145AB5" w:rsidP="004B6786">
      <w:pPr>
        <w:pStyle w:val="ListParagraph"/>
        <w:numPr>
          <w:ilvl w:val="1"/>
          <w:numId w:val="21"/>
        </w:numPr>
        <w:ind w:left="0" w:firstLine="0"/>
        <w:rPr>
          <w:color w:val="000000" w:themeColor="text1"/>
          <w:highlight w:val="yellow"/>
        </w:rPr>
      </w:pPr>
      <w:bookmarkStart w:id="6" w:name="_Hlk50770453"/>
      <w:r w:rsidRPr="0071065A">
        <w:rPr>
          <w:color w:val="000000" w:themeColor="text1"/>
          <w:highlight w:val="yellow"/>
        </w:rPr>
        <w:t xml:space="preserve">Prepare a </w:t>
      </w:r>
      <w:r w:rsidR="00A219C8" w:rsidRPr="0071065A">
        <w:rPr>
          <w:color w:val="000000" w:themeColor="text1"/>
          <w:highlight w:val="yellow"/>
        </w:rPr>
        <w:t xml:space="preserve">30 µL </w:t>
      </w:r>
      <w:r w:rsidRPr="0071065A">
        <w:rPr>
          <w:color w:val="000000" w:themeColor="text1"/>
          <w:highlight w:val="yellow"/>
        </w:rPr>
        <w:t>stock solution of precursor (</w:t>
      </w:r>
      <w:proofErr w:type="spellStart"/>
      <w:r w:rsidRPr="0071065A">
        <w:rPr>
          <w:color w:val="000000" w:themeColor="text1"/>
          <w:highlight w:val="yellow"/>
        </w:rPr>
        <w:t>tosyl-fallypride</w:t>
      </w:r>
      <w:proofErr w:type="spellEnd"/>
      <w:r w:rsidRPr="0071065A">
        <w:rPr>
          <w:color w:val="000000" w:themeColor="text1"/>
          <w:highlight w:val="yellow"/>
        </w:rPr>
        <w:t>) in the reaction solvent with the maximum concentration to be explored</w:t>
      </w:r>
      <w:bookmarkEnd w:id="6"/>
      <w:r w:rsidRPr="0071065A">
        <w:rPr>
          <w:color w:val="000000" w:themeColor="text1"/>
          <w:highlight w:val="yellow"/>
        </w:rPr>
        <w:t xml:space="preserve"> (77 mM)</w:t>
      </w:r>
      <w:r w:rsidRPr="0071065A">
        <w:rPr>
          <w:color w:val="000000" w:themeColor="text1"/>
        </w:rPr>
        <w:t>.</w:t>
      </w:r>
      <w:r w:rsidR="007A4E8A" w:rsidRPr="0071065A">
        <w:rPr>
          <w:color w:val="000000" w:themeColor="text1"/>
        </w:rPr>
        <w:t xml:space="preserve"> </w:t>
      </w:r>
      <w:bookmarkStart w:id="7" w:name="_Hlk56001982"/>
      <w:r w:rsidR="00450F3B" w:rsidRPr="0071065A">
        <w:rPr>
          <w:color w:val="000000" w:themeColor="text1"/>
        </w:rPr>
        <w:t>Ensure that t</w:t>
      </w:r>
      <w:r w:rsidR="007A4E8A" w:rsidRPr="0071065A">
        <w:rPr>
          <w:color w:val="000000" w:themeColor="text1"/>
        </w:rPr>
        <w:t xml:space="preserve">he volume </w:t>
      </w:r>
      <w:r w:rsidR="00450F3B" w:rsidRPr="0071065A">
        <w:rPr>
          <w:color w:val="000000" w:themeColor="text1"/>
        </w:rPr>
        <w:t>is</w:t>
      </w:r>
      <w:r w:rsidR="007A4E8A" w:rsidRPr="0071065A">
        <w:rPr>
          <w:color w:val="000000" w:themeColor="text1"/>
        </w:rPr>
        <w:t xml:space="preserve"> </w:t>
      </w:r>
      <w:r w:rsidR="003F47B1" w:rsidRPr="0071065A">
        <w:rPr>
          <w:color w:val="000000" w:themeColor="text1"/>
        </w:rPr>
        <w:t>enough</w:t>
      </w:r>
      <w:r w:rsidR="007A4E8A" w:rsidRPr="0071065A">
        <w:rPr>
          <w:color w:val="000000" w:themeColor="text1"/>
        </w:rPr>
        <w:t xml:space="preserve"> to perform the planned experiment.</w:t>
      </w:r>
      <w:r w:rsidR="009A60B0" w:rsidRPr="0071065A">
        <w:rPr>
          <w:color w:val="000000" w:themeColor="text1"/>
        </w:rPr>
        <w:t xml:space="preserve"> In this example</w:t>
      </w:r>
      <w:r w:rsidR="008B7555" w:rsidRPr="0071065A">
        <w:rPr>
          <w:color w:val="000000" w:themeColor="text1"/>
        </w:rPr>
        <w:t xml:space="preserve"> optimization</w:t>
      </w:r>
      <w:r w:rsidR="009A60B0" w:rsidRPr="0071065A">
        <w:rPr>
          <w:color w:val="000000" w:themeColor="text1"/>
        </w:rPr>
        <w:t>, ~</w:t>
      </w:r>
      <w:r w:rsidR="00A219C8" w:rsidRPr="0071065A">
        <w:rPr>
          <w:color w:val="000000" w:themeColor="text1"/>
        </w:rPr>
        <w:t>30</w:t>
      </w:r>
      <w:r w:rsidR="00FC629A" w:rsidRPr="0071065A">
        <w:rPr>
          <w:color w:val="000000" w:themeColor="text1"/>
        </w:rPr>
        <w:t xml:space="preserve"> </w:t>
      </w:r>
      <w:r w:rsidR="009A60B0" w:rsidRPr="0071065A">
        <w:rPr>
          <w:color w:val="000000" w:themeColor="text1"/>
        </w:rPr>
        <w:t>µL is sufficient.</w:t>
      </w:r>
      <w:bookmarkStart w:id="8" w:name="_Hlk50770465"/>
      <w:bookmarkEnd w:id="7"/>
    </w:p>
    <w:p w14:paraId="557B43AD" w14:textId="77777777" w:rsidR="0071065A" w:rsidRPr="0071065A" w:rsidRDefault="0071065A" w:rsidP="004B6786">
      <w:pPr>
        <w:pStyle w:val="ListParagraph"/>
        <w:ind w:left="0"/>
        <w:rPr>
          <w:color w:val="000000" w:themeColor="text1"/>
          <w:highlight w:val="yellow"/>
        </w:rPr>
      </w:pPr>
    </w:p>
    <w:p w14:paraId="18E223D4" w14:textId="04826EEF" w:rsidR="0071065A" w:rsidRPr="0071065A" w:rsidRDefault="0069252D" w:rsidP="004B6786">
      <w:pPr>
        <w:pStyle w:val="ListParagraph"/>
        <w:numPr>
          <w:ilvl w:val="1"/>
          <w:numId w:val="21"/>
        </w:numPr>
        <w:ind w:left="0" w:firstLine="0"/>
        <w:rPr>
          <w:color w:val="000000" w:themeColor="text1"/>
          <w:highlight w:val="yellow"/>
        </w:rPr>
      </w:pPr>
      <w:r w:rsidRPr="0071065A">
        <w:rPr>
          <w:color w:val="000000" w:themeColor="text1"/>
          <w:highlight w:val="yellow"/>
        </w:rPr>
        <w:t>Prepare a stock solution</w:t>
      </w:r>
      <w:r w:rsidR="00516A0F" w:rsidRPr="0071065A">
        <w:rPr>
          <w:color w:val="000000" w:themeColor="text1"/>
          <w:highlight w:val="yellow"/>
        </w:rPr>
        <w:t xml:space="preserve"> </w:t>
      </w:r>
      <w:r w:rsidRPr="0071065A">
        <w:rPr>
          <w:color w:val="000000" w:themeColor="text1"/>
          <w:highlight w:val="yellow"/>
        </w:rPr>
        <w:t xml:space="preserve">of </w:t>
      </w:r>
      <w:r w:rsidR="004B6786">
        <w:rPr>
          <w:color w:val="000000" w:themeColor="text1"/>
          <w:highlight w:val="yellow"/>
        </w:rPr>
        <w:t xml:space="preserve">the </w:t>
      </w:r>
      <w:r w:rsidRPr="0071065A">
        <w:rPr>
          <w:color w:val="000000" w:themeColor="text1"/>
          <w:highlight w:val="yellow"/>
        </w:rPr>
        <w:t>reaction solvent</w:t>
      </w:r>
      <w:r w:rsidR="007A4E8A" w:rsidRPr="0071065A">
        <w:rPr>
          <w:color w:val="000000" w:themeColor="text1"/>
          <w:highlight w:val="yellow"/>
        </w:rPr>
        <w:t>,</w:t>
      </w:r>
      <w:r w:rsidRPr="0071065A">
        <w:rPr>
          <w:color w:val="000000" w:themeColor="text1"/>
          <w:highlight w:val="yellow"/>
        </w:rPr>
        <w:t xml:space="preserve"> consisting of </w:t>
      </w:r>
      <w:proofErr w:type="spellStart"/>
      <w:r w:rsidRPr="0071065A">
        <w:rPr>
          <w:color w:val="000000" w:themeColor="text1"/>
          <w:highlight w:val="yellow"/>
        </w:rPr>
        <w:t>thexyl</w:t>
      </w:r>
      <w:proofErr w:type="spellEnd"/>
      <w:r w:rsidRPr="0071065A">
        <w:rPr>
          <w:color w:val="000000" w:themeColor="text1"/>
          <w:highlight w:val="yellow"/>
        </w:rPr>
        <w:t xml:space="preserve"> alcohol and acetonitrile</w:t>
      </w:r>
      <w:r w:rsidR="007A4E8A" w:rsidRPr="0071065A">
        <w:rPr>
          <w:color w:val="000000" w:themeColor="text1"/>
          <w:highlight w:val="yellow"/>
        </w:rPr>
        <w:t xml:space="preserve"> in a 1:1 by volume mixture</w:t>
      </w:r>
      <w:bookmarkEnd w:id="8"/>
      <w:r w:rsidR="008D6C78" w:rsidRPr="0071065A">
        <w:rPr>
          <w:color w:val="000000" w:themeColor="text1"/>
        </w:rPr>
        <w:t xml:space="preserve">. </w:t>
      </w:r>
      <w:bookmarkStart w:id="9" w:name="_Hlk56002080"/>
      <w:r w:rsidR="00450F3B" w:rsidRPr="0071065A">
        <w:rPr>
          <w:color w:val="000000" w:themeColor="text1"/>
          <w:highlight w:val="yellow"/>
        </w:rPr>
        <w:t>Ensure that t</w:t>
      </w:r>
      <w:r w:rsidR="007A4E8A" w:rsidRPr="0071065A">
        <w:rPr>
          <w:color w:val="000000" w:themeColor="text1"/>
          <w:highlight w:val="yellow"/>
        </w:rPr>
        <w:t xml:space="preserve">he volume </w:t>
      </w:r>
      <w:r w:rsidR="00450F3B" w:rsidRPr="0071065A">
        <w:rPr>
          <w:color w:val="000000" w:themeColor="text1"/>
          <w:highlight w:val="yellow"/>
        </w:rPr>
        <w:t>is</w:t>
      </w:r>
      <w:r w:rsidR="007A4E8A" w:rsidRPr="0071065A">
        <w:rPr>
          <w:color w:val="000000" w:themeColor="text1"/>
          <w:highlight w:val="yellow"/>
        </w:rPr>
        <w:t xml:space="preserve"> </w:t>
      </w:r>
      <w:r w:rsidR="003F47B1" w:rsidRPr="0071065A">
        <w:rPr>
          <w:color w:val="000000" w:themeColor="text1"/>
          <w:highlight w:val="yellow"/>
        </w:rPr>
        <w:t>enough</w:t>
      </w:r>
      <w:r w:rsidR="007A4E8A" w:rsidRPr="0071065A">
        <w:rPr>
          <w:color w:val="000000" w:themeColor="text1"/>
          <w:highlight w:val="yellow"/>
        </w:rPr>
        <w:t xml:space="preserve"> to create the planned dilution series.</w:t>
      </w:r>
      <w:r w:rsidR="009A60B0" w:rsidRPr="0071065A">
        <w:rPr>
          <w:color w:val="000000" w:themeColor="text1"/>
        </w:rPr>
        <w:t xml:space="preserve"> </w:t>
      </w:r>
      <w:bookmarkEnd w:id="9"/>
      <w:r w:rsidR="009A60B0" w:rsidRPr="0071065A">
        <w:rPr>
          <w:color w:val="000000" w:themeColor="text1"/>
        </w:rPr>
        <w:t>In this example optimization, ~30 µL is sufficient.</w:t>
      </w:r>
      <w:bookmarkStart w:id="10" w:name="_Hlk50770473"/>
    </w:p>
    <w:p w14:paraId="79470FCA" w14:textId="77777777" w:rsidR="0071065A" w:rsidRPr="0071065A" w:rsidRDefault="0071065A" w:rsidP="004B6786">
      <w:pPr>
        <w:pStyle w:val="ListParagraph"/>
        <w:ind w:left="0"/>
        <w:rPr>
          <w:color w:val="000000" w:themeColor="text1"/>
          <w:highlight w:val="yellow"/>
        </w:rPr>
      </w:pPr>
    </w:p>
    <w:p w14:paraId="456AB5A9" w14:textId="21A8B679" w:rsidR="0071065A" w:rsidRPr="0071065A" w:rsidRDefault="0069252D" w:rsidP="004B6786">
      <w:pPr>
        <w:pStyle w:val="ListParagraph"/>
        <w:numPr>
          <w:ilvl w:val="1"/>
          <w:numId w:val="21"/>
        </w:numPr>
        <w:ind w:left="0" w:firstLine="0"/>
        <w:rPr>
          <w:color w:val="000000" w:themeColor="text1"/>
          <w:highlight w:val="yellow"/>
        </w:rPr>
      </w:pPr>
      <w:r w:rsidRPr="0071065A">
        <w:rPr>
          <w:color w:val="000000" w:themeColor="text1"/>
          <w:highlight w:val="yellow"/>
        </w:rPr>
        <w:t xml:space="preserve">From the precursor stock solution and reaction solvent, </w:t>
      </w:r>
      <w:r w:rsidR="005F2451" w:rsidRPr="0071065A">
        <w:rPr>
          <w:color w:val="000000" w:themeColor="text1"/>
          <w:highlight w:val="yellow"/>
        </w:rPr>
        <w:t xml:space="preserve">perform 2x </w:t>
      </w:r>
      <w:r w:rsidR="004B6786" w:rsidRPr="0071065A">
        <w:rPr>
          <w:color w:val="000000" w:themeColor="text1"/>
          <w:highlight w:val="yellow"/>
        </w:rPr>
        <w:t xml:space="preserve">serial </w:t>
      </w:r>
      <w:r w:rsidR="005F2451" w:rsidRPr="0071065A">
        <w:rPr>
          <w:color w:val="000000" w:themeColor="text1"/>
          <w:highlight w:val="yellow"/>
        </w:rPr>
        <w:t xml:space="preserve">dilutions to prepare the different concentrations of </w:t>
      </w:r>
      <w:r w:rsidR="00E22AFA" w:rsidRPr="0071065A">
        <w:rPr>
          <w:color w:val="000000" w:themeColor="text1"/>
          <w:highlight w:val="yellow"/>
        </w:rPr>
        <w:t xml:space="preserve">the </w:t>
      </w:r>
      <w:r w:rsidR="007A4E8A" w:rsidRPr="0071065A">
        <w:rPr>
          <w:color w:val="000000" w:themeColor="text1"/>
          <w:highlight w:val="yellow"/>
        </w:rPr>
        <w:t>precursor solution</w:t>
      </w:r>
      <w:r w:rsidRPr="0071065A">
        <w:rPr>
          <w:color w:val="000000" w:themeColor="text1"/>
          <w:highlight w:val="yellow"/>
        </w:rPr>
        <w:t>.</w:t>
      </w:r>
      <w:bookmarkEnd w:id="10"/>
      <w:r w:rsidRPr="0071065A">
        <w:rPr>
          <w:color w:val="000000" w:themeColor="text1"/>
        </w:rPr>
        <w:t xml:space="preserve"> </w:t>
      </w:r>
      <w:r w:rsidR="00450F3B" w:rsidRPr="0071065A">
        <w:rPr>
          <w:color w:val="000000" w:themeColor="text1"/>
        </w:rPr>
        <w:t>Ensure that t</w:t>
      </w:r>
      <w:r w:rsidR="009A60B0" w:rsidRPr="0071065A">
        <w:rPr>
          <w:color w:val="000000" w:themeColor="text1"/>
        </w:rPr>
        <w:t>he volume</w:t>
      </w:r>
      <w:r w:rsidR="005F2451" w:rsidRPr="0071065A">
        <w:rPr>
          <w:color w:val="000000" w:themeColor="text1"/>
        </w:rPr>
        <w:t xml:space="preserve"> of each</w:t>
      </w:r>
      <w:r w:rsidR="00450F3B" w:rsidRPr="0071065A">
        <w:rPr>
          <w:color w:val="000000" w:themeColor="text1"/>
        </w:rPr>
        <w:t xml:space="preserve"> dilution is</w:t>
      </w:r>
      <w:r w:rsidR="009A60B0" w:rsidRPr="0071065A">
        <w:rPr>
          <w:color w:val="000000" w:themeColor="text1"/>
        </w:rPr>
        <w:t xml:space="preserve"> </w:t>
      </w:r>
      <w:r w:rsidR="003F47B1" w:rsidRPr="0071065A">
        <w:rPr>
          <w:color w:val="000000" w:themeColor="text1"/>
        </w:rPr>
        <w:t>enough</w:t>
      </w:r>
      <w:r w:rsidR="009A60B0" w:rsidRPr="0071065A">
        <w:rPr>
          <w:color w:val="000000" w:themeColor="text1"/>
        </w:rPr>
        <w:t xml:space="preserve"> to perform the desired number of replicates for each condition. In this example optimization, ~15 µL </w:t>
      </w:r>
      <w:r w:rsidR="008B7555" w:rsidRPr="0071065A">
        <w:rPr>
          <w:color w:val="000000" w:themeColor="text1"/>
        </w:rPr>
        <w:t xml:space="preserve">of each concentration </w:t>
      </w:r>
      <w:r w:rsidR="009A60B0" w:rsidRPr="0071065A">
        <w:rPr>
          <w:color w:val="000000" w:themeColor="text1"/>
        </w:rPr>
        <w:t>is sufficient.</w:t>
      </w:r>
      <w:bookmarkStart w:id="11" w:name="_Hlk55996337"/>
      <w:bookmarkStart w:id="12" w:name="_Hlk50770489"/>
      <w:r w:rsidR="004B6786">
        <w:rPr>
          <w:color w:val="000000" w:themeColor="text1"/>
        </w:rPr>
        <w:t xml:space="preserve"> </w:t>
      </w:r>
    </w:p>
    <w:p w14:paraId="754E8819" w14:textId="77777777" w:rsidR="0071065A" w:rsidRPr="0071065A" w:rsidRDefault="0071065A" w:rsidP="004B6786">
      <w:pPr>
        <w:pStyle w:val="ListParagraph"/>
        <w:ind w:left="0"/>
        <w:rPr>
          <w:color w:val="000000" w:themeColor="text1"/>
          <w:highlight w:val="yellow"/>
        </w:rPr>
      </w:pPr>
    </w:p>
    <w:p w14:paraId="28D82620" w14:textId="77777777" w:rsidR="0071065A" w:rsidRDefault="008C7BD7" w:rsidP="004B6786">
      <w:pPr>
        <w:pStyle w:val="ListParagraph"/>
        <w:numPr>
          <w:ilvl w:val="1"/>
          <w:numId w:val="21"/>
        </w:numPr>
        <w:ind w:left="0" w:firstLine="0"/>
        <w:rPr>
          <w:color w:val="000000" w:themeColor="text1"/>
          <w:highlight w:val="yellow"/>
        </w:rPr>
      </w:pPr>
      <w:r w:rsidRPr="0071065A">
        <w:rPr>
          <w:color w:val="000000" w:themeColor="text1"/>
          <w:highlight w:val="yellow"/>
        </w:rPr>
        <w:t xml:space="preserve">Prepare </w:t>
      </w:r>
      <w:r w:rsidR="00C03729" w:rsidRPr="0071065A">
        <w:rPr>
          <w:color w:val="000000" w:themeColor="text1"/>
          <w:highlight w:val="yellow"/>
        </w:rPr>
        <w:t>microcentrifuge tubes</w:t>
      </w:r>
      <w:r w:rsidRPr="0071065A">
        <w:rPr>
          <w:color w:val="000000" w:themeColor="text1"/>
          <w:highlight w:val="yellow"/>
        </w:rPr>
        <w:t xml:space="preserve"> </w:t>
      </w:r>
      <w:r w:rsidR="00986C3E" w:rsidRPr="0071065A">
        <w:rPr>
          <w:color w:val="000000" w:themeColor="text1"/>
          <w:highlight w:val="yellow"/>
        </w:rPr>
        <w:t xml:space="preserve">to collect </w:t>
      </w:r>
      <w:r w:rsidR="00145AB5" w:rsidRPr="0071065A">
        <w:rPr>
          <w:color w:val="000000" w:themeColor="text1"/>
          <w:highlight w:val="yellow"/>
        </w:rPr>
        <w:t xml:space="preserve">each </w:t>
      </w:r>
      <w:r w:rsidRPr="0071065A">
        <w:rPr>
          <w:color w:val="000000" w:themeColor="text1"/>
          <w:highlight w:val="yellow"/>
        </w:rPr>
        <w:t xml:space="preserve">crude </w:t>
      </w:r>
      <w:r w:rsidR="0082550D" w:rsidRPr="0071065A">
        <w:rPr>
          <w:color w:val="000000" w:themeColor="text1"/>
          <w:highlight w:val="yellow"/>
        </w:rPr>
        <w:t xml:space="preserve">reaction </w:t>
      </w:r>
      <w:r w:rsidRPr="0071065A">
        <w:rPr>
          <w:color w:val="000000" w:themeColor="text1"/>
          <w:highlight w:val="yellow"/>
        </w:rPr>
        <w:t>product</w:t>
      </w:r>
      <w:r w:rsidR="0082550D" w:rsidRPr="0071065A">
        <w:rPr>
          <w:color w:val="000000" w:themeColor="text1"/>
          <w:highlight w:val="yellow"/>
        </w:rPr>
        <w:t xml:space="preserve"> </w:t>
      </w:r>
      <w:r w:rsidR="00145AB5" w:rsidRPr="0071065A">
        <w:rPr>
          <w:color w:val="000000" w:themeColor="text1"/>
          <w:highlight w:val="yellow"/>
        </w:rPr>
        <w:t xml:space="preserve">using a permanent marker to </w:t>
      </w:r>
      <w:r w:rsidR="0082550D" w:rsidRPr="0071065A">
        <w:rPr>
          <w:color w:val="000000" w:themeColor="text1"/>
          <w:highlight w:val="yellow"/>
        </w:rPr>
        <w:t>la</w:t>
      </w:r>
      <w:r w:rsidR="00145AB5" w:rsidRPr="0071065A">
        <w:rPr>
          <w:color w:val="000000" w:themeColor="text1"/>
          <w:highlight w:val="yellow"/>
        </w:rPr>
        <w:t>bel</w:t>
      </w:r>
      <w:r w:rsidR="0082550D" w:rsidRPr="0071065A">
        <w:rPr>
          <w:color w:val="000000" w:themeColor="text1"/>
          <w:highlight w:val="yellow"/>
        </w:rPr>
        <w:t xml:space="preserve"> </w:t>
      </w:r>
      <w:r w:rsidR="00FC629A" w:rsidRPr="0071065A">
        <w:rPr>
          <w:color w:val="000000" w:themeColor="text1"/>
          <w:highlight w:val="yellow"/>
        </w:rPr>
        <w:t xml:space="preserve">each </w:t>
      </w:r>
      <w:r w:rsidR="00C03729" w:rsidRPr="0071065A">
        <w:rPr>
          <w:color w:val="000000" w:themeColor="text1"/>
          <w:highlight w:val="yellow"/>
        </w:rPr>
        <w:t>tube</w:t>
      </w:r>
      <w:r w:rsidRPr="0071065A">
        <w:rPr>
          <w:color w:val="000000" w:themeColor="text1"/>
          <w:highlight w:val="yellow"/>
        </w:rPr>
        <w:t xml:space="preserve"> </w:t>
      </w:r>
      <w:r w:rsidR="0069252D" w:rsidRPr="0071065A">
        <w:rPr>
          <w:color w:val="000000" w:themeColor="text1"/>
          <w:highlight w:val="yellow"/>
        </w:rPr>
        <w:t xml:space="preserve">with </w:t>
      </w:r>
      <w:r w:rsidR="00FC629A" w:rsidRPr="0071065A">
        <w:rPr>
          <w:color w:val="000000" w:themeColor="text1"/>
          <w:highlight w:val="yellow"/>
        </w:rPr>
        <w:t xml:space="preserve">a </w:t>
      </w:r>
      <w:r w:rsidR="0069252D" w:rsidRPr="0071065A">
        <w:rPr>
          <w:color w:val="000000" w:themeColor="text1"/>
          <w:highlight w:val="yellow"/>
        </w:rPr>
        <w:t>unique number.</w:t>
      </w:r>
      <w:r w:rsidR="0082550D" w:rsidRPr="0071065A">
        <w:rPr>
          <w:color w:val="000000" w:themeColor="text1"/>
          <w:highlight w:val="yellow"/>
        </w:rPr>
        <w:t xml:space="preserve"> </w:t>
      </w:r>
      <w:r w:rsidR="00450F3B" w:rsidRPr="0071065A">
        <w:rPr>
          <w:color w:val="000000" w:themeColor="text1"/>
          <w:highlight w:val="yellow"/>
        </w:rPr>
        <w:t>Ensure that t</w:t>
      </w:r>
      <w:r w:rsidR="0082550D" w:rsidRPr="0071065A">
        <w:rPr>
          <w:color w:val="000000" w:themeColor="text1"/>
          <w:highlight w:val="yellow"/>
        </w:rPr>
        <w:t xml:space="preserve">he total number of </w:t>
      </w:r>
      <w:r w:rsidR="00C03729" w:rsidRPr="0071065A">
        <w:rPr>
          <w:color w:val="000000" w:themeColor="text1"/>
          <w:highlight w:val="yellow"/>
        </w:rPr>
        <w:t xml:space="preserve">microcentrifuge tubes </w:t>
      </w:r>
      <w:r w:rsidR="0082550D" w:rsidRPr="0071065A">
        <w:rPr>
          <w:color w:val="000000" w:themeColor="text1"/>
          <w:highlight w:val="yellow"/>
        </w:rPr>
        <w:t>match</w:t>
      </w:r>
      <w:r w:rsidR="00FC629A" w:rsidRPr="0071065A">
        <w:rPr>
          <w:color w:val="000000" w:themeColor="text1"/>
          <w:highlight w:val="yellow"/>
        </w:rPr>
        <w:t>es</w:t>
      </w:r>
      <w:r w:rsidR="0082550D" w:rsidRPr="0071065A">
        <w:rPr>
          <w:color w:val="000000" w:themeColor="text1"/>
          <w:highlight w:val="yellow"/>
        </w:rPr>
        <w:t xml:space="preserve"> the number of conditions multiplied by the number of replicates (8 x 2 = 16).</w:t>
      </w:r>
      <w:bookmarkStart w:id="13" w:name="_Hlk55996348"/>
      <w:bookmarkEnd w:id="11"/>
    </w:p>
    <w:p w14:paraId="484F066E" w14:textId="77777777" w:rsidR="0071065A" w:rsidRPr="0071065A" w:rsidRDefault="0071065A" w:rsidP="004B6786">
      <w:pPr>
        <w:pStyle w:val="ListParagraph"/>
        <w:ind w:left="0"/>
        <w:rPr>
          <w:color w:val="000000" w:themeColor="text1"/>
          <w:highlight w:val="yellow"/>
        </w:rPr>
      </w:pPr>
    </w:p>
    <w:p w14:paraId="6A3770F2" w14:textId="77777777" w:rsidR="0071065A" w:rsidRDefault="0069252D" w:rsidP="004B6786">
      <w:pPr>
        <w:pStyle w:val="ListParagraph"/>
        <w:numPr>
          <w:ilvl w:val="1"/>
          <w:numId w:val="21"/>
        </w:numPr>
        <w:ind w:left="0" w:firstLine="0"/>
        <w:rPr>
          <w:color w:val="000000" w:themeColor="text1"/>
          <w:highlight w:val="yellow"/>
        </w:rPr>
      </w:pPr>
      <w:r w:rsidRPr="0071065A">
        <w:rPr>
          <w:color w:val="000000" w:themeColor="text1"/>
          <w:highlight w:val="yellow"/>
        </w:rPr>
        <w:t xml:space="preserve">Prepare </w:t>
      </w:r>
      <w:r w:rsidR="0082550D" w:rsidRPr="0071065A">
        <w:rPr>
          <w:color w:val="000000" w:themeColor="text1"/>
          <w:highlight w:val="yellow"/>
        </w:rPr>
        <w:t>a stock of collection solution (</w:t>
      </w:r>
      <w:r w:rsidR="00516A0F" w:rsidRPr="0071065A">
        <w:rPr>
          <w:color w:val="000000" w:themeColor="text1"/>
          <w:highlight w:val="yellow"/>
        </w:rPr>
        <w:t>10 mL</w:t>
      </w:r>
      <w:r w:rsidR="0082550D" w:rsidRPr="0071065A">
        <w:rPr>
          <w:color w:val="000000" w:themeColor="text1"/>
          <w:highlight w:val="yellow"/>
        </w:rPr>
        <w:t>) comprising</w:t>
      </w:r>
      <w:r w:rsidR="00C3614A" w:rsidRPr="0071065A">
        <w:rPr>
          <w:color w:val="000000" w:themeColor="text1"/>
          <w:highlight w:val="yellow"/>
        </w:rPr>
        <w:t xml:space="preserve"> 9:1 </w:t>
      </w:r>
      <w:proofErr w:type="spellStart"/>
      <w:proofErr w:type="gramStart"/>
      <w:r w:rsidR="00C3614A" w:rsidRPr="0071065A">
        <w:rPr>
          <w:color w:val="000000" w:themeColor="text1"/>
          <w:highlight w:val="yellow"/>
        </w:rPr>
        <w:t>methanol:DI</w:t>
      </w:r>
      <w:proofErr w:type="spellEnd"/>
      <w:proofErr w:type="gramEnd"/>
      <w:r w:rsidR="00C3614A" w:rsidRPr="0071065A">
        <w:rPr>
          <w:color w:val="000000" w:themeColor="text1"/>
          <w:highlight w:val="yellow"/>
        </w:rPr>
        <w:t xml:space="preserve"> water </w:t>
      </w:r>
      <w:r w:rsidR="0082550D" w:rsidRPr="0071065A">
        <w:rPr>
          <w:color w:val="000000" w:themeColor="text1"/>
          <w:highlight w:val="yellow"/>
        </w:rPr>
        <w:t>(</w:t>
      </w:r>
      <w:r w:rsidRPr="0071065A">
        <w:rPr>
          <w:color w:val="000000" w:themeColor="text1"/>
          <w:highlight w:val="yellow"/>
        </w:rPr>
        <w:t>v/v</w:t>
      </w:r>
      <w:r w:rsidR="0082550D" w:rsidRPr="0071065A">
        <w:rPr>
          <w:color w:val="000000" w:themeColor="text1"/>
          <w:highlight w:val="yellow"/>
        </w:rPr>
        <w:t xml:space="preserve">). Aliquot </w:t>
      </w:r>
      <w:r w:rsidR="00010342" w:rsidRPr="0071065A">
        <w:rPr>
          <w:color w:val="000000" w:themeColor="text1"/>
          <w:highlight w:val="yellow"/>
        </w:rPr>
        <w:t>50 µL</w:t>
      </w:r>
      <w:r w:rsidR="0082550D" w:rsidRPr="0071065A">
        <w:rPr>
          <w:color w:val="000000" w:themeColor="text1"/>
          <w:highlight w:val="yellow"/>
        </w:rPr>
        <w:t xml:space="preserve"> into each of </w:t>
      </w:r>
      <w:r w:rsidR="005F6C54" w:rsidRPr="0071065A">
        <w:rPr>
          <w:color w:val="000000" w:themeColor="text1"/>
          <w:highlight w:val="yellow"/>
        </w:rPr>
        <w:t xml:space="preserve">16 </w:t>
      </w:r>
      <w:r w:rsidR="005F2451" w:rsidRPr="0071065A">
        <w:rPr>
          <w:color w:val="000000" w:themeColor="text1"/>
          <w:highlight w:val="yellow"/>
        </w:rPr>
        <w:t xml:space="preserve">additional labeled </w:t>
      </w:r>
      <w:r w:rsidR="00C03729" w:rsidRPr="0071065A">
        <w:rPr>
          <w:color w:val="000000" w:themeColor="text1"/>
          <w:highlight w:val="yellow"/>
        </w:rPr>
        <w:t>microcentrifuge tubes</w:t>
      </w:r>
      <w:r w:rsidR="0082550D" w:rsidRPr="0071065A">
        <w:rPr>
          <w:color w:val="000000" w:themeColor="text1"/>
          <w:highlight w:val="yellow"/>
        </w:rPr>
        <w:t xml:space="preserve"> (one per reaction site on the chip)</w:t>
      </w:r>
      <w:r w:rsidR="00C4207D" w:rsidRPr="0071065A">
        <w:rPr>
          <w:color w:val="000000" w:themeColor="text1"/>
          <w:highlight w:val="yellow"/>
        </w:rPr>
        <w:t xml:space="preserve">. </w:t>
      </w:r>
      <w:bookmarkStart w:id="14" w:name="_Hlk55996356"/>
      <w:bookmarkEnd w:id="13"/>
    </w:p>
    <w:p w14:paraId="0E71F588" w14:textId="77777777" w:rsidR="0071065A" w:rsidRPr="0071065A" w:rsidRDefault="0071065A" w:rsidP="004B6786">
      <w:pPr>
        <w:pStyle w:val="ListParagraph"/>
        <w:ind w:left="0"/>
        <w:rPr>
          <w:color w:val="000000" w:themeColor="text1"/>
          <w:highlight w:val="yellow"/>
        </w:rPr>
      </w:pPr>
    </w:p>
    <w:p w14:paraId="621F0E8A" w14:textId="1FFA8E72" w:rsidR="006D4D9F" w:rsidRPr="0071065A" w:rsidRDefault="0069252D" w:rsidP="004B6786">
      <w:pPr>
        <w:pStyle w:val="ListParagraph"/>
        <w:numPr>
          <w:ilvl w:val="1"/>
          <w:numId w:val="21"/>
        </w:numPr>
        <w:ind w:left="0" w:firstLine="0"/>
        <w:rPr>
          <w:color w:val="000000" w:themeColor="text1"/>
          <w:highlight w:val="yellow"/>
        </w:rPr>
      </w:pPr>
      <w:r w:rsidRPr="0071065A">
        <w:rPr>
          <w:color w:val="000000" w:themeColor="text1"/>
          <w:highlight w:val="yellow"/>
        </w:rPr>
        <w:t xml:space="preserve">Prepare a </w:t>
      </w:r>
      <w:r w:rsidR="00C341DE" w:rsidRPr="0071065A">
        <w:rPr>
          <w:color w:val="000000" w:themeColor="text1"/>
          <w:highlight w:val="yellow"/>
        </w:rPr>
        <w:t>[</w:t>
      </w:r>
      <w:r w:rsidR="00C341DE" w:rsidRPr="0071065A">
        <w:rPr>
          <w:color w:val="000000" w:themeColor="text1"/>
          <w:highlight w:val="yellow"/>
          <w:vertAlign w:val="superscript"/>
        </w:rPr>
        <w:t>18</w:t>
      </w:r>
      <w:r w:rsidR="00C341DE" w:rsidRPr="0071065A">
        <w:rPr>
          <w:color w:val="000000" w:themeColor="text1"/>
          <w:highlight w:val="yellow"/>
        </w:rPr>
        <w:t>F]fluoride stock solution</w:t>
      </w:r>
      <w:r w:rsidR="005C6889" w:rsidRPr="0071065A">
        <w:rPr>
          <w:color w:val="000000" w:themeColor="text1"/>
          <w:highlight w:val="yellow"/>
        </w:rPr>
        <w:t xml:space="preserve"> in a 500 µL microcentrifuge tube</w:t>
      </w:r>
      <w:r w:rsidR="00C341DE" w:rsidRPr="0071065A">
        <w:rPr>
          <w:color w:val="000000" w:themeColor="text1"/>
          <w:highlight w:val="yellow"/>
        </w:rPr>
        <w:t xml:space="preserve"> by mixing [</w:t>
      </w:r>
      <w:r w:rsidR="00CF597B" w:rsidRPr="0071065A">
        <w:rPr>
          <w:color w:val="000000" w:themeColor="text1"/>
          <w:highlight w:val="yellow"/>
          <w:vertAlign w:val="superscript"/>
        </w:rPr>
        <w:t>18</w:t>
      </w:r>
      <w:r w:rsidR="00CF597B" w:rsidRPr="0071065A">
        <w:rPr>
          <w:color w:val="000000" w:themeColor="text1"/>
          <w:highlight w:val="yellow"/>
        </w:rPr>
        <w:t>F]fluoride/[</w:t>
      </w:r>
      <w:r w:rsidR="00CF597B" w:rsidRPr="0071065A">
        <w:rPr>
          <w:color w:val="000000" w:themeColor="text1"/>
          <w:highlight w:val="yellow"/>
          <w:vertAlign w:val="superscript"/>
        </w:rPr>
        <w:t>18</w:t>
      </w:r>
      <w:r w:rsidR="00CF597B" w:rsidRPr="0071065A">
        <w:rPr>
          <w:color w:val="000000" w:themeColor="text1"/>
          <w:highlight w:val="yellow"/>
        </w:rPr>
        <w:t>O]H</w:t>
      </w:r>
      <w:r w:rsidR="00CF597B" w:rsidRPr="0071065A">
        <w:rPr>
          <w:color w:val="000000" w:themeColor="text1"/>
          <w:highlight w:val="yellow"/>
          <w:vertAlign w:val="subscript"/>
        </w:rPr>
        <w:t>2</w:t>
      </w:r>
      <w:r w:rsidR="00CF597B" w:rsidRPr="0071065A">
        <w:rPr>
          <w:color w:val="000000" w:themeColor="text1"/>
          <w:highlight w:val="yellow"/>
        </w:rPr>
        <w:t xml:space="preserve">O </w:t>
      </w:r>
      <w:r w:rsidR="008C7BD7" w:rsidRPr="0071065A">
        <w:rPr>
          <w:color w:val="000000" w:themeColor="text1"/>
          <w:highlight w:val="yellow"/>
        </w:rPr>
        <w:t>(</w:t>
      </w:r>
      <w:r w:rsidR="004E0086" w:rsidRPr="0071065A">
        <w:rPr>
          <w:color w:val="000000" w:themeColor="text1"/>
          <w:highlight w:val="yellow"/>
        </w:rPr>
        <w:t>~</w:t>
      </w:r>
      <w:r w:rsidR="00B171A7" w:rsidRPr="0071065A">
        <w:rPr>
          <w:color w:val="000000" w:themeColor="text1"/>
          <w:highlight w:val="yellow"/>
        </w:rPr>
        <w:t>260</w:t>
      </w:r>
      <w:r w:rsidR="0082550D" w:rsidRPr="0071065A">
        <w:rPr>
          <w:color w:val="000000" w:themeColor="text1"/>
          <w:highlight w:val="yellow"/>
        </w:rPr>
        <w:t xml:space="preserve"> </w:t>
      </w:r>
      <w:r w:rsidR="00C4207D" w:rsidRPr="0071065A">
        <w:rPr>
          <w:color w:val="000000" w:themeColor="text1"/>
          <w:highlight w:val="yellow"/>
        </w:rPr>
        <w:t>MBq</w:t>
      </w:r>
      <w:r w:rsidR="004E0086" w:rsidRPr="0071065A">
        <w:rPr>
          <w:color w:val="000000" w:themeColor="text1"/>
          <w:highlight w:val="yellow"/>
        </w:rPr>
        <w:t xml:space="preserve"> [</w:t>
      </w:r>
      <w:r w:rsidR="00B171A7" w:rsidRPr="0071065A">
        <w:rPr>
          <w:color w:val="000000" w:themeColor="text1"/>
          <w:highlight w:val="yellow"/>
        </w:rPr>
        <w:t>7</w:t>
      </w:r>
      <w:r w:rsidR="008C7BD7" w:rsidRPr="0071065A">
        <w:rPr>
          <w:color w:val="000000" w:themeColor="text1"/>
          <w:highlight w:val="yellow"/>
        </w:rPr>
        <w:t xml:space="preserve"> </w:t>
      </w:r>
      <w:proofErr w:type="spellStart"/>
      <w:r w:rsidR="008C7BD7" w:rsidRPr="0071065A">
        <w:rPr>
          <w:color w:val="000000" w:themeColor="text1"/>
          <w:highlight w:val="yellow"/>
        </w:rPr>
        <w:t>mCi</w:t>
      </w:r>
      <w:proofErr w:type="spellEnd"/>
      <w:r w:rsidR="004E0086" w:rsidRPr="0071065A">
        <w:rPr>
          <w:color w:val="000000" w:themeColor="text1"/>
          <w:highlight w:val="yellow"/>
        </w:rPr>
        <w:t>]</w:t>
      </w:r>
      <w:r w:rsidR="00C4207D" w:rsidRPr="0071065A">
        <w:rPr>
          <w:color w:val="000000" w:themeColor="text1"/>
          <w:highlight w:val="yellow"/>
        </w:rPr>
        <w:t>)</w:t>
      </w:r>
      <w:r w:rsidR="00467756" w:rsidRPr="0071065A">
        <w:rPr>
          <w:color w:val="000000" w:themeColor="text1"/>
          <w:highlight w:val="yellow"/>
        </w:rPr>
        <w:t xml:space="preserve"> </w:t>
      </w:r>
      <w:r w:rsidR="00C4207D" w:rsidRPr="0071065A">
        <w:rPr>
          <w:color w:val="000000" w:themeColor="text1"/>
          <w:highlight w:val="yellow"/>
        </w:rPr>
        <w:t xml:space="preserve"> with </w:t>
      </w:r>
      <w:r w:rsidR="005F6C54" w:rsidRPr="0071065A">
        <w:rPr>
          <w:color w:val="000000" w:themeColor="text1"/>
          <w:highlight w:val="yellow"/>
        </w:rPr>
        <w:t>75</w:t>
      </w:r>
      <w:r w:rsidR="00C4207D" w:rsidRPr="0071065A">
        <w:rPr>
          <w:color w:val="000000" w:themeColor="text1"/>
          <w:highlight w:val="yellow"/>
        </w:rPr>
        <w:t xml:space="preserve"> mM TBAHCO</w:t>
      </w:r>
      <w:r w:rsidR="00C4207D" w:rsidRPr="0071065A">
        <w:rPr>
          <w:color w:val="000000" w:themeColor="text1"/>
          <w:highlight w:val="yellow"/>
          <w:vertAlign w:val="subscript"/>
        </w:rPr>
        <w:t>3</w:t>
      </w:r>
      <w:r w:rsidR="00C4207D" w:rsidRPr="0071065A">
        <w:rPr>
          <w:color w:val="000000" w:themeColor="text1"/>
          <w:highlight w:val="yellow"/>
        </w:rPr>
        <w:t xml:space="preserve"> solution (</w:t>
      </w:r>
      <w:r w:rsidR="00B171A7" w:rsidRPr="0071065A">
        <w:rPr>
          <w:color w:val="000000" w:themeColor="text1"/>
          <w:highlight w:val="yellow"/>
        </w:rPr>
        <w:t>56</w:t>
      </w:r>
      <w:r w:rsidR="00C4207D" w:rsidRPr="0071065A">
        <w:rPr>
          <w:color w:val="000000" w:themeColor="text1"/>
          <w:highlight w:val="yellow"/>
        </w:rPr>
        <w:t xml:space="preserve"> µL)</w:t>
      </w:r>
      <w:r w:rsidR="00453633" w:rsidRPr="0071065A">
        <w:rPr>
          <w:color w:val="000000" w:themeColor="text1"/>
          <w:highlight w:val="yellow"/>
        </w:rPr>
        <w:t xml:space="preserve"> and diluting with </w:t>
      </w:r>
      <w:r w:rsidR="001F7893" w:rsidRPr="0071065A">
        <w:rPr>
          <w:color w:val="000000" w:themeColor="text1"/>
          <w:highlight w:val="yellow"/>
        </w:rPr>
        <w:t xml:space="preserve">DI water up to </w:t>
      </w:r>
      <w:r w:rsidR="00B171A7" w:rsidRPr="0071065A">
        <w:rPr>
          <w:color w:val="000000" w:themeColor="text1"/>
          <w:highlight w:val="yellow"/>
        </w:rPr>
        <w:t>140</w:t>
      </w:r>
      <w:r w:rsidR="001F7893" w:rsidRPr="0071065A">
        <w:rPr>
          <w:color w:val="000000" w:themeColor="text1"/>
          <w:highlight w:val="yellow"/>
        </w:rPr>
        <w:t xml:space="preserve"> µL</w:t>
      </w:r>
      <w:r w:rsidR="00C4207D" w:rsidRPr="0071065A">
        <w:rPr>
          <w:color w:val="000000" w:themeColor="text1"/>
          <w:highlight w:val="yellow"/>
        </w:rPr>
        <w:t>.</w:t>
      </w:r>
      <w:bookmarkEnd w:id="12"/>
      <w:bookmarkEnd w:id="14"/>
      <w:r w:rsidR="0082550D" w:rsidRPr="0071065A">
        <w:rPr>
          <w:color w:val="000000" w:themeColor="text1"/>
        </w:rPr>
        <w:t xml:space="preserve"> 8 µL of this solution will be loaded to each reaction site (containing </w:t>
      </w:r>
      <w:r w:rsidR="00C4207D" w:rsidRPr="0071065A">
        <w:rPr>
          <w:color w:val="000000" w:themeColor="text1"/>
        </w:rPr>
        <w:t>~1</w:t>
      </w:r>
      <w:r w:rsidR="00B171A7" w:rsidRPr="0071065A">
        <w:rPr>
          <w:color w:val="000000" w:themeColor="text1"/>
        </w:rPr>
        <w:t>5</w:t>
      </w:r>
      <w:r w:rsidR="00C4207D" w:rsidRPr="0071065A">
        <w:rPr>
          <w:color w:val="000000" w:themeColor="text1"/>
        </w:rPr>
        <w:t xml:space="preserve"> MBq</w:t>
      </w:r>
      <w:r w:rsidR="004E0086" w:rsidRPr="0071065A">
        <w:rPr>
          <w:color w:val="000000" w:themeColor="text1"/>
        </w:rPr>
        <w:t xml:space="preserve"> [</w:t>
      </w:r>
      <w:r w:rsidR="00C4207D" w:rsidRPr="0071065A">
        <w:rPr>
          <w:color w:val="000000" w:themeColor="text1"/>
        </w:rPr>
        <w:t>0.</w:t>
      </w:r>
      <w:r w:rsidR="00B171A7" w:rsidRPr="0071065A">
        <w:rPr>
          <w:color w:val="000000" w:themeColor="text1"/>
        </w:rPr>
        <w:t>40</w:t>
      </w:r>
      <w:r w:rsidR="00C4207D" w:rsidRPr="0071065A">
        <w:rPr>
          <w:color w:val="000000" w:themeColor="text1"/>
        </w:rPr>
        <w:t xml:space="preserve"> </w:t>
      </w:r>
      <w:proofErr w:type="spellStart"/>
      <w:r w:rsidR="00C4207D" w:rsidRPr="0071065A">
        <w:rPr>
          <w:color w:val="000000" w:themeColor="text1"/>
        </w:rPr>
        <w:t>mCi</w:t>
      </w:r>
      <w:proofErr w:type="spellEnd"/>
      <w:r w:rsidR="004E0086" w:rsidRPr="0071065A">
        <w:rPr>
          <w:color w:val="000000" w:themeColor="text1"/>
        </w:rPr>
        <w:t>]</w:t>
      </w:r>
      <w:r w:rsidR="0082550D" w:rsidRPr="0071065A">
        <w:rPr>
          <w:color w:val="000000" w:themeColor="text1"/>
        </w:rPr>
        <w:t xml:space="preserve"> of activity, and 240 nmol of TBAHCO</w:t>
      </w:r>
      <w:r w:rsidR="0082550D" w:rsidRPr="0071065A">
        <w:rPr>
          <w:color w:val="000000" w:themeColor="text1"/>
          <w:vertAlign w:val="subscript"/>
        </w:rPr>
        <w:t>3</w:t>
      </w:r>
      <w:r w:rsidR="0082550D" w:rsidRPr="0071065A">
        <w:rPr>
          <w:color w:val="000000" w:themeColor="text1"/>
        </w:rPr>
        <w:t>)</w:t>
      </w:r>
      <w:r w:rsidR="00C4207D" w:rsidRPr="0071065A">
        <w:rPr>
          <w:color w:val="000000" w:themeColor="text1"/>
        </w:rPr>
        <w:t xml:space="preserve">. </w:t>
      </w:r>
    </w:p>
    <w:p w14:paraId="2116DA42" w14:textId="77777777" w:rsidR="00467756" w:rsidRPr="00785D07" w:rsidRDefault="00467756" w:rsidP="004B6786">
      <w:pPr>
        <w:rPr>
          <w:color w:val="000000" w:themeColor="text1"/>
        </w:rPr>
      </w:pPr>
    </w:p>
    <w:p w14:paraId="0EBF858F" w14:textId="42FBE5CB" w:rsidR="00C4207D" w:rsidRPr="00785D07" w:rsidRDefault="00453633" w:rsidP="004B6786">
      <w:pPr>
        <w:pStyle w:val="Heading2"/>
        <w:numPr>
          <w:ilvl w:val="0"/>
          <w:numId w:val="21"/>
        </w:numPr>
        <w:ind w:left="0" w:firstLine="0"/>
        <w:rPr>
          <w:bCs/>
          <w:color w:val="000000" w:themeColor="text1"/>
        </w:rPr>
      </w:pPr>
      <w:bookmarkStart w:id="15" w:name="_Hlk50771288"/>
      <w:r w:rsidRPr="0043065A">
        <w:rPr>
          <w:bCs/>
          <w:color w:val="000000" w:themeColor="text1"/>
          <w:highlight w:val="yellow"/>
        </w:rPr>
        <w:t xml:space="preserve"> </w:t>
      </w:r>
      <w:r w:rsidR="0043065A" w:rsidRPr="0043065A">
        <w:rPr>
          <w:bCs/>
          <w:color w:val="000000" w:themeColor="text1"/>
          <w:highlight w:val="yellow"/>
        </w:rPr>
        <w:t xml:space="preserve">Parallel synthesis of </w:t>
      </w:r>
      <w:r w:rsidRPr="0043065A">
        <w:rPr>
          <w:bCs/>
          <w:color w:val="000000" w:themeColor="text1"/>
          <w:highlight w:val="yellow"/>
        </w:rPr>
        <w:t>[</w:t>
      </w:r>
      <w:r w:rsidRPr="0043065A">
        <w:rPr>
          <w:bCs/>
          <w:color w:val="000000" w:themeColor="text1"/>
          <w:highlight w:val="yellow"/>
          <w:vertAlign w:val="superscript"/>
        </w:rPr>
        <w:t>18</w:t>
      </w:r>
      <w:proofErr w:type="gramStart"/>
      <w:r w:rsidRPr="0043065A">
        <w:rPr>
          <w:bCs/>
          <w:color w:val="000000" w:themeColor="text1"/>
          <w:highlight w:val="yellow"/>
        </w:rPr>
        <w:t>F]</w:t>
      </w:r>
      <w:proofErr w:type="spellStart"/>
      <w:r w:rsidRPr="0043065A">
        <w:rPr>
          <w:bCs/>
          <w:color w:val="000000" w:themeColor="text1"/>
          <w:highlight w:val="yellow"/>
        </w:rPr>
        <w:t>fallypride</w:t>
      </w:r>
      <w:proofErr w:type="spellEnd"/>
      <w:proofErr w:type="gramEnd"/>
      <w:r w:rsidR="0043065A" w:rsidRPr="00846088">
        <w:rPr>
          <w:bCs/>
          <w:color w:val="000000" w:themeColor="text1"/>
          <w:highlight w:val="yellow"/>
        </w:rPr>
        <w:t xml:space="preserve"> </w:t>
      </w:r>
      <w:r w:rsidR="007C5787">
        <w:rPr>
          <w:bCs/>
          <w:color w:val="000000" w:themeColor="text1"/>
          <w:highlight w:val="yellow"/>
        </w:rPr>
        <w:t>with</w:t>
      </w:r>
      <w:r w:rsidR="007C5787" w:rsidRPr="00846088">
        <w:rPr>
          <w:bCs/>
          <w:color w:val="000000" w:themeColor="text1"/>
          <w:highlight w:val="yellow"/>
        </w:rPr>
        <w:t xml:space="preserve"> </w:t>
      </w:r>
      <w:r w:rsidR="0043065A" w:rsidRPr="00846088">
        <w:rPr>
          <w:bCs/>
          <w:color w:val="000000" w:themeColor="text1"/>
          <w:highlight w:val="yellow"/>
        </w:rPr>
        <w:t xml:space="preserve">different </w:t>
      </w:r>
      <w:r w:rsidR="00CE608A">
        <w:rPr>
          <w:bCs/>
          <w:color w:val="000000" w:themeColor="text1"/>
          <w:highlight w:val="yellow"/>
        </w:rPr>
        <w:t>precursor concentrations</w:t>
      </w:r>
      <w:r w:rsidR="0043065A" w:rsidRPr="00846088">
        <w:rPr>
          <w:bCs/>
          <w:color w:val="000000" w:themeColor="text1"/>
          <w:highlight w:val="yellow"/>
        </w:rPr>
        <w:t xml:space="preserve"> </w:t>
      </w:r>
    </w:p>
    <w:bookmarkEnd w:id="15"/>
    <w:p w14:paraId="19560B4B" w14:textId="6369F008" w:rsidR="00FD6498" w:rsidRDefault="00FD6498" w:rsidP="004B6786">
      <w:pPr>
        <w:rPr>
          <w:color w:val="000000" w:themeColor="text1"/>
        </w:rPr>
      </w:pPr>
    </w:p>
    <w:p w14:paraId="5A942F9B" w14:textId="2D5980BF" w:rsidR="004E0086" w:rsidRPr="00785D07" w:rsidRDefault="004E0086" w:rsidP="004B6786">
      <w:pPr>
        <w:rPr>
          <w:color w:val="000000" w:themeColor="text1"/>
        </w:rPr>
      </w:pPr>
      <w:bookmarkStart w:id="16" w:name="_Hlk50770654"/>
      <w:r w:rsidRPr="004B6786">
        <w:rPr>
          <w:color w:val="000000" w:themeColor="text1"/>
        </w:rPr>
        <w:t>NOTE: The chip is operated atop a heating platform (</w:t>
      </w:r>
      <w:r w:rsidR="00BA59FA" w:rsidRPr="004B6786">
        <w:rPr>
          <w:color w:val="000000" w:themeColor="text1"/>
        </w:rPr>
        <w:t xml:space="preserve">constructed as </w:t>
      </w:r>
      <w:r w:rsidRPr="004B6786">
        <w:rPr>
          <w:color w:val="000000" w:themeColor="text1"/>
        </w:rPr>
        <w:t>previously described</w:t>
      </w:r>
      <w:r w:rsidRPr="004B6786">
        <w:rPr>
          <w:color w:val="000000" w:themeColor="text1"/>
        </w:rPr>
        <w:fldChar w:fldCharType="begin"/>
      </w:r>
      <w:r w:rsidR="008B7555" w:rsidRPr="004B6786">
        <w:rPr>
          <w:color w:val="000000" w:themeColor="text1"/>
        </w:rPr>
        <w:instrText xml:space="preserve"> ADDIN ZOTERO_ITEM CSL_CITATION {"citationID":"YNjvZ7JP","properties":{"formattedCitation":"\\super 13\\nosupersub{}","plainCitation":"13","noteIndex":0},"citationItems":[{"id":13397,"uris":["http://zotero.org/groups/6185/items/ACRV84UJ"],"uri":["http://zotero.org/groups/6185/items/ACRV84UJ"],"itemData":{"id":13397,"type":"article-journal","abstract":"Background\nPeptides labeled with positron-emitting isotopes are emerging as a versatile class of compounds for the development of highly specific, targeted imaging agents for diagnostic imaging via positron-emission tomography (PET) and for precision medicine via theranostic applications. Despite the success of peptides labeled with gallium-68 (for imaging) or lutetium-177 (for therapy) in the clinical management of patients with neuroendocrine tumors or prostate cancer, there are significant advantages of using fluorine-18 for imaging. Recent developments have greatly simplified such labeling: in particular, labeling of organotrifluoroborates via isotopic exchange can readily be performed in a single-step under aqueous conditions and without the need for HPLC purification. Though an automated synthesis has not yet been explored, microfluidic approaches have emerged for 18F-labeling with high speed, minimal reagents, and high molar activity compared to conventional approaches. As a proof-of-concept, we performed microfluidic labeling of an octreotate analog ([18F]AMBF3-TATE), a promising 18F-labeled analog that could compete with [68Ga]Ga-DOTATATE with the advantage of providing a greater number of patient doses per batch produced.\nMethods\nBoth [18F]AMBF3-TATE and [68Ga]Ga-DOTATATE were labeled, the former by microscale methods adapted from manual labeling, and were imaged in mice bearing human SSTR2-overexpressing, rat SSTR2 wildtype, and SSTR2-negative xenografts. Furthermore, a dosimetry analysis was performed for [18F]AMBF3-TATE.\nResults\nThe micro-synthesis exhibited highly-repeatable performance with radiochemical conversion of 50 ± 6% (n = 15), overall decay-corrected radiochemical yield of 16 ± 1% (n = 5) in ~40 min, radiochemical purity &gt;99%, and high molar activity. Preclinical imaging with [18F]AMBF3-TATE in SSTR2 tumor models correlated well with [68Ga]Ga-DOTATATE. The favorable biodistribution, with the highest tracer accumulation in the bladder followed distantly by gastrointestinal tissues, resulted in 1.26 × 10−2 mSv/MBq maximal estimated effective dose in human, a value lower than that reported for current clinical 18F- and 68Ga-labeled compounds.\nConclusions\nThe combination of novel chemical approaches to 18F-labeling and microdroplet radiochemistry have the potential to serve as a platform for greatly simplified development and production of 18F-labeled peptide tracers. Favorable preclinical imaging and dosimetry of [18F]AMBF3-TATE, combined with a convenient synthesis, validate this assertion and suggest strong potential for clinical translation.","container-title":"Nuclear Medicine and Biology","DOI":"10.1016/j.nucmedbio.2018.04.001","ISSN":"0969-8051","journalAbbreviation":"Nuclear Medicine and Biology","note":"PMCID: PMC6015542","page":"36-44","source":"ScienceDirect","title":"Microscale radiosynthesis, preclinical imaging and dosimetry study of [18F]AMBF3-TATE: A potential PET tracer for clinical imaging of somatostatin receptors","title-short":"Microscale radiosynthesis, preclinical imaging and dosimetry study of [18F]AMBF3-TATE","volume":"61","author":[{"family":"Lisova","given":"Ksenia"},{"family":"Sergeev","given":"Maxim"},{"family":"Evans-Axelsson","given":"Susan"},{"family":"Stuparu","given":"Andreea D."},{"family":"Beykan","given":"Seval"},{"family":"Collins","given":"Jeffrey"},{"family":"Jones","given":"Jason"},{"family":"Lassmann","given":"Michael"},{"family":"Herrmann","given":"Ken"},{"family":"Perrin","given":"David"},{"family":"Lee","given":"Jason T."},{"family":"Slavik","given":"Roger"},{"family":"Dam","given":"R. Michael","non-dropping-particle":"van"}],"issued":{"date-parts":[["2018",6,1]]}}}],"schema":"https://github.com/citation-style-language/schema/raw/master/csl-citation.json"} </w:instrText>
      </w:r>
      <w:r w:rsidRPr="004B6786">
        <w:rPr>
          <w:color w:val="000000" w:themeColor="text1"/>
        </w:rPr>
        <w:fldChar w:fldCharType="separate"/>
      </w:r>
      <w:r w:rsidRPr="004B6786">
        <w:rPr>
          <w:color w:val="000000" w:themeColor="text1"/>
          <w:vertAlign w:val="superscript"/>
        </w:rPr>
        <w:t>13</w:t>
      </w:r>
      <w:r w:rsidRPr="004B6786">
        <w:rPr>
          <w:color w:val="000000" w:themeColor="text1"/>
        </w:rPr>
        <w:fldChar w:fldCharType="end"/>
      </w:r>
      <w:r w:rsidRPr="004B6786">
        <w:rPr>
          <w:color w:val="000000" w:themeColor="text1"/>
        </w:rPr>
        <w:t xml:space="preserve">) consisting of a 25 mm x 25 mm ceramic heater, controlled using an on-off temperature controller using the internal thermocouple signal for feedback. </w:t>
      </w:r>
      <w:bookmarkEnd w:id="16"/>
      <w:r w:rsidRPr="004B6786">
        <w:rPr>
          <w:color w:val="000000" w:themeColor="text1"/>
        </w:rPr>
        <w:t>Heater surface temperatures were calibrated using thermal imaging.</w:t>
      </w:r>
      <w:r w:rsidR="00DE5223" w:rsidRPr="004B6786">
        <w:rPr>
          <w:color w:val="000000" w:themeColor="text1"/>
        </w:rPr>
        <w:t xml:space="preserve"> If suc</w:t>
      </w:r>
      <w:r w:rsidR="00DE5223">
        <w:rPr>
          <w:color w:val="000000" w:themeColor="text1"/>
        </w:rPr>
        <w:t>h a platform is not available</w:t>
      </w:r>
      <w:r w:rsidR="004267AF">
        <w:rPr>
          <w:color w:val="000000" w:themeColor="text1"/>
        </w:rPr>
        <w:t>,</w:t>
      </w:r>
      <w:r w:rsidR="00DE5223">
        <w:rPr>
          <w:color w:val="000000" w:themeColor="text1"/>
        </w:rPr>
        <w:t xml:space="preserve"> a pair of hot plates can be used (one at 105</w:t>
      </w:r>
      <w:r w:rsidR="004B6786">
        <w:rPr>
          <w:color w:val="000000" w:themeColor="text1"/>
        </w:rPr>
        <w:t xml:space="preserve"> </w:t>
      </w:r>
      <w:r w:rsidR="00DE5223">
        <w:rPr>
          <w:color w:val="000000" w:themeColor="text1"/>
        </w:rPr>
        <w:t>°C and one at 110 °C).</w:t>
      </w:r>
    </w:p>
    <w:p w14:paraId="722A4489" w14:textId="77777777" w:rsidR="004E0086" w:rsidRPr="00785D07" w:rsidRDefault="004E0086" w:rsidP="004B6786">
      <w:pPr>
        <w:rPr>
          <w:color w:val="000000" w:themeColor="text1"/>
        </w:rPr>
      </w:pPr>
    </w:p>
    <w:p w14:paraId="4CFD4E45" w14:textId="74760F0A" w:rsidR="00C32C0E" w:rsidRPr="004B6786" w:rsidRDefault="00C32C0E" w:rsidP="004B6786">
      <w:pPr>
        <w:pStyle w:val="ListParagraph"/>
        <w:numPr>
          <w:ilvl w:val="1"/>
          <w:numId w:val="21"/>
        </w:numPr>
        <w:ind w:left="0" w:firstLine="0"/>
        <w:rPr>
          <w:color w:val="000000" w:themeColor="text1"/>
          <w:highlight w:val="yellow"/>
        </w:rPr>
      </w:pPr>
      <w:r w:rsidRPr="004B6786">
        <w:rPr>
          <w:color w:val="000000" w:themeColor="text1"/>
          <w:highlight w:val="yellow"/>
        </w:rPr>
        <w:t>Load [</w:t>
      </w:r>
      <w:r w:rsidRPr="004B6786">
        <w:rPr>
          <w:color w:val="000000" w:themeColor="text1"/>
          <w:highlight w:val="yellow"/>
          <w:vertAlign w:val="superscript"/>
        </w:rPr>
        <w:t>18</w:t>
      </w:r>
      <w:proofErr w:type="gramStart"/>
      <w:r w:rsidRPr="004B6786">
        <w:rPr>
          <w:color w:val="000000" w:themeColor="text1"/>
          <w:highlight w:val="yellow"/>
        </w:rPr>
        <w:t>F]fluoride</w:t>
      </w:r>
      <w:proofErr w:type="gramEnd"/>
      <w:r w:rsidR="00145AB5" w:rsidRPr="004B6786">
        <w:rPr>
          <w:color w:val="000000" w:themeColor="text1"/>
          <w:highlight w:val="yellow"/>
        </w:rPr>
        <w:t xml:space="preserve"> stock solution (with</w:t>
      </w:r>
      <w:r w:rsidRPr="004B6786">
        <w:rPr>
          <w:color w:val="000000" w:themeColor="text1"/>
          <w:highlight w:val="yellow"/>
        </w:rPr>
        <w:t xml:space="preserve"> phase transfer catalyst</w:t>
      </w:r>
      <w:r w:rsidR="00145AB5" w:rsidRPr="004B6786">
        <w:rPr>
          <w:color w:val="000000" w:themeColor="text1"/>
          <w:highlight w:val="yellow"/>
        </w:rPr>
        <w:t>)</w:t>
      </w:r>
      <w:r w:rsidRPr="004B6786">
        <w:rPr>
          <w:color w:val="000000" w:themeColor="text1"/>
          <w:highlight w:val="yellow"/>
        </w:rPr>
        <w:t>.</w:t>
      </w:r>
    </w:p>
    <w:p w14:paraId="3D12FB61" w14:textId="77777777" w:rsidR="004B6786" w:rsidRDefault="004B6786" w:rsidP="004B6786">
      <w:pPr>
        <w:pStyle w:val="ListParagraph"/>
        <w:ind w:left="0"/>
        <w:rPr>
          <w:color w:val="000000" w:themeColor="text1"/>
          <w:highlight w:val="yellow"/>
        </w:rPr>
      </w:pPr>
      <w:bookmarkStart w:id="17" w:name="_Hlk50770667"/>
      <w:bookmarkStart w:id="18" w:name="_Hlk55996394"/>
    </w:p>
    <w:p w14:paraId="1408FF3B" w14:textId="54AB875E" w:rsidR="0014342B" w:rsidRDefault="001A08AC" w:rsidP="004B6786">
      <w:pPr>
        <w:pStyle w:val="ListParagraph"/>
        <w:numPr>
          <w:ilvl w:val="2"/>
          <w:numId w:val="21"/>
        </w:numPr>
        <w:ind w:left="0" w:firstLine="0"/>
        <w:rPr>
          <w:color w:val="000000" w:themeColor="text1"/>
          <w:highlight w:val="yellow"/>
        </w:rPr>
      </w:pPr>
      <w:r w:rsidRPr="00D31ECF">
        <w:rPr>
          <w:color w:val="000000" w:themeColor="text1"/>
          <w:highlight w:val="yellow"/>
        </w:rPr>
        <w:t xml:space="preserve">Using a micropipette, load </w:t>
      </w:r>
      <w:r w:rsidR="00453633" w:rsidRPr="00D31ECF">
        <w:rPr>
          <w:color w:val="000000" w:themeColor="text1"/>
          <w:highlight w:val="yellow"/>
        </w:rPr>
        <w:t>an 8 µL droplet of [</w:t>
      </w:r>
      <w:r w:rsidR="00453633" w:rsidRPr="00D31ECF">
        <w:rPr>
          <w:color w:val="000000" w:themeColor="text1"/>
          <w:highlight w:val="yellow"/>
          <w:vertAlign w:val="superscript"/>
        </w:rPr>
        <w:t>18</w:t>
      </w:r>
      <w:proofErr w:type="gramStart"/>
      <w:r w:rsidR="00453633" w:rsidRPr="00D31ECF">
        <w:rPr>
          <w:color w:val="000000" w:themeColor="text1"/>
          <w:highlight w:val="yellow"/>
        </w:rPr>
        <w:t>F]fluoride</w:t>
      </w:r>
      <w:proofErr w:type="gramEnd"/>
      <w:r w:rsidR="00453633" w:rsidRPr="00D31ECF">
        <w:rPr>
          <w:color w:val="000000" w:themeColor="text1"/>
          <w:highlight w:val="yellow"/>
        </w:rPr>
        <w:t xml:space="preserve"> </w:t>
      </w:r>
      <w:r w:rsidR="001F7893" w:rsidRPr="00D31ECF">
        <w:rPr>
          <w:color w:val="000000" w:themeColor="text1"/>
          <w:highlight w:val="yellow"/>
        </w:rPr>
        <w:t xml:space="preserve">stock </w:t>
      </w:r>
      <w:r w:rsidR="00453633" w:rsidRPr="00D31ECF">
        <w:rPr>
          <w:color w:val="000000" w:themeColor="text1"/>
          <w:highlight w:val="yellow"/>
        </w:rPr>
        <w:t xml:space="preserve">solution on </w:t>
      </w:r>
      <w:r w:rsidR="00DC58F8" w:rsidRPr="00D31ECF">
        <w:rPr>
          <w:color w:val="000000" w:themeColor="text1"/>
          <w:highlight w:val="yellow"/>
        </w:rPr>
        <w:t>the first reaction</w:t>
      </w:r>
      <w:r w:rsidR="001F7893" w:rsidRPr="00D31ECF">
        <w:rPr>
          <w:color w:val="000000" w:themeColor="text1"/>
          <w:highlight w:val="yellow"/>
        </w:rPr>
        <w:t xml:space="preserve"> spot</w:t>
      </w:r>
      <w:r w:rsidR="008D224F">
        <w:rPr>
          <w:color w:val="000000" w:themeColor="text1"/>
          <w:highlight w:val="yellow"/>
        </w:rPr>
        <w:t xml:space="preserve"> of </w:t>
      </w:r>
      <w:r w:rsidR="00FF092B">
        <w:rPr>
          <w:color w:val="000000" w:themeColor="text1"/>
          <w:highlight w:val="yellow"/>
        </w:rPr>
        <w:t>a</w:t>
      </w:r>
      <w:r w:rsidR="008D224F">
        <w:rPr>
          <w:color w:val="000000" w:themeColor="text1"/>
          <w:highlight w:val="yellow"/>
        </w:rPr>
        <w:t xml:space="preserve"> multi-reaction chip</w:t>
      </w:r>
      <w:r w:rsidRPr="00D31ECF">
        <w:rPr>
          <w:color w:val="000000" w:themeColor="text1"/>
          <w:highlight w:val="yellow"/>
        </w:rPr>
        <w:t xml:space="preserve">. </w:t>
      </w:r>
      <w:bookmarkStart w:id="19" w:name="_Hlk56002562"/>
      <w:bookmarkStart w:id="20" w:name="_Hlk50770883"/>
      <w:bookmarkEnd w:id="17"/>
      <w:r w:rsidRPr="00D31ECF">
        <w:rPr>
          <w:color w:val="000000" w:themeColor="text1"/>
          <w:highlight w:val="yellow"/>
        </w:rPr>
        <w:t>M</w:t>
      </w:r>
      <w:r w:rsidR="001F7893" w:rsidRPr="00D31ECF">
        <w:rPr>
          <w:color w:val="000000" w:themeColor="text1"/>
          <w:highlight w:val="yellow"/>
        </w:rPr>
        <w:t>easure the activity</w:t>
      </w:r>
      <w:r w:rsidR="00BC60ED">
        <w:rPr>
          <w:color w:val="000000" w:themeColor="text1"/>
          <w:highlight w:val="yellow"/>
        </w:rPr>
        <w:t xml:space="preserve"> of the chip </w:t>
      </w:r>
      <w:r w:rsidR="003F47B1">
        <w:rPr>
          <w:color w:val="000000" w:themeColor="text1"/>
          <w:highlight w:val="yellow"/>
        </w:rPr>
        <w:t>by placing it in</w:t>
      </w:r>
      <w:r w:rsidR="00BC60ED">
        <w:rPr>
          <w:color w:val="000000" w:themeColor="text1"/>
          <w:highlight w:val="yellow"/>
        </w:rPr>
        <w:t xml:space="preserve"> a dose calibrator and </w:t>
      </w:r>
      <w:r w:rsidR="00D67067">
        <w:rPr>
          <w:color w:val="000000" w:themeColor="text1"/>
          <w:highlight w:val="yellow"/>
        </w:rPr>
        <w:t>record the</w:t>
      </w:r>
      <w:r w:rsidRPr="00D31ECF">
        <w:rPr>
          <w:color w:val="000000" w:themeColor="text1"/>
          <w:highlight w:val="yellow"/>
        </w:rPr>
        <w:t xml:space="preserve"> time at which measurement is </w:t>
      </w:r>
      <w:r w:rsidR="00D67067">
        <w:rPr>
          <w:color w:val="000000" w:themeColor="text1"/>
          <w:highlight w:val="yellow"/>
        </w:rPr>
        <w:t>conducted</w:t>
      </w:r>
      <w:bookmarkEnd w:id="19"/>
      <w:r w:rsidR="00A219C8">
        <w:rPr>
          <w:color w:val="000000" w:themeColor="text1"/>
          <w:highlight w:val="yellow"/>
        </w:rPr>
        <w:t>.</w:t>
      </w:r>
      <w:r w:rsidR="001F7893" w:rsidRPr="00D31ECF">
        <w:rPr>
          <w:color w:val="000000" w:themeColor="text1"/>
          <w:highlight w:val="yellow"/>
        </w:rPr>
        <w:t xml:space="preserve"> </w:t>
      </w:r>
      <w:bookmarkEnd w:id="20"/>
    </w:p>
    <w:p w14:paraId="5788FFDB" w14:textId="77777777" w:rsidR="004B6786" w:rsidRDefault="004B6786" w:rsidP="004B6786">
      <w:pPr>
        <w:pStyle w:val="ListParagraph"/>
        <w:ind w:left="0"/>
        <w:rPr>
          <w:color w:val="000000" w:themeColor="text1"/>
          <w:highlight w:val="yellow"/>
        </w:rPr>
      </w:pPr>
    </w:p>
    <w:p w14:paraId="31F0089E" w14:textId="00C8B526" w:rsidR="00333B3F" w:rsidRPr="00D31ECF" w:rsidRDefault="003F47B1" w:rsidP="004B6786">
      <w:pPr>
        <w:pStyle w:val="ListParagraph"/>
        <w:numPr>
          <w:ilvl w:val="1"/>
          <w:numId w:val="21"/>
        </w:numPr>
        <w:ind w:left="0" w:firstLine="0"/>
        <w:rPr>
          <w:color w:val="000000" w:themeColor="text1"/>
          <w:highlight w:val="yellow"/>
        </w:rPr>
      </w:pPr>
      <w:bookmarkStart w:id="21" w:name="_Hlk56002575"/>
      <w:r>
        <w:rPr>
          <w:color w:val="000000" w:themeColor="text1"/>
          <w:highlight w:val="yellow"/>
        </w:rPr>
        <w:t xml:space="preserve">Remove </w:t>
      </w:r>
      <w:r w:rsidR="004B6786">
        <w:rPr>
          <w:color w:val="000000" w:themeColor="text1"/>
          <w:highlight w:val="yellow"/>
        </w:rPr>
        <w:t xml:space="preserve">the </w:t>
      </w:r>
      <w:r>
        <w:rPr>
          <w:color w:val="000000" w:themeColor="text1"/>
          <w:highlight w:val="yellow"/>
        </w:rPr>
        <w:t>chip from dose calibrator and t</w:t>
      </w:r>
      <w:r w:rsidR="00AE6875">
        <w:rPr>
          <w:color w:val="000000" w:themeColor="text1"/>
          <w:highlight w:val="yellow"/>
        </w:rPr>
        <w:t>hen l</w:t>
      </w:r>
      <w:r w:rsidR="00333B3F">
        <w:rPr>
          <w:color w:val="000000" w:themeColor="text1"/>
          <w:highlight w:val="yellow"/>
        </w:rPr>
        <w:t>oad an 8 µL droplet of [</w:t>
      </w:r>
      <w:r w:rsidR="00333B3F">
        <w:rPr>
          <w:color w:val="000000" w:themeColor="text1"/>
          <w:highlight w:val="yellow"/>
          <w:vertAlign w:val="superscript"/>
        </w:rPr>
        <w:t>18</w:t>
      </w:r>
      <w:proofErr w:type="gramStart"/>
      <w:r w:rsidR="00333B3F">
        <w:rPr>
          <w:color w:val="000000" w:themeColor="text1"/>
          <w:highlight w:val="yellow"/>
        </w:rPr>
        <w:t>F]fluoride</w:t>
      </w:r>
      <w:proofErr w:type="gramEnd"/>
      <w:r w:rsidR="00333B3F">
        <w:rPr>
          <w:color w:val="000000" w:themeColor="text1"/>
          <w:highlight w:val="yellow"/>
        </w:rPr>
        <w:t xml:space="preserve"> stock solution on the second reaction spot. Measure the activity </w:t>
      </w:r>
      <w:r w:rsidR="00D67067">
        <w:rPr>
          <w:color w:val="000000" w:themeColor="text1"/>
          <w:highlight w:val="yellow"/>
        </w:rPr>
        <w:t>on the chip</w:t>
      </w:r>
      <w:r w:rsidR="00333B3F">
        <w:rPr>
          <w:color w:val="000000" w:themeColor="text1"/>
          <w:highlight w:val="yellow"/>
        </w:rPr>
        <w:t xml:space="preserve"> </w:t>
      </w:r>
      <w:r>
        <w:rPr>
          <w:color w:val="000000" w:themeColor="text1"/>
          <w:highlight w:val="yellow"/>
        </w:rPr>
        <w:t>by placing it once again in the</w:t>
      </w:r>
      <w:r w:rsidR="00D67067">
        <w:rPr>
          <w:color w:val="000000" w:themeColor="text1"/>
          <w:highlight w:val="yellow"/>
        </w:rPr>
        <w:t xml:space="preserve"> dose calibrator </w:t>
      </w:r>
      <w:r w:rsidR="00333B3F">
        <w:rPr>
          <w:color w:val="000000" w:themeColor="text1"/>
          <w:highlight w:val="yellow"/>
        </w:rPr>
        <w:t xml:space="preserve">and </w:t>
      </w:r>
      <w:r w:rsidR="00D67067">
        <w:rPr>
          <w:color w:val="000000" w:themeColor="text1"/>
          <w:highlight w:val="yellow"/>
        </w:rPr>
        <w:t xml:space="preserve">record </w:t>
      </w:r>
      <w:r w:rsidR="00BC60ED">
        <w:rPr>
          <w:color w:val="000000" w:themeColor="text1"/>
          <w:highlight w:val="yellow"/>
        </w:rPr>
        <w:t xml:space="preserve">the </w:t>
      </w:r>
      <w:r w:rsidR="00333B3F">
        <w:rPr>
          <w:color w:val="000000" w:themeColor="text1"/>
          <w:highlight w:val="yellow"/>
        </w:rPr>
        <w:t>time at which measurement is</w:t>
      </w:r>
      <w:r w:rsidR="00D67067">
        <w:rPr>
          <w:color w:val="000000" w:themeColor="text1"/>
          <w:highlight w:val="yellow"/>
        </w:rPr>
        <w:t xml:space="preserve"> conducted</w:t>
      </w:r>
      <w:bookmarkEnd w:id="21"/>
      <w:r w:rsidR="00D67067">
        <w:rPr>
          <w:color w:val="000000" w:themeColor="text1"/>
          <w:highlight w:val="yellow"/>
        </w:rPr>
        <w:t xml:space="preserve">. </w:t>
      </w:r>
    </w:p>
    <w:p w14:paraId="27FC1032" w14:textId="77777777" w:rsidR="004B6786" w:rsidRDefault="004B6786" w:rsidP="004B6786">
      <w:pPr>
        <w:pStyle w:val="ListParagraph"/>
        <w:ind w:left="0"/>
        <w:rPr>
          <w:color w:val="000000" w:themeColor="text1"/>
          <w:highlight w:val="yellow"/>
        </w:rPr>
      </w:pPr>
      <w:bookmarkStart w:id="22" w:name="_Hlk50771299"/>
    </w:p>
    <w:p w14:paraId="466A0C8E" w14:textId="2B77A4DA" w:rsidR="001A08AC" w:rsidRDefault="001A08AC" w:rsidP="004B6786">
      <w:pPr>
        <w:pStyle w:val="ListParagraph"/>
        <w:numPr>
          <w:ilvl w:val="1"/>
          <w:numId w:val="21"/>
        </w:numPr>
        <w:ind w:left="0" w:firstLine="0"/>
        <w:rPr>
          <w:color w:val="000000" w:themeColor="text1"/>
          <w:highlight w:val="yellow"/>
        </w:rPr>
      </w:pPr>
      <w:r w:rsidRPr="00D31ECF">
        <w:rPr>
          <w:color w:val="000000" w:themeColor="text1"/>
          <w:highlight w:val="yellow"/>
        </w:rPr>
        <w:t>Repeat for all other reaction sites on the chip</w:t>
      </w:r>
      <w:r w:rsidR="00DF1057">
        <w:rPr>
          <w:color w:val="000000" w:themeColor="text1"/>
          <w:highlight w:val="yellow"/>
        </w:rPr>
        <w:t>.</w:t>
      </w:r>
    </w:p>
    <w:p w14:paraId="19DA27DB" w14:textId="77777777" w:rsidR="004B6786" w:rsidRDefault="004B6786" w:rsidP="004B6786">
      <w:pPr>
        <w:pStyle w:val="ListParagraph"/>
        <w:ind w:left="0"/>
        <w:rPr>
          <w:color w:val="000000" w:themeColor="text1"/>
          <w:highlight w:val="yellow"/>
        </w:rPr>
      </w:pPr>
    </w:p>
    <w:p w14:paraId="52F75A93" w14:textId="2A3A4E4A" w:rsidR="00BA59FA" w:rsidRDefault="00BA59FA" w:rsidP="004B6786">
      <w:pPr>
        <w:pStyle w:val="ListParagraph"/>
        <w:numPr>
          <w:ilvl w:val="1"/>
          <w:numId w:val="21"/>
        </w:numPr>
        <w:ind w:left="0" w:firstLine="0"/>
        <w:rPr>
          <w:color w:val="000000" w:themeColor="text1"/>
          <w:highlight w:val="yellow"/>
        </w:rPr>
      </w:pPr>
      <w:r>
        <w:rPr>
          <w:color w:val="000000" w:themeColor="text1"/>
          <w:highlight w:val="yellow"/>
        </w:rPr>
        <w:t>C</w:t>
      </w:r>
      <w:r w:rsidR="00AE6875">
        <w:rPr>
          <w:color w:val="000000" w:themeColor="text1"/>
          <w:highlight w:val="yellow"/>
        </w:rPr>
        <w:t>alculate the activity loaded per reaction spot</w:t>
      </w:r>
      <w:r>
        <w:rPr>
          <w:color w:val="000000" w:themeColor="text1"/>
          <w:highlight w:val="yellow"/>
        </w:rPr>
        <w:t xml:space="preserve"> by taking the activity measurement after loading the radioisotope and subtracting the previous measurement (decay-corrected) before that site was loaded.</w:t>
      </w:r>
    </w:p>
    <w:bookmarkEnd w:id="18"/>
    <w:bookmarkEnd w:id="22"/>
    <w:p w14:paraId="0DA8230B" w14:textId="77777777" w:rsidR="004E0086" w:rsidRPr="00AE6875" w:rsidRDefault="004E0086" w:rsidP="004B6786">
      <w:pPr>
        <w:rPr>
          <w:color w:val="000000" w:themeColor="text1"/>
          <w:highlight w:val="yellow"/>
        </w:rPr>
      </w:pPr>
    </w:p>
    <w:p w14:paraId="6A9AAF7B" w14:textId="73FD277A" w:rsidR="0022395D" w:rsidRPr="004B6786" w:rsidRDefault="008F350E" w:rsidP="004B6786">
      <w:pPr>
        <w:pStyle w:val="ListParagraph"/>
        <w:numPr>
          <w:ilvl w:val="1"/>
          <w:numId w:val="23"/>
        </w:numPr>
        <w:ind w:left="0" w:firstLine="0"/>
        <w:rPr>
          <w:color w:val="000000" w:themeColor="text1"/>
          <w:highlight w:val="yellow"/>
        </w:rPr>
      </w:pPr>
      <w:bookmarkStart w:id="23" w:name="_Hlk50771316"/>
      <w:r w:rsidRPr="004B6786">
        <w:rPr>
          <w:color w:val="000000" w:themeColor="text1"/>
          <w:highlight w:val="yellow"/>
        </w:rPr>
        <w:t>Align</w:t>
      </w:r>
      <w:r w:rsidR="001A08AC" w:rsidRPr="004B6786">
        <w:rPr>
          <w:color w:val="000000" w:themeColor="text1"/>
          <w:highlight w:val="yellow"/>
        </w:rPr>
        <w:t xml:space="preserve"> </w:t>
      </w:r>
      <w:r w:rsidR="0022395D" w:rsidRPr="004B6786">
        <w:rPr>
          <w:color w:val="000000" w:themeColor="text1"/>
          <w:highlight w:val="yellow"/>
        </w:rPr>
        <w:t xml:space="preserve">the multi-reaction </w:t>
      </w:r>
      <w:r w:rsidR="001A08AC" w:rsidRPr="004B6786">
        <w:rPr>
          <w:color w:val="000000" w:themeColor="text1"/>
          <w:highlight w:val="yellow"/>
        </w:rPr>
        <w:t>chip on the heater</w:t>
      </w:r>
      <w:r w:rsidR="0022395D" w:rsidRPr="004B6786">
        <w:rPr>
          <w:color w:val="000000" w:themeColor="text1"/>
          <w:highlight w:val="yellow"/>
        </w:rPr>
        <w:t>.</w:t>
      </w:r>
    </w:p>
    <w:p w14:paraId="35390BA8" w14:textId="77777777" w:rsidR="008F350E" w:rsidRPr="00785D07" w:rsidRDefault="008F350E" w:rsidP="004B6786">
      <w:pPr>
        <w:rPr>
          <w:color w:val="000000" w:themeColor="text1"/>
        </w:rPr>
      </w:pPr>
    </w:p>
    <w:p w14:paraId="46C013CA" w14:textId="3552C499" w:rsidR="0022395D" w:rsidRDefault="008F350E" w:rsidP="004B6786">
      <w:pPr>
        <w:pStyle w:val="ListParagraph"/>
        <w:numPr>
          <w:ilvl w:val="2"/>
          <w:numId w:val="23"/>
        </w:numPr>
        <w:ind w:left="0" w:firstLine="0"/>
        <w:rPr>
          <w:color w:val="000000" w:themeColor="text1"/>
          <w:highlight w:val="yellow"/>
        </w:rPr>
      </w:pPr>
      <w:bookmarkStart w:id="24" w:name="_Hlk55996413"/>
      <w:r w:rsidRPr="00D31ECF">
        <w:rPr>
          <w:color w:val="000000" w:themeColor="text1"/>
          <w:highlight w:val="yellow"/>
        </w:rPr>
        <w:t>A</w:t>
      </w:r>
      <w:r w:rsidR="0022395D" w:rsidRPr="00D31ECF">
        <w:rPr>
          <w:color w:val="000000" w:themeColor="text1"/>
          <w:highlight w:val="yellow"/>
        </w:rPr>
        <w:t xml:space="preserve">dd a thin layer of thermal paste on top of the ceramic heater. </w:t>
      </w:r>
    </w:p>
    <w:p w14:paraId="434D0071" w14:textId="77777777" w:rsidR="004B6786" w:rsidRPr="00D31ECF" w:rsidRDefault="004B6786" w:rsidP="004B6786">
      <w:pPr>
        <w:pStyle w:val="ListParagraph"/>
        <w:ind w:left="0"/>
        <w:rPr>
          <w:color w:val="000000" w:themeColor="text1"/>
          <w:highlight w:val="yellow"/>
        </w:rPr>
      </w:pPr>
    </w:p>
    <w:p w14:paraId="47907F4E" w14:textId="3AE60CAA" w:rsidR="001A08AC" w:rsidRPr="00D31ECF" w:rsidRDefault="00333B3F" w:rsidP="004B6786">
      <w:pPr>
        <w:pStyle w:val="ListParagraph"/>
        <w:numPr>
          <w:ilvl w:val="2"/>
          <w:numId w:val="23"/>
        </w:numPr>
        <w:ind w:left="0" w:firstLine="0"/>
        <w:rPr>
          <w:color w:val="000000" w:themeColor="text1"/>
          <w:highlight w:val="yellow"/>
        </w:rPr>
      </w:pPr>
      <w:r>
        <w:rPr>
          <w:color w:val="000000" w:themeColor="text1"/>
          <w:highlight w:val="yellow"/>
        </w:rPr>
        <w:t>Carefully p</w:t>
      </w:r>
      <w:r w:rsidR="008F350E" w:rsidRPr="00D31ECF">
        <w:rPr>
          <w:color w:val="000000" w:themeColor="text1"/>
          <w:highlight w:val="yellow"/>
        </w:rPr>
        <w:t>lace the chip on top of the heater</w:t>
      </w:r>
      <w:r w:rsidR="00EC6348" w:rsidRPr="00D31ECF">
        <w:rPr>
          <w:color w:val="000000" w:themeColor="text1"/>
          <w:highlight w:val="yellow"/>
        </w:rPr>
        <w:t xml:space="preserve"> using tweezers</w:t>
      </w:r>
      <w:r>
        <w:rPr>
          <w:color w:val="000000" w:themeColor="text1"/>
          <w:highlight w:val="yellow"/>
        </w:rPr>
        <w:t xml:space="preserve"> to avoid the spill</w:t>
      </w:r>
      <w:r w:rsidR="00E22AFA">
        <w:rPr>
          <w:color w:val="000000" w:themeColor="text1"/>
          <w:highlight w:val="yellow"/>
        </w:rPr>
        <w:t xml:space="preserve"> of</w:t>
      </w:r>
      <w:r>
        <w:rPr>
          <w:color w:val="000000" w:themeColor="text1"/>
          <w:highlight w:val="yellow"/>
        </w:rPr>
        <w:t xml:space="preserve"> the droplets</w:t>
      </w:r>
      <w:r w:rsidR="008F350E" w:rsidRPr="00D31ECF">
        <w:rPr>
          <w:color w:val="000000" w:themeColor="text1"/>
          <w:highlight w:val="yellow"/>
        </w:rPr>
        <w:t xml:space="preserve">, aligning </w:t>
      </w:r>
      <w:r w:rsidR="0022395D" w:rsidRPr="00D31ECF">
        <w:rPr>
          <w:color w:val="000000" w:themeColor="text1"/>
          <w:highlight w:val="yellow"/>
        </w:rPr>
        <w:t xml:space="preserve">the reference corner of </w:t>
      </w:r>
      <w:r w:rsidR="00070A6F" w:rsidRPr="00D31ECF">
        <w:rPr>
          <w:color w:val="000000" w:themeColor="text1"/>
          <w:highlight w:val="yellow"/>
        </w:rPr>
        <w:t>the chip</w:t>
      </w:r>
      <w:r w:rsidR="004E0086">
        <w:rPr>
          <w:color w:val="000000" w:themeColor="text1"/>
          <w:highlight w:val="yellow"/>
        </w:rPr>
        <w:t xml:space="preserve"> with the reference corner of the heater </w:t>
      </w:r>
      <w:r w:rsidR="004E0086" w:rsidRPr="00846088">
        <w:rPr>
          <w:color w:val="000000" w:themeColor="text1"/>
        </w:rPr>
        <w:t>(as</w:t>
      </w:r>
      <w:r w:rsidR="00070A6F" w:rsidRPr="00846088">
        <w:rPr>
          <w:color w:val="000000" w:themeColor="text1"/>
        </w:rPr>
        <w:t xml:space="preserve"> shown in </w:t>
      </w:r>
      <w:r w:rsidR="00070A6F" w:rsidRPr="00846088">
        <w:rPr>
          <w:b/>
          <w:color w:val="000000" w:themeColor="text1"/>
        </w:rPr>
        <w:t>Figure</w:t>
      </w:r>
      <w:r w:rsidR="00941F58" w:rsidRPr="00846088">
        <w:rPr>
          <w:b/>
          <w:color w:val="000000" w:themeColor="text1"/>
        </w:rPr>
        <w:t xml:space="preserve"> </w:t>
      </w:r>
      <w:r w:rsidR="004E0086" w:rsidRPr="00846088">
        <w:rPr>
          <w:b/>
          <w:color w:val="000000" w:themeColor="text1"/>
        </w:rPr>
        <w:t>3B</w:t>
      </w:r>
      <w:r w:rsidR="004E0086" w:rsidRPr="00846088">
        <w:rPr>
          <w:color w:val="000000" w:themeColor="text1"/>
        </w:rPr>
        <w:t>)</w:t>
      </w:r>
      <w:r w:rsidR="00070A6F" w:rsidRPr="00D31ECF">
        <w:rPr>
          <w:color w:val="000000" w:themeColor="text1"/>
          <w:highlight w:val="yellow"/>
        </w:rPr>
        <w:t xml:space="preserve">. </w:t>
      </w:r>
      <w:r w:rsidR="0022395D" w:rsidRPr="00D31ECF">
        <w:rPr>
          <w:color w:val="000000" w:themeColor="text1"/>
          <w:highlight w:val="yellow"/>
        </w:rPr>
        <w:t>The chip will overhang the heater by a small amount</w:t>
      </w:r>
      <w:bookmarkEnd w:id="23"/>
      <w:r w:rsidR="0022395D" w:rsidRPr="00D31ECF">
        <w:rPr>
          <w:color w:val="000000" w:themeColor="text1"/>
          <w:highlight w:val="yellow"/>
        </w:rPr>
        <w:t xml:space="preserve">. </w:t>
      </w:r>
    </w:p>
    <w:bookmarkEnd w:id="24"/>
    <w:p w14:paraId="37A4A226" w14:textId="12D03357" w:rsidR="00070A6F" w:rsidRPr="00785D07" w:rsidRDefault="00070A6F" w:rsidP="004B6786">
      <w:pPr>
        <w:pStyle w:val="ListParagraph"/>
        <w:ind w:left="0"/>
        <w:rPr>
          <w:color w:val="000000" w:themeColor="text1"/>
        </w:rPr>
      </w:pPr>
    </w:p>
    <w:p w14:paraId="7F26EF3E" w14:textId="14162F01" w:rsidR="0022395D" w:rsidRPr="008D224F" w:rsidRDefault="0022395D" w:rsidP="004B6786">
      <w:pPr>
        <w:pStyle w:val="ListParagraph"/>
        <w:numPr>
          <w:ilvl w:val="1"/>
          <w:numId w:val="23"/>
        </w:numPr>
        <w:ind w:left="0" w:firstLine="0"/>
        <w:rPr>
          <w:color w:val="000000" w:themeColor="text1"/>
          <w:highlight w:val="yellow"/>
        </w:rPr>
      </w:pPr>
      <w:r w:rsidRPr="008D224F">
        <w:rPr>
          <w:color w:val="000000" w:themeColor="text1"/>
          <w:highlight w:val="yellow"/>
        </w:rPr>
        <w:t>Dry</w:t>
      </w:r>
      <w:r w:rsidR="00BA59FA" w:rsidRPr="008D224F">
        <w:rPr>
          <w:color w:val="000000" w:themeColor="text1"/>
          <w:highlight w:val="yellow"/>
        </w:rPr>
        <w:t xml:space="preserve"> the</w:t>
      </w:r>
      <w:r w:rsidRPr="008D224F">
        <w:rPr>
          <w:color w:val="000000" w:themeColor="text1"/>
          <w:highlight w:val="yellow"/>
        </w:rPr>
        <w:t xml:space="preserve"> [</w:t>
      </w:r>
      <w:r w:rsidRPr="008D224F">
        <w:rPr>
          <w:color w:val="000000" w:themeColor="text1"/>
          <w:highlight w:val="yellow"/>
          <w:vertAlign w:val="superscript"/>
        </w:rPr>
        <w:t>18</w:t>
      </w:r>
      <w:proofErr w:type="gramStart"/>
      <w:r w:rsidRPr="008D224F">
        <w:rPr>
          <w:color w:val="000000" w:themeColor="text1"/>
          <w:highlight w:val="yellow"/>
        </w:rPr>
        <w:t>F]fluoride</w:t>
      </w:r>
      <w:proofErr w:type="gramEnd"/>
      <w:r w:rsidRPr="008D224F">
        <w:rPr>
          <w:color w:val="000000" w:themeColor="text1"/>
          <w:highlight w:val="yellow"/>
        </w:rPr>
        <w:t xml:space="preserve"> and phase transfer catalyst.</w:t>
      </w:r>
    </w:p>
    <w:p w14:paraId="059872B3" w14:textId="77777777" w:rsidR="004B6786" w:rsidRPr="004B6786" w:rsidRDefault="004B6786" w:rsidP="004B6786">
      <w:pPr>
        <w:pStyle w:val="ListParagraph"/>
        <w:ind w:left="0"/>
        <w:rPr>
          <w:color w:val="000000" w:themeColor="text1"/>
        </w:rPr>
      </w:pPr>
      <w:bookmarkStart w:id="25" w:name="_Hlk50771328"/>
    </w:p>
    <w:p w14:paraId="4DEDADAF" w14:textId="298C474F" w:rsidR="00DF1057" w:rsidRPr="004A6E64" w:rsidRDefault="0022395D" w:rsidP="004B6786">
      <w:pPr>
        <w:pStyle w:val="ListParagraph"/>
        <w:numPr>
          <w:ilvl w:val="2"/>
          <w:numId w:val="23"/>
        </w:numPr>
        <w:ind w:left="0" w:firstLine="0"/>
        <w:rPr>
          <w:color w:val="000000" w:themeColor="text1"/>
        </w:rPr>
      </w:pPr>
      <w:r w:rsidRPr="00D31ECF">
        <w:rPr>
          <w:color w:val="000000" w:themeColor="text1"/>
          <w:highlight w:val="yellow"/>
        </w:rPr>
        <w:lastRenderedPageBreak/>
        <w:t xml:space="preserve">Heat </w:t>
      </w:r>
      <w:r w:rsidR="008F350E" w:rsidRPr="00D31ECF">
        <w:rPr>
          <w:color w:val="000000" w:themeColor="text1"/>
          <w:highlight w:val="yellow"/>
        </w:rPr>
        <w:t xml:space="preserve">the </w:t>
      </w:r>
      <w:r w:rsidRPr="00D31ECF">
        <w:rPr>
          <w:color w:val="000000" w:themeColor="text1"/>
          <w:highlight w:val="yellow"/>
        </w:rPr>
        <w:t xml:space="preserve">chip </w:t>
      </w:r>
      <w:r w:rsidR="00A61E02" w:rsidRPr="00D31ECF">
        <w:rPr>
          <w:color w:val="000000" w:themeColor="text1"/>
          <w:highlight w:val="yellow"/>
        </w:rPr>
        <w:t>for 1 mi</w:t>
      </w:r>
      <w:r w:rsidR="005B2CFA" w:rsidRPr="00D31ECF">
        <w:rPr>
          <w:color w:val="000000" w:themeColor="text1"/>
          <w:highlight w:val="yellow"/>
        </w:rPr>
        <w:t>n</w:t>
      </w:r>
      <w:r w:rsidR="00A61E02" w:rsidRPr="00D31ECF">
        <w:rPr>
          <w:color w:val="000000" w:themeColor="text1"/>
          <w:highlight w:val="yellow"/>
        </w:rPr>
        <w:t xml:space="preserve"> </w:t>
      </w:r>
      <w:bookmarkStart w:id="26" w:name="_Hlk56003406"/>
      <w:r w:rsidR="00DF1057">
        <w:rPr>
          <w:color w:val="000000" w:themeColor="text1"/>
          <w:highlight w:val="yellow"/>
        </w:rPr>
        <w:t>by setting the heater to</w:t>
      </w:r>
      <w:r w:rsidR="00A61E02" w:rsidRPr="00D31ECF">
        <w:rPr>
          <w:color w:val="000000" w:themeColor="text1"/>
          <w:highlight w:val="yellow"/>
        </w:rPr>
        <w:t xml:space="preserve"> 105 </w:t>
      </w:r>
      <w:bookmarkStart w:id="27" w:name="_Hlk56003581"/>
      <w:r w:rsidR="00A61E02" w:rsidRPr="00D31ECF">
        <w:rPr>
          <w:color w:val="000000" w:themeColor="text1"/>
          <w:highlight w:val="yellow"/>
        </w:rPr>
        <w:t>°C</w:t>
      </w:r>
      <w:bookmarkEnd w:id="27"/>
      <w:r w:rsidR="00070A6F" w:rsidRPr="00D31ECF">
        <w:rPr>
          <w:color w:val="000000" w:themeColor="text1"/>
          <w:highlight w:val="yellow"/>
        </w:rPr>
        <w:t xml:space="preserve"> </w:t>
      </w:r>
      <w:r w:rsidR="00DF1057">
        <w:rPr>
          <w:color w:val="000000" w:themeColor="text1"/>
          <w:highlight w:val="yellow"/>
        </w:rPr>
        <w:t xml:space="preserve">in the control program </w:t>
      </w:r>
      <w:bookmarkEnd w:id="26"/>
      <w:r w:rsidR="00070A6F" w:rsidRPr="00D31ECF">
        <w:rPr>
          <w:color w:val="000000" w:themeColor="text1"/>
          <w:highlight w:val="yellow"/>
        </w:rPr>
        <w:t>to evaporate the droplets to drynes</w:t>
      </w:r>
      <w:r w:rsidR="005C649D">
        <w:rPr>
          <w:color w:val="000000" w:themeColor="text1"/>
          <w:highlight w:val="yellow"/>
        </w:rPr>
        <w:t>s leaving a dried residue of [</w:t>
      </w:r>
      <w:r w:rsidR="005C649D" w:rsidRPr="00846088">
        <w:rPr>
          <w:color w:val="000000" w:themeColor="text1"/>
          <w:highlight w:val="yellow"/>
          <w:vertAlign w:val="superscript"/>
        </w:rPr>
        <w:t>18</w:t>
      </w:r>
      <w:proofErr w:type="gramStart"/>
      <w:r w:rsidR="005C649D">
        <w:rPr>
          <w:color w:val="000000" w:themeColor="text1"/>
          <w:highlight w:val="yellow"/>
        </w:rPr>
        <w:t>F]fluoride</w:t>
      </w:r>
      <w:proofErr w:type="gramEnd"/>
      <w:r w:rsidR="005C649D">
        <w:rPr>
          <w:color w:val="000000" w:themeColor="text1"/>
          <w:highlight w:val="yellow"/>
        </w:rPr>
        <w:t xml:space="preserve"> and TBHACO</w:t>
      </w:r>
      <w:r w:rsidR="005C649D" w:rsidRPr="00846088">
        <w:rPr>
          <w:color w:val="000000" w:themeColor="text1"/>
          <w:highlight w:val="yellow"/>
          <w:vertAlign w:val="subscript"/>
        </w:rPr>
        <w:t>3</w:t>
      </w:r>
      <w:r w:rsidR="00070A6F" w:rsidRPr="00785D07">
        <w:rPr>
          <w:color w:val="000000" w:themeColor="text1"/>
        </w:rPr>
        <w:t>.</w:t>
      </w:r>
      <w:bookmarkStart w:id="28" w:name="_Hlk56003588"/>
      <w:r w:rsidR="00EB63B1">
        <w:rPr>
          <w:color w:val="000000" w:themeColor="text1"/>
        </w:rPr>
        <w:t xml:space="preserve"> </w:t>
      </w:r>
      <w:r w:rsidR="00BA59FA">
        <w:rPr>
          <w:color w:val="000000" w:themeColor="text1"/>
          <w:highlight w:val="yellow"/>
        </w:rPr>
        <w:t xml:space="preserve">After </w:t>
      </w:r>
      <w:r w:rsidR="00DF1057" w:rsidRPr="004A6E64">
        <w:rPr>
          <w:color w:val="000000" w:themeColor="text1"/>
          <w:highlight w:val="yellow"/>
        </w:rPr>
        <w:t xml:space="preserve">1 min, cool the </w:t>
      </w:r>
      <w:r w:rsidR="00BA59FA">
        <w:rPr>
          <w:color w:val="000000" w:themeColor="text1"/>
          <w:highlight w:val="yellow"/>
        </w:rPr>
        <w:t>chip</w:t>
      </w:r>
      <w:r w:rsidR="00DF1057" w:rsidRPr="004A6E64">
        <w:rPr>
          <w:color w:val="000000" w:themeColor="text1"/>
          <w:highlight w:val="yellow"/>
        </w:rPr>
        <w:t xml:space="preserve"> by setting </w:t>
      </w:r>
      <w:r w:rsidR="00BA59FA">
        <w:rPr>
          <w:color w:val="000000" w:themeColor="text1"/>
          <w:highlight w:val="yellow"/>
        </w:rPr>
        <w:t>the heater</w:t>
      </w:r>
      <w:r w:rsidR="00EB63B1" w:rsidRPr="004A6E64">
        <w:rPr>
          <w:color w:val="000000" w:themeColor="text1"/>
          <w:highlight w:val="yellow"/>
        </w:rPr>
        <w:t xml:space="preserve"> to 30 °C and turn</w:t>
      </w:r>
      <w:r w:rsidR="008C6928">
        <w:rPr>
          <w:color w:val="000000" w:themeColor="text1"/>
          <w:highlight w:val="yellow"/>
        </w:rPr>
        <w:t>ing</w:t>
      </w:r>
      <w:r w:rsidR="00EB63B1" w:rsidRPr="004A6E64">
        <w:rPr>
          <w:color w:val="000000" w:themeColor="text1"/>
          <w:highlight w:val="yellow"/>
        </w:rPr>
        <w:t xml:space="preserve"> on </w:t>
      </w:r>
      <w:r w:rsidR="00BA59FA">
        <w:rPr>
          <w:color w:val="000000" w:themeColor="text1"/>
          <w:highlight w:val="yellow"/>
        </w:rPr>
        <w:t xml:space="preserve">the </w:t>
      </w:r>
      <w:r w:rsidR="00EB63B1" w:rsidRPr="004A6E64">
        <w:rPr>
          <w:color w:val="000000" w:themeColor="text1"/>
          <w:highlight w:val="yellow"/>
        </w:rPr>
        <w:t>cooling fan with the control program</w:t>
      </w:r>
      <w:bookmarkEnd w:id="28"/>
      <w:r w:rsidR="00EB63B1" w:rsidRPr="004A6E64">
        <w:rPr>
          <w:color w:val="000000" w:themeColor="text1"/>
        </w:rPr>
        <w:t xml:space="preserve">. </w:t>
      </w:r>
    </w:p>
    <w:bookmarkEnd w:id="25"/>
    <w:p w14:paraId="166CF276" w14:textId="77777777" w:rsidR="008F350E" w:rsidRPr="00785D07" w:rsidRDefault="008F350E" w:rsidP="004B6786">
      <w:pPr>
        <w:pStyle w:val="ListParagraph"/>
        <w:ind w:left="0"/>
        <w:rPr>
          <w:color w:val="000000" w:themeColor="text1"/>
        </w:rPr>
      </w:pPr>
    </w:p>
    <w:p w14:paraId="44E8D3C7" w14:textId="4D9D56C5" w:rsidR="0022395D" w:rsidRPr="00DF05B1" w:rsidRDefault="0022395D" w:rsidP="004B6786">
      <w:pPr>
        <w:pStyle w:val="ListParagraph"/>
        <w:numPr>
          <w:ilvl w:val="1"/>
          <w:numId w:val="23"/>
        </w:numPr>
        <w:ind w:left="0" w:firstLine="0"/>
        <w:rPr>
          <w:color w:val="000000" w:themeColor="text1"/>
          <w:highlight w:val="yellow"/>
        </w:rPr>
      </w:pPr>
      <w:r w:rsidRPr="00DF05B1">
        <w:rPr>
          <w:color w:val="000000" w:themeColor="text1"/>
          <w:highlight w:val="yellow"/>
        </w:rPr>
        <w:t xml:space="preserve">Add </w:t>
      </w:r>
      <w:r w:rsidR="00E22AFA" w:rsidRPr="00DF05B1">
        <w:rPr>
          <w:color w:val="000000" w:themeColor="text1"/>
          <w:highlight w:val="yellow"/>
        </w:rPr>
        <w:t xml:space="preserve">the </w:t>
      </w:r>
      <w:r w:rsidRPr="00DF05B1">
        <w:rPr>
          <w:color w:val="000000" w:themeColor="text1"/>
          <w:highlight w:val="yellow"/>
        </w:rPr>
        <w:t>precursor solution.</w:t>
      </w:r>
    </w:p>
    <w:p w14:paraId="14046183" w14:textId="77777777" w:rsidR="004B6786" w:rsidRDefault="004B6786" w:rsidP="004B6786">
      <w:pPr>
        <w:pStyle w:val="ListParagraph"/>
        <w:ind w:left="0"/>
        <w:rPr>
          <w:color w:val="000000" w:themeColor="text1"/>
          <w:highlight w:val="yellow"/>
        </w:rPr>
      </w:pPr>
      <w:bookmarkStart w:id="29" w:name="_Hlk50771339"/>
    </w:p>
    <w:p w14:paraId="02D675BE" w14:textId="2B87CE5C" w:rsidR="00070A6F" w:rsidRPr="00D31ECF" w:rsidRDefault="00070A6F" w:rsidP="004B6786">
      <w:pPr>
        <w:pStyle w:val="ListParagraph"/>
        <w:numPr>
          <w:ilvl w:val="2"/>
          <w:numId w:val="23"/>
        </w:numPr>
        <w:ind w:left="0" w:firstLine="0"/>
        <w:rPr>
          <w:color w:val="000000" w:themeColor="text1"/>
          <w:highlight w:val="yellow"/>
        </w:rPr>
      </w:pPr>
      <w:r w:rsidRPr="00D31ECF">
        <w:rPr>
          <w:color w:val="000000" w:themeColor="text1"/>
          <w:highlight w:val="yellow"/>
        </w:rPr>
        <w:t>Using a micropipette, a</w:t>
      </w:r>
      <w:r w:rsidR="0022395D" w:rsidRPr="00D31ECF">
        <w:rPr>
          <w:color w:val="000000" w:themeColor="text1"/>
          <w:highlight w:val="yellow"/>
        </w:rPr>
        <w:t>dd a</w:t>
      </w:r>
      <w:r w:rsidR="00A61E02" w:rsidRPr="00D31ECF">
        <w:rPr>
          <w:color w:val="000000" w:themeColor="text1"/>
          <w:highlight w:val="yellow"/>
        </w:rPr>
        <w:t xml:space="preserve"> </w:t>
      </w:r>
      <w:r w:rsidR="007E2179" w:rsidRPr="00D31ECF">
        <w:rPr>
          <w:color w:val="000000" w:themeColor="text1"/>
          <w:highlight w:val="yellow"/>
        </w:rPr>
        <w:t>6</w:t>
      </w:r>
      <w:r w:rsidR="00A61E02" w:rsidRPr="00D31ECF">
        <w:rPr>
          <w:color w:val="000000" w:themeColor="text1"/>
          <w:highlight w:val="yellow"/>
        </w:rPr>
        <w:t xml:space="preserve"> µL solution of </w:t>
      </w:r>
      <w:proofErr w:type="spellStart"/>
      <w:r w:rsidR="00A61E02" w:rsidRPr="00D31ECF">
        <w:rPr>
          <w:color w:val="000000" w:themeColor="text1"/>
          <w:highlight w:val="yellow"/>
        </w:rPr>
        <w:t>fallypride</w:t>
      </w:r>
      <w:proofErr w:type="spellEnd"/>
      <w:r w:rsidR="00A61E02" w:rsidRPr="00D31ECF">
        <w:rPr>
          <w:color w:val="000000" w:themeColor="text1"/>
          <w:highlight w:val="yellow"/>
        </w:rPr>
        <w:t xml:space="preserve"> precursor</w:t>
      </w:r>
      <w:r w:rsidR="0022395D" w:rsidRPr="00D31ECF">
        <w:rPr>
          <w:color w:val="000000" w:themeColor="text1"/>
          <w:highlight w:val="yellow"/>
        </w:rPr>
        <w:t xml:space="preserve"> on top of the dried residue on the </w:t>
      </w:r>
      <w:r w:rsidRPr="00D31ECF">
        <w:rPr>
          <w:color w:val="000000" w:themeColor="text1"/>
          <w:highlight w:val="yellow"/>
        </w:rPr>
        <w:t xml:space="preserve">first </w:t>
      </w:r>
      <w:r w:rsidR="0022395D" w:rsidRPr="00D31ECF">
        <w:rPr>
          <w:color w:val="000000" w:themeColor="text1"/>
          <w:highlight w:val="yellow"/>
        </w:rPr>
        <w:t xml:space="preserve">reaction </w:t>
      </w:r>
      <w:r w:rsidR="008F350E" w:rsidRPr="00D31ECF">
        <w:rPr>
          <w:color w:val="000000" w:themeColor="text1"/>
          <w:highlight w:val="yellow"/>
        </w:rPr>
        <w:t>site</w:t>
      </w:r>
      <w:r w:rsidR="0022395D" w:rsidRPr="00D31ECF">
        <w:rPr>
          <w:color w:val="000000" w:themeColor="text1"/>
          <w:highlight w:val="yellow"/>
        </w:rPr>
        <w:t>.</w:t>
      </w:r>
      <w:r w:rsidRPr="00D31ECF">
        <w:rPr>
          <w:color w:val="000000" w:themeColor="text1"/>
          <w:highlight w:val="yellow"/>
        </w:rPr>
        <w:t xml:space="preserve"> </w:t>
      </w:r>
    </w:p>
    <w:p w14:paraId="4820DE6A" w14:textId="77777777" w:rsidR="004B6786" w:rsidRDefault="004B6786" w:rsidP="004B6786">
      <w:pPr>
        <w:pStyle w:val="ListParagraph"/>
        <w:ind w:left="0"/>
        <w:rPr>
          <w:color w:val="000000" w:themeColor="text1"/>
          <w:highlight w:val="yellow"/>
        </w:rPr>
      </w:pPr>
    </w:p>
    <w:p w14:paraId="0442D4A7" w14:textId="28686614" w:rsidR="00070A6F" w:rsidRPr="00D31ECF" w:rsidRDefault="00070A6F" w:rsidP="004B6786">
      <w:pPr>
        <w:pStyle w:val="ListParagraph"/>
        <w:numPr>
          <w:ilvl w:val="2"/>
          <w:numId w:val="23"/>
        </w:numPr>
        <w:ind w:left="0" w:firstLine="0"/>
        <w:rPr>
          <w:color w:val="000000" w:themeColor="text1"/>
          <w:highlight w:val="yellow"/>
        </w:rPr>
      </w:pPr>
      <w:r w:rsidRPr="00D31ECF">
        <w:rPr>
          <w:color w:val="000000" w:themeColor="text1"/>
          <w:highlight w:val="yellow"/>
        </w:rPr>
        <w:t>Repeat for all other reaction sites on the chip.</w:t>
      </w:r>
      <w:r w:rsidR="005C649D" w:rsidRPr="005C649D">
        <w:rPr>
          <w:color w:val="000000" w:themeColor="text1"/>
          <w:highlight w:val="yellow"/>
        </w:rPr>
        <w:t xml:space="preserve"> </w:t>
      </w:r>
      <w:r w:rsidR="005C649D" w:rsidRPr="00D31ECF">
        <w:rPr>
          <w:color w:val="000000" w:themeColor="text1"/>
          <w:highlight w:val="yellow"/>
        </w:rPr>
        <w:t xml:space="preserve">Use the optimization plan to determine which </w:t>
      </w:r>
      <w:r w:rsidR="005C649D">
        <w:rPr>
          <w:color w:val="000000" w:themeColor="text1"/>
          <w:highlight w:val="yellow"/>
        </w:rPr>
        <w:t xml:space="preserve">concentration of the dilution series </w:t>
      </w:r>
      <w:r w:rsidR="005C649D" w:rsidRPr="00D31ECF">
        <w:rPr>
          <w:color w:val="000000" w:themeColor="text1"/>
          <w:highlight w:val="yellow"/>
        </w:rPr>
        <w:t>is used for each reaction site.</w:t>
      </w:r>
    </w:p>
    <w:bookmarkEnd w:id="29"/>
    <w:p w14:paraId="5B4CE8C0" w14:textId="77777777" w:rsidR="008F350E" w:rsidRPr="00785D07" w:rsidRDefault="008F350E" w:rsidP="004B6786">
      <w:pPr>
        <w:pStyle w:val="ListParagraph"/>
        <w:ind w:left="0"/>
        <w:rPr>
          <w:color w:val="000000" w:themeColor="text1"/>
        </w:rPr>
      </w:pPr>
    </w:p>
    <w:p w14:paraId="61D6A5B8" w14:textId="1C06D6A5" w:rsidR="00070A6F" w:rsidRPr="00DF05B1" w:rsidRDefault="00070A6F" w:rsidP="004B6786">
      <w:pPr>
        <w:pStyle w:val="ListParagraph"/>
        <w:numPr>
          <w:ilvl w:val="1"/>
          <w:numId w:val="23"/>
        </w:numPr>
        <w:ind w:left="0" w:firstLine="0"/>
        <w:rPr>
          <w:color w:val="000000" w:themeColor="text1"/>
          <w:highlight w:val="yellow"/>
        </w:rPr>
      </w:pPr>
      <w:r w:rsidRPr="00DF05B1">
        <w:rPr>
          <w:color w:val="000000" w:themeColor="text1"/>
          <w:highlight w:val="yellow"/>
        </w:rPr>
        <w:t>Perform fluorination reaction.</w:t>
      </w:r>
    </w:p>
    <w:p w14:paraId="0BC60273" w14:textId="77777777" w:rsidR="004B6786" w:rsidRDefault="004B6786" w:rsidP="004B6786">
      <w:pPr>
        <w:pStyle w:val="ListParagraph"/>
        <w:ind w:left="0"/>
        <w:rPr>
          <w:color w:val="000000" w:themeColor="text1"/>
          <w:highlight w:val="yellow"/>
        </w:rPr>
      </w:pPr>
      <w:bookmarkStart w:id="30" w:name="_Hlk50771352"/>
    </w:p>
    <w:p w14:paraId="5D481378" w14:textId="58AD4F3F" w:rsidR="00070A6F" w:rsidRPr="00D31ECF" w:rsidRDefault="00070A6F" w:rsidP="004B6786">
      <w:pPr>
        <w:pStyle w:val="ListParagraph"/>
        <w:numPr>
          <w:ilvl w:val="2"/>
          <w:numId w:val="23"/>
        </w:numPr>
        <w:ind w:left="0" w:firstLine="0"/>
        <w:rPr>
          <w:color w:val="000000" w:themeColor="text1"/>
          <w:highlight w:val="yellow"/>
        </w:rPr>
      </w:pPr>
      <w:r w:rsidRPr="00D31ECF">
        <w:rPr>
          <w:color w:val="000000" w:themeColor="text1"/>
          <w:highlight w:val="yellow"/>
        </w:rPr>
        <w:t xml:space="preserve">Heat each chip to </w:t>
      </w:r>
      <w:r w:rsidR="008F350E" w:rsidRPr="00D31ECF">
        <w:rPr>
          <w:color w:val="000000" w:themeColor="text1"/>
          <w:highlight w:val="yellow"/>
        </w:rPr>
        <w:t>1</w:t>
      </w:r>
      <w:r w:rsidR="00EB63B1">
        <w:rPr>
          <w:color w:val="000000" w:themeColor="text1"/>
          <w:highlight w:val="yellow"/>
        </w:rPr>
        <w:t>10</w:t>
      </w:r>
      <w:r w:rsidR="008F350E" w:rsidRPr="00D31ECF">
        <w:rPr>
          <w:color w:val="000000" w:themeColor="text1"/>
          <w:highlight w:val="yellow"/>
        </w:rPr>
        <w:t xml:space="preserve"> °C for 7 min</w:t>
      </w:r>
      <w:r w:rsidR="00EB63B1">
        <w:rPr>
          <w:color w:val="000000" w:themeColor="text1"/>
          <w:highlight w:val="yellow"/>
        </w:rPr>
        <w:t xml:space="preserve"> using the control program</w:t>
      </w:r>
      <w:r w:rsidR="005C649D">
        <w:rPr>
          <w:color w:val="000000" w:themeColor="text1"/>
          <w:highlight w:val="yellow"/>
        </w:rPr>
        <w:t xml:space="preserve"> </w:t>
      </w:r>
      <w:r w:rsidR="00E22AFA">
        <w:rPr>
          <w:color w:val="000000" w:themeColor="text1"/>
          <w:highlight w:val="yellow"/>
        </w:rPr>
        <w:t>to</w:t>
      </w:r>
      <w:r w:rsidR="005C649D">
        <w:rPr>
          <w:color w:val="000000" w:themeColor="text1"/>
          <w:highlight w:val="yellow"/>
        </w:rPr>
        <w:t xml:space="preserve"> perform radiofluorination </w:t>
      </w:r>
      <w:r w:rsidR="002E1988">
        <w:rPr>
          <w:color w:val="000000" w:themeColor="text1"/>
          <w:highlight w:val="yellow"/>
        </w:rPr>
        <w:t>reaction</w:t>
      </w:r>
      <w:r w:rsidRPr="00D31ECF">
        <w:rPr>
          <w:color w:val="000000" w:themeColor="text1"/>
          <w:highlight w:val="yellow"/>
        </w:rPr>
        <w:t>.</w:t>
      </w:r>
      <w:r w:rsidR="00EB63B1">
        <w:rPr>
          <w:color w:val="000000" w:themeColor="text1"/>
          <w:highlight w:val="yellow"/>
        </w:rPr>
        <w:t xml:space="preserve"> </w:t>
      </w:r>
      <w:bookmarkStart w:id="31" w:name="_Hlk56003793"/>
      <w:r w:rsidR="00BA59FA">
        <w:rPr>
          <w:color w:val="000000" w:themeColor="text1"/>
          <w:highlight w:val="yellow"/>
        </w:rPr>
        <w:t>Afterwards</w:t>
      </w:r>
      <w:r w:rsidR="00EB63B1" w:rsidRPr="003E1AC3">
        <w:rPr>
          <w:color w:val="000000" w:themeColor="text1"/>
          <w:highlight w:val="yellow"/>
        </w:rPr>
        <w:t xml:space="preserve">, cool the </w:t>
      </w:r>
      <w:r w:rsidR="00BA59FA">
        <w:rPr>
          <w:color w:val="000000" w:themeColor="text1"/>
          <w:highlight w:val="yellow"/>
        </w:rPr>
        <w:t>chip</w:t>
      </w:r>
      <w:r w:rsidR="00EB63B1" w:rsidRPr="003E1AC3">
        <w:rPr>
          <w:color w:val="000000" w:themeColor="text1"/>
          <w:highlight w:val="yellow"/>
        </w:rPr>
        <w:t xml:space="preserve"> by setting </w:t>
      </w:r>
      <w:r w:rsidR="00BA59FA">
        <w:rPr>
          <w:color w:val="000000" w:themeColor="text1"/>
          <w:highlight w:val="yellow"/>
        </w:rPr>
        <w:t>the heater</w:t>
      </w:r>
      <w:r w:rsidR="00EB63B1" w:rsidRPr="003E1AC3">
        <w:rPr>
          <w:color w:val="000000" w:themeColor="text1"/>
          <w:highlight w:val="yellow"/>
        </w:rPr>
        <w:t xml:space="preserve"> to 30 °C and turn</w:t>
      </w:r>
      <w:r w:rsidR="008C6928">
        <w:rPr>
          <w:color w:val="000000" w:themeColor="text1"/>
          <w:highlight w:val="yellow"/>
        </w:rPr>
        <w:t>ing</w:t>
      </w:r>
      <w:r w:rsidR="00EB63B1" w:rsidRPr="003E1AC3">
        <w:rPr>
          <w:color w:val="000000" w:themeColor="text1"/>
          <w:highlight w:val="yellow"/>
        </w:rPr>
        <w:t xml:space="preserve"> on cooling fan with the control program</w:t>
      </w:r>
      <w:r w:rsidR="00EB63B1">
        <w:rPr>
          <w:color w:val="000000" w:themeColor="text1"/>
          <w:highlight w:val="yellow"/>
        </w:rPr>
        <w:t>.</w:t>
      </w:r>
      <w:bookmarkEnd w:id="31"/>
    </w:p>
    <w:bookmarkEnd w:id="30"/>
    <w:p w14:paraId="38D4A8C7" w14:textId="77777777" w:rsidR="004B6786" w:rsidRDefault="004B6786" w:rsidP="004B6786">
      <w:pPr>
        <w:rPr>
          <w:color w:val="000000" w:themeColor="text1"/>
        </w:rPr>
      </w:pPr>
    </w:p>
    <w:p w14:paraId="63268599" w14:textId="5BCB9189" w:rsidR="00070A6F" w:rsidRPr="00DF05B1" w:rsidRDefault="00070A6F" w:rsidP="004B6786">
      <w:pPr>
        <w:pStyle w:val="ListParagraph"/>
        <w:numPr>
          <w:ilvl w:val="1"/>
          <w:numId w:val="23"/>
        </w:numPr>
        <w:ind w:left="0" w:firstLine="0"/>
        <w:rPr>
          <w:color w:val="000000" w:themeColor="text1"/>
          <w:highlight w:val="yellow"/>
        </w:rPr>
      </w:pPr>
      <w:r w:rsidRPr="00DF05B1">
        <w:rPr>
          <w:color w:val="000000" w:themeColor="text1"/>
          <w:highlight w:val="yellow"/>
        </w:rPr>
        <w:t>Collect</w:t>
      </w:r>
      <w:r w:rsidR="00BA59FA" w:rsidRPr="00DF05B1">
        <w:rPr>
          <w:color w:val="000000" w:themeColor="text1"/>
          <w:highlight w:val="yellow"/>
        </w:rPr>
        <w:t xml:space="preserve"> the </w:t>
      </w:r>
      <w:r w:rsidRPr="00DF05B1">
        <w:rPr>
          <w:color w:val="000000" w:themeColor="text1"/>
          <w:highlight w:val="yellow"/>
        </w:rPr>
        <w:t xml:space="preserve">crude </w:t>
      </w:r>
      <w:r w:rsidR="004D7FED" w:rsidRPr="00DF05B1">
        <w:rPr>
          <w:color w:val="000000" w:themeColor="text1"/>
          <w:highlight w:val="yellow"/>
        </w:rPr>
        <w:t>products</w:t>
      </w:r>
      <w:r w:rsidRPr="00DF05B1">
        <w:rPr>
          <w:color w:val="000000" w:themeColor="text1"/>
          <w:highlight w:val="yellow"/>
        </w:rPr>
        <w:t xml:space="preserve"> from the reaction sites.</w:t>
      </w:r>
    </w:p>
    <w:p w14:paraId="634B835D" w14:textId="77777777" w:rsidR="004B6786" w:rsidRDefault="004B6786" w:rsidP="004B6786">
      <w:pPr>
        <w:pStyle w:val="ListParagraph"/>
        <w:ind w:left="0"/>
        <w:rPr>
          <w:color w:val="000000" w:themeColor="text1"/>
          <w:highlight w:val="yellow"/>
        </w:rPr>
      </w:pPr>
      <w:bookmarkStart w:id="32" w:name="_Hlk55996483"/>
      <w:bookmarkStart w:id="33" w:name="_Hlk50771365"/>
    </w:p>
    <w:p w14:paraId="4BC6960F" w14:textId="5F9E9F20" w:rsidR="000650B4" w:rsidRPr="00D31ECF" w:rsidRDefault="00070A6F" w:rsidP="004B6786">
      <w:pPr>
        <w:pStyle w:val="ListParagraph"/>
        <w:numPr>
          <w:ilvl w:val="2"/>
          <w:numId w:val="23"/>
        </w:numPr>
        <w:ind w:left="0" w:firstLine="0"/>
        <w:rPr>
          <w:color w:val="000000" w:themeColor="text1"/>
          <w:highlight w:val="yellow"/>
        </w:rPr>
      </w:pPr>
      <w:r w:rsidRPr="00D31ECF">
        <w:rPr>
          <w:color w:val="000000" w:themeColor="text1"/>
          <w:highlight w:val="yellow"/>
        </w:rPr>
        <w:t xml:space="preserve">Collect the crude product at the first reaction site by adding 10 µL of collection solution </w:t>
      </w:r>
      <w:r w:rsidR="008F350E" w:rsidRPr="00D31ECF">
        <w:rPr>
          <w:color w:val="000000" w:themeColor="text1"/>
          <w:highlight w:val="yellow"/>
        </w:rPr>
        <w:t xml:space="preserve">from the designated </w:t>
      </w:r>
      <w:r w:rsidR="008C6928">
        <w:rPr>
          <w:color w:val="000000" w:themeColor="text1"/>
          <w:highlight w:val="yellow"/>
        </w:rPr>
        <w:t>microcentrifuge tube</w:t>
      </w:r>
      <w:r w:rsidR="008C6928" w:rsidRPr="00D31ECF">
        <w:rPr>
          <w:color w:val="000000" w:themeColor="text1"/>
          <w:highlight w:val="yellow"/>
        </w:rPr>
        <w:t xml:space="preserve"> </w:t>
      </w:r>
      <w:r w:rsidRPr="00D31ECF">
        <w:rPr>
          <w:color w:val="000000" w:themeColor="text1"/>
          <w:highlight w:val="yellow"/>
        </w:rPr>
        <w:t>via micropipette. After waiting</w:t>
      </w:r>
      <w:r w:rsidR="00E22AFA">
        <w:rPr>
          <w:color w:val="000000" w:themeColor="text1"/>
          <w:highlight w:val="yellow"/>
        </w:rPr>
        <w:t xml:space="preserve"> for</w:t>
      </w:r>
      <w:r w:rsidRPr="00D31ECF">
        <w:rPr>
          <w:color w:val="000000" w:themeColor="text1"/>
          <w:highlight w:val="yellow"/>
        </w:rPr>
        <w:t xml:space="preserve"> </w:t>
      </w:r>
      <w:r w:rsidR="006D6241" w:rsidRPr="00D31ECF">
        <w:rPr>
          <w:color w:val="000000" w:themeColor="text1"/>
          <w:highlight w:val="yellow"/>
        </w:rPr>
        <w:t>5</w:t>
      </w:r>
      <w:r w:rsidR="008F350E" w:rsidRPr="00D31ECF">
        <w:rPr>
          <w:color w:val="000000" w:themeColor="text1"/>
          <w:highlight w:val="yellow"/>
        </w:rPr>
        <w:t xml:space="preserve"> </w:t>
      </w:r>
      <w:r w:rsidRPr="00D31ECF">
        <w:rPr>
          <w:color w:val="000000" w:themeColor="text1"/>
          <w:highlight w:val="yellow"/>
        </w:rPr>
        <w:t xml:space="preserve">s, use </w:t>
      </w:r>
      <w:r w:rsidR="005C649D">
        <w:rPr>
          <w:color w:val="000000" w:themeColor="text1"/>
          <w:highlight w:val="yellow"/>
        </w:rPr>
        <w:t xml:space="preserve">the </w:t>
      </w:r>
      <w:r w:rsidRPr="00D31ECF">
        <w:rPr>
          <w:color w:val="000000" w:themeColor="text1"/>
          <w:highlight w:val="yellow"/>
        </w:rPr>
        <w:t>micropipette</w:t>
      </w:r>
      <w:r w:rsidR="005C649D">
        <w:rPr>
          <w:color w:val="000000" w:themeColor="text1"/>
          <w:highlight w:val="yellow"/>
        </w:rPr>
        <w:t xml:space="preserve"> (with</w:t>
      </w:r>
      <w:r w:rsidR="00E22AFA">
        <w:rPr>
          <w:color w:val="000000" w:themeColor="text1"/>
          <w:highlight w:val="yellow"/>
        </w:rPr>
        <w:t xml:space="preserve"> the</w:t>
      </w:r>
      <w:r w:rsidR="005C649D">
        <w:rPr>
          <w:color w:val="000000" w:themeColor="text1"/>
          <w:highlight w:val="yellow"/>
        </w:rPr>
        <w:t xml:space="preserve"> same tip installed)</w:t>
      </w:r>
      <w:r w:rsidRPr="00D31ECF">
        <w:rPr>
          <w:color w:val="000000" w:themeColor="text1"/>
          <w:highlight w:val="yellow"/>
        </w:rPr>
        <w:t xml:space="preserve"> to aspirate the diluted crude product and transfer to its corresponding</w:t>
      </w:r>
      <w:r w:rsidR="00E9492F" w:rsidRPr="00D31ECF">
        <w:rPr>
          <w:color w:val="000000" w:themeColor="text1"/>
          <w:highlight w:val="yellow"/>
        </w:rPr>
        <w:t xml:space="preserve"> labeled </w:t>
      </w:r>
      <w:r w:rsidR="008F350E" w:rsidRPr="00D31ECF">
        <w:rPr>
          <w:color w:val="000000" w:themeColor="text1"/>
          <w:highlight w:val="yellow"/>
        </w:rPr>
        <w:t xml:space="preserve">collection </w:t>
      </w:r>
      <w:r w:rsidR="00EB63B1">
        <w:rPr>
          <w:color w:val="000000" w:themeColor="text1"/>
          <w:highlight w:val="yellow"/>
        </w:rPr>
        <w:t xml:space="preserve">microcentrifuge </w:t>
      </w:r>
      <w:r w:rsidR="00E9492F" w:rsidRPr="00D31ECF">
        <w:rPr>
          <w:color w:val="000000" w:themeColor="text1"/>
          <w:highlight w:val="yellow"/>
        </w:rPr>
        <w:t xml:space="preserve">tube. </w:t>
      </w:r>
    </w:p>
    <w:p w14:paraId="1B1F3632" w14:textId="77777777" w:rsidR="004B6786" w:rsidRPr="004B6786" w:rsidRDefault="004B6786" w:rsidP="004B6786">
      <w:pPr>
        <w:pStyle w:val="ListParagraph"/>
        <w:ind w:left="0"/>
        <w:rPr>
          <w:color w:val="000000" w:themeColor="text1"/>
        </w:rPr>
      </w:pPr>
    </w:p>
    <w:p w14:paraId="7A6057E4" w14:textId="1FB26D7E" w:rsidR="00070A6F" w:rsidRPr="00785D07" w:rsidRDefault="00070A6F" w:rsidP="004B6786">
      <w:pPr>
        <w:pStyle w:val="ListParagraph"/>
        <w:numPr>
          <w:ilvl w:val="2"/>
          <w:numId w:val="23"/>
        </w:numPr>
        <w:ind w:left="0" w:firstLine="0"/>
        <w:rPr>
          <w:color w:val="000000" w:themeColor="text1"/>
        </w:rPr>
      </w:pPr>
      <w:r w:rsidRPr="00D31ECF">
        <w:rPr>
          <w:color w:val="000000" w:themeColor="text1"/>
          <w:highlight w:val="yellow"/>
        </w:rPr>
        <w:t>Repeat this process a total of 4 time</w:t>
      </w:r>
      <w:r w:rsidRPr="005C649D">
        <w:rPr>
          <w:color w:val="000000" w:themeColor="text1"/>
          <w:highlight w:val="yellow"/>
        </w:rPr>
        <w:t>s</w:t>
      </w:r>
      <w:r w:rsidR="005C649D" w:rsidRPr="00846088">
        <w:rPr>
          <w:color w:val="000000" w:themeColor="text1"/>
          <w:highlight w:val="yellow"/>
        </w:rPr>
        <w:t xml:space="preserve"> using the same pipette tip for all operations</w:t>
      </w:r>
      <w:r w:rsidRPr="00846088">
        <w:rPr>
          <w:color w:val="000000" w:themeColor="text1"/>
          <w:highlight w:val="yellow"/>
        </w:rPr>
        <w:t>.</w:t>
      </w:r>
      <w:r w:rsidR="009E4A2A" w:rsidRPr="00846088">
        <w:rPr>
          <w:color w:val="000000" w:themeColor="text1"/>
          <w:highlight w:val="yellow"/>
        </w:rPr>
        <w:t xml:space="preserve"> </w:t>
      </w:r>
    </w:p>
    <w:p w14:paraId="4042007A" w14:textId="77777777" w:rsidR="004B6786" w:rsidRDefault="004B6786" w:rsidP="004B6786">
      <w:pPr>
        <w:pStyle w:val="ListParagraph"/>
        <w:ind w:left="0"/>
        <w:rPr>
          <w:color w:val="000000" w:themeColor="text1"/>
          <w:highlight w:val="yellow"/>
        </w:rPr>
      </w:pPr>
    </w:p>
    <w:p w14:paraId="36F85A62" w14:textId="32FD736E" w:rsidR="00070A6F" w:rsidRPr="00846088" w:rsidRDefault="00070A6F" w:rsidP="004B6786">
      <w:pPr>
        <w:pStyle w:val="ListParagraph"/>
        <w:numPr>
          <w:ilvl w:val="2"/>
          <w:numId w:val="23"/>
        </w:numPr>
        <w:ind w:left="0" w:firstLine="0"/>
        <w:rPr>
          <w:color w:val="000000" w:themeColor="text1"/>
          <w:highlight w:val="yellow"/>
        </w:rPr>
      </w:pPr>
      <w:r w:rsidRPr="00846088">
        <w:rPr>
          <w:color w:val="000000" w:themeColor="text1"/>
          <w:highlight w:val="yellow"/>
        </w:rPr>
        <w:t>Repeat the collection process for all other reaction sites on the chip.</w:t>
      </w:r>
    </w:p>
    <w:p w14:paraId="7F4E6A88" w14:textId="77777777" w:rsidR="007E3D4B" w:rsidRPr="00785D07" w:rsidRDefault="007E3D4B" w:rsidP="004B6786">
      <w:pPr>
        <w:rPr>
          <w:color w:val="000000" w:themeColor="text1"/>
        </w:rPr>
      </w:pPr>
    </w:p>
    <w:p w14:paraId="66194A58" w14:textId="0E969581" w:rsidR="007E3D4B" w:rsidRPr="00785D07" w:rsidRDefault="0056094B" w:rsidP="004B6786">
      <w:pPr>
        <w:pStyle w:val="Heading2"/>
        <w:numPr>
          <w:ilvl w:val="0"/>
          <w:numId w:val="23"/>
        </w:numPr>
        <w:ind w:left="0" w:firstLine="0"/>
        <w:rPr>
          <w:bCs/>
          <w:color w:val="000000" w:themeColor="text1"/>
        </w:rPr>
      </w:pPr>
      <w:r w:rsidRPr="00785D07">
        <w:rPr>
          <w:bCs/>
          <w:color w:val="000000" w:themeColor="text1"/>
        </w:rPr>
        <w:t xml:space="preserve"> </w:t>
      </w:r>
      <w:r w:rsidR="00467756" w:rsidRPr="00D31ECF">
        <w:rPr>
          <w:bCs/>
          <w:color w:val="000000" w:themeColor="text1"/>
          <w:highlight w:val="yellow"/>
        </w:rPr>
        <w:t>Synthesis analysis</w:t>
      </w:r>
      <w:r w:rsidR="007E3D4B" w:rsidRPr="00D31ECF">
        <w:rPr>
          <w:bCs/>
          <w:color w:val="000000" w:themeColor="text1"/>
          <w:highlight w:val="yellow"/>
        </w:rPr>
        <w:t xml:space="preserve"> to determine</w:t>
      </w:r>
      <w:r w:rsidR="005C649D">
        <w:rPr>
          <w:bCs/>
          <w:color w:val="000000" w:themeColor="text1"/>
          <w:highlight w:val="yellow"/>
        </w:rPr>
        <w:t xml:space="preserve"> reaction performance and </w:t>
      </w:r>
      <w:r w:rsidR="007E3D4B" w:rsidRPr="00D31ECF">
        <w:rPr>
          <w:bCs/>
          <w:color w:val="000000" w:themeColor="text1"/>
          <w:highlight w:val="yellow"/>
        </w:rPr>
        <w:t>optimal conditions</w:t>
      </w:r>
    </w:p>
    <w:p w14:paraId="5E685F5E" w14:textId="77777777" w:rsidR="007E3D4B" w:rsidRPr="00785D07" w:rsidRDefault="007E3D4B" w:rsidP="004B6786">
      <w:pPr>
        <w:pStyle w:val="Heading2"/>
        <w:rPr>
          <w:b w:val="0"/>
          <w:bCs/>
          <w:color w:val="000000" w:themeColor="text1"/>
        </w:rPr>
      </w:pPr>
    </w:p>
    <w:p w14:paraId="15C255DE" w14:textId="5EC38971" w:rsidR="007E3D4B" w:rsidRPr="00DF05B1" w:rsidRDefault="007E3D4B" w:rsidP="004B6786">
      <w:pPr>
        <w:pStyle w:val="ListParagraph"/>
        <w:numPr>
          <w:ilvl w:val="1"/>
          <w:numId w:val="24"/>
        </w:numPr>
        <w:ind w:left="0" w:firstLine="0"/>
        <w:rPr>
          <w:color w:val="000000" w:themeColor="text1"/>
          <w:highlight w:val="yellow"/>
        </w:rPr>
      </w:pPr>
      <w:r w:rsidRPr="00DF05B1">
        <w:rPr>
          <w:color w:val="000000" w:themeColor="text1"/>
          <w:highlight w:val="yellow"/>
        </w:rPr>
        <w:t xml:space="preserve">Determine the “collection efficiency” for the first reaction on the chip. </w:t>
      </w:r>
    </w:p>
    <w:p w14:paraId="14223501" w14:textId="77777777" w:rsidR="004B6786" w:rsidRPr="00DF05B1" w:rsidRDefault="004B6786" w:rsidP="004B6786">
      <w:pPr>
        <w:rPr>
          <w:color w:val="000000" w:themeColor="text1"/>
          <w:highlight w:val="yellow"/>
        </w:rPr>
      </w:pPr>
      <w:bookmarkStart w:id="34" w:name="_Hlk56004350"/>
    </w:p>
    <w:p w14:paraId="0703120C" w14:textId="472811FD" w:rsidR="004B6786" w:rsidRDefault="00EB63B1" w:rsidP="004B6786">
      <w:pPr>
        <w:pStyle w:val="ListParagraph"/>
        <w:numPr>
          <w:ilvl w:val="2"/>
          <w:numId w:val="24"/>
        </w:numPr>
        <w:ind w:left="0" w:firstLine="0"/>
        <w:rPr>
          <w:color w:val="000000" w:themeColor="text1"/>
          <w:highlight w:val="yellow"/>
        </w:rPr>
      </w:pPr>
      <w:r w:rsidRPr="004B6786">
        <w:rPr>
          <w:color w:val="000000" w:themeColor="text1"/>
          <w:highlight w:val="yellow"/>
        </w:rPr>
        <w:t>Place</w:t>
      </w:r>
      <w:r w:rsidR="00DF05B1">
        <w:rPr>
          <w:color w:val="000000" w:themeColor="text1"/>
          <w:highlight w:val="yellow"/>
        </w:rPr>
        <w:t xml:space="preserve"> the</w:t>
      </w:r>
      <w:r w:rsidRPr="004B6786">
        <w:rPr>
          <w:color w:val="000000" w:themeColor="text1"/>
          <w:highlight w:val="yellow"/>
        </w:rPr>
        <w:t xml:space="preserve"> microcentrifuge tube with the </w:t>
      </w:r>
      <w:r w:rsidR="00E22AFA" w:rsidRPr="004B6786">
        <w:rPr>
          <w:color w:val="000000" w:themeColor="text1"/>
          <w:highlight w:val="yellow"/>
        </w:rPr>
        <w:t xml:space="preserve">collected crude </w:t>
      </w:r>
      <w:r w:rsidR="00070A6F" w:rsidRPr="004B6786">
        <w:rPr>
          <w:color w:val="000000" w:themeColor="text1"/>
          <w:highlight w:val="yellow"/>
        </w:rPr>
        <w:t>product</w:t>
      </w:r>
      <w:r w:rsidR="00E22AFA" w:rsidRPr="004B6786">
        <w:rPr>
          <w:color w:val="000000" w:themeColor="text1"/>
          <w:highlight w:val="yellow"/>
        </w:rPr>
        <w:t xml:space="preserve"> </w:t>
      </w:r>
      <w:r w:rsidRPr="004B6786">
        <w:rPr>
          <w:color w:val="000000" w:themeColor="text1"/>
          <w:highlight w:val="yellow"/>
        </w:rPr>
        <w:t xml:space="preserve">of the first reaction spot in the </w:t>
      </w:r>
      <w:r w:rsidR="00070A6F" w:rsidRPr="004B6786">
        <w:rPr>
          <w:color w:val="000000" w:themeColor="text1"/>
          <w:highlight w:val="yellow"/>
        </w:rPr>
        <w:t>dose calibrator</w:t>
      </w:r>
      <w:r w:rsidRPr="004B6786">
        <w:rPr>
          <w:color w:val="000000" w:themeColor="text1"/>
          <w:highlight w:val="yellow"/>
        </w:rPr>
        <w:t xml:space="preserve"> to measure the </w:t>
      </w:r>
      <w:r w:rsidR="005C743F" w:rsidRPr="004B6786">
        <w:rPr>
          <w:color w:val="000000" w:themeColor="text1"/>
          <w:highlight w:val="yellow"/>
        </w:rPr>
        <w:t>activity. Record</w:t>
      </w:r>
      <w:r w:rsidR="00070A6F" w:rsidRPr="004B6786">
        <w:rPr>
          <w:color w:val="000000" w:themeColor="text1"/>
          <w:highlight w:val="yellow"/>
        </w:rPr>
        <w:t xml:space="preserve"> the measurement and time of the measurement</w:t>
      </w:r>
      <w:r w:rsidR="007E3D4B" w:rsidRPr="004B6786">
        <w:rPr>
          <w:color w:val="000000" w:themeColor="text1"/>
          <w:highlight w:val="yellow"/>
        </w:rPr>
        <w:t xml:space="preserve">. </w:t>
      </w:r>
      <w:r w:rsidRPr="004B6786">
        <w:rPr>
          <w:color w:val="000000" w:themeColor="text1"/>
          <w:highlight w:val="yellow"/>
        </w:rPr>
        <w:t xml:space="preserve">Repeat </w:t>
      </w:r>
      <w:r w:rsidR="008C6928" w:rsidRPr="004B6786">
        <w:rPr>
          <w:color w:val="000000" w:themeColor="text1"/>
          <w:highlight w:val="yellow"/>
        </w:rPr>
        <w:t xml:space="preserve">this </w:t>
      </w:r>
      <w:r w:rsidRPr="004B6786">
        <w:rPr>
          <w:color w:val="000000" w:themeColor="text1"/>
          <w:highlight w:val="yellow"/>
        </w:rPr>
        <w:t xml:space="preserve">process for each </w:t>
      </w:r>
      <w:bookmarkEnd w:id="34"/>
      <w:r w:rsidR="008C6928" w:rsidRPr="004B6786">
        <w:rPr>
          <w:color w:val="000000" w:themeColor="text1"/>
          <w:highlight w:val="yellow"/>
        </w:rPr>
        <w:t>of the collected crude products</w:t>
      </w:r>
      <w:r w:rsidR="005C743F" w:rsidRPr="004B6786">
        <w:rPr>
          <w:color w:val="000000" w:themeColor="text1"/>
          <w:highlight w:val="yellow"/>
        </w:rPr>
        <w:t xml:space="preserve">. </w:t>
      </w:r>
      <w:bookmarkStart w:id="35" w:name="_Hlk56004384"/>
    </w:p>
    <w:p w14:paraId="1EFC9EE8" w14:textId="77777777" w:rsidR="004B6786" w:rsidRDefault="004B6786" w:rsidP="004B6786">
      <w:pPr>
        <w:pStyle w:val="ListParagraph"/>
        <w:ind w:left="0"/>
        <w:rPr>
          <w:color w:val="000000" w:themeColor="text1"/>
          <w:highlight w:val="yellow"/>
        </w:rPr>
      </w:pPr>
    </w:p>
    <w:p w14:paraId="36CAB66B" w14:textId="77777777" w:rsidR="004B6786" w:rsidRDefault="005C743F" w:rsidP="004B6786">
      <w:pPr>
        <w:pStyle w:val="ListParagraph"/>
        <w:numPr>
          <w:ilvl w:val="2"/>
          <w:numId w:val="24"/>
        </w:numPr>
        <w:ind w:left="0" w:firstLine="0"/>
        <w:rPr>
          <w:color w:val="000000" w:themeColor="text1"/>
          <w:highlight w:val="yellow"/>
        </w:rPr>
      </w:pPr>
      <w:r w:rsidRPr="004B6786">
        <w:rPr>
          <w:color w:val="000000" w:themeColor="text1"/>
          <w:highlight w:val="yellow"/>
        </w:rPr>
        <w:t xml:space="preserve">Calculate </w:t>
      </w:r>
      <w:r w:rsidR="008C6928" w:rsidRPr="004B6786">
        <w:rPr>
          <w:color w:val="000000" w:themeColor="text1"/>
          <w:highlight w:val="yellow"/>
        </w:rPr>
        <w:t xml:space="preserve">the </w:t>
      </w:r>
      <w:r w:rsidRPr="004B6786">
        <w:rPr>
          <w:color w:val="000000" w:themeColor="text1"/>
          <w:highlight w:val="yellow"/>
        </w:rPr>
        <w:t>collection efficiency by d</w:t>
      </w:r>
      <w:r w:rsidR="007E3D4B" w:rsidRPr="004B6786">
        <w:rPr>
          <w:color w:val="000000" w:themeColor="text1"/>
          <w:highlight w:val="yellow"/>
        </w:rPr>
        <w:t>ivid</w:t>
      </w:r>
      <w:r w:rsidRPr="004B6786">
        <w:rPr>
          <w:color w:val="000000" w:themeColor="text1"/>
          <w:highlight w:val="yellow"/>
        </w:rPr>
        <w:t>ing</w:t>
      </w:r>
      <w:r w:rsidR="007E3D4B" w:rsidRPr="004B6786">
        <w:rPr>
          <w:color w:val="000000" w:themeColor="text1"/>
          <w:highlight w:val="yellow"/>
        </w:rPr>
        <w:t xml:space="preserve"> </w:t>
      </w:r>
      <w:r w:rsidR="00B96644" w:rsidRPr="004B6786">
        <w:rPr>
          <w:color w:val="000000" w:themeColor="text1"/>
          <w:highlight w:val="yellow"/>
        </w:rPr>
        <w:t xml:space="preserve">the </w:t>
      </w:r>
      <w:r w:rsidRPr="004B6786">
        <w:rPr>
          <w:color w:val="000000" w:themeColor="text1"/>
          <w:highlight w:val="yellow"/>
        </w:rPr>
        <w:t xml:space="preserve">activity of </w:t>
      </w:r>
      <w:r w:rsidR="008C6928" w:rsidRPr="004B6786">
        <w:rPr>
          <w:color w:val="000000" w:themeColor="text1"/>
          <w:highlight w:val="yellow"/>
        </w:rPr>
        <w:t xml:space="preserve">the </w:t>
      </w:r>
      <w:r w:rsidR="00B96644" w:rsidRPr="004B6786">
        <w:rPr>
          <w:color w:val="000000" w:themeColor="text1"/>
          <w:highlight w:val="yellow"/>
        </w:rPr>
        <w:t xml:space="preserve">collected crude product </w:t>
      </w:r>
      <w:r w:rsidR="007E3D4B" w:rsidRPr="004B6786">
        <w:rPr>
          <w:color w:val="000000" w:themeColor="text1"/>
          <w:highlight w:val="yellow"/>
        </w:rPr>
        <w:t xml:space="preserve">by the starting activity </w:t>
      </w:r>
      <w:r w:rsidR="008F350E" w:rsidRPr="004B6786">
        <w:rPr>
          <w:color w:val="000000" w:themeColor="text1"/>
          <w:highlight w:val="yellow"/>
        </w:rPr>
        <w:t xml:space="preserve">measured </w:t>
      </w:r>
      <w:r w:rsidR="007E3D4B" w:rsidRPr="004B6786">
        <w:rPr>
          <w:color w:val="000000" w:themeColor="text1"/>
          <w:highlight w:val="yellow"/>
        </w:rPr>
        <w:t>for the same reaction site (</w:t>
      </w:r>
      <w:r w:rsidRPr="004B6786">
        <w:rPr>
          <w:color w:val="000000" w:themeColor="text1"/>
          <w:highlight w:val="yellow"/>
        </w:rPr>
        <w:t>decay</w:t>
      </w:r>
      <w:r w:rsidR="008C6928" w:rsidRPr="004B6786">
        <w:rPr>
          <w:color w:val="000000" w:themeColor="text1"/>
          <w:highlight w:val="yellow"/>
        </w:rPr>
        <w:t>-</w:t>
      </w:r>
      <w:r w:rsidR="007E3D4B" w:rsidRPr="004B6786">
        <w:rPr>
          <w:color w:val="000000" w:themeColor="text1"/>
          <w:highlight w:val="yellow"/>
        </w:rPr>
        <w:t>correct</w:t>
      </w:r>
      <w:r w:rsidR="008C6928" w:rsidRPr="004B6786">
        <w:rPr>
          <w:color w:val="000000" w:themeColor="text1"/>
          <w:highlight w:val="yellow"/>
        </w:rPr>
        <w:t>ing</w:t>
      </w:r>
      <w:r w:rsidR="007E3D4B" w:rsidRPr="004B6786">
        <w:rPr>
          <w:color w:val="000000" w:themeColor="text1"/>
          <w:highlight w:val="yellow"/>
        </w:rPr>
        <w:t xml:space="preserve"> the activity values to the same timepoint)</w:t>
      </w:r>
      <w:bookmarkEnd w:id="35"/>
      <w:r w:rsidR="007E3D4B" w:rsidRPr="004B6786">
        <w:rPr>
          <w:color w:val="000000" w:themeColor="text1"/>
          <w:highlight w:val="yellow"/>
        </w:rPr>
        <w:t>.</w:t>
      </w:r>
    </w:p>
    <w:p w14:paraId="42B0E61C" w14:textId="77777777" w:rsidR="004B6786" w:rsidRPr="004B6786" w:rsidRDefault="004B6786" w:rsidP="004B6786">
      <w:pPr>
        <w:pStyle w:val="ListParagraph"/>
        <w:ind w:left="0"/>
        <w:rPr>
          <w:color w:val="000000" w:themeColor="text1"/>
          <w:highlight w:val="yellow"/>
        </w:rPr>
      </w:pPr>
    </w:p>
    <w:p w14:paraId="29811B0B" w14:textId="0C370BC2" w:rsidR="007E3D4B" w:rsidRPr="004B6786" w:rsidRDefault="007E3D4B" w:rsidP="004B6786">
      <w:pPr>
        <w:pStyle w:val="ListParagraph"/>
        <w:numPr>
          <w:ilvl w:val="2"/>
          <w:numId w:val="24"/>
        </w:numPr>
        <w:ind w:left="0" w:firstLine="0"/>
        <w:rPr>
          <w:color w:val="000000" w:themeColor="text1"/>
          <w:highlight w:val="yellow"/>
        </w:rPr>
      </w:pPr>
      <w:r w:rsidRPr="004B6786">
        <w:rPr>
          <w:color w:val="000000" w:themeColor="text1"/>
          <w:highlight w:val="yellow"/>
        </w:rPr>
        <w:t>Repeat for all other reaction sites on the chip.</w:t>
      </w:r>
    </w:p>
    <w:bookmarkEnd w:id="32"/>
    <w:p w14:paraId="2A72CFA9" w14:textId="6549058D" w:rsidR="00193C48" w:rsidRPr="00F02652" w:rsidRDefault="00193C48" w:rsidP="004B6786">
      <w:pPr>
        <w:rPr>
          <w:strike/>
          <w:color w:val="000000" w:themeColor="text1"/>
          <w:highlight w:val="yellow"/>
        </w:rPr>
      </w:pPr>
    </w:p>
    <w:p w14:paraId="3B4E6E2D" w14:textId="77777777" w:rsidR="008F350E" w:rsidRPr="00785D07" w:rsidRDefault="008F350E" w:rsidP="004B6786">
      <w:pPr>
        <w:pStyle w:val="ListParagraph"/>
        <w:ind w:left="0"/>
        <w:rPr>
          <w:color w:val="000000" w:themeColor="text1"/>
        </w:rPr>
      </w:pPr>
    </w:p>
    <w:p w14:paraId="37EB0620" w14:textId="64F720E2" w:rsidR="004420B7" w:rsidRPr="004B6786" w:rsidRDefault="007E3D4B" w:rsidP="004B6786">
      <w:pPr>
        <w:pStyle w:val="ListParagraph"/>
        <w:numPr>
          <w:ilvl w:val="1"/>
          <w:numId w:val="24"/>
        </w:numPr>
        <w:ind w:left="0" w:firstLine="0"/>
        <w:rPr>
          <w:color w:val="000000" w:themeColor="text1"/>
        </w:rPr>
      </w:pPr>
      <w:bookmarkStart w:id="36" w:name="_Hlk55996541"/>
      <w:r w:rsidRPr="004B6786">
        <w:rPr>
          <w:color w:val="000000" w:themeColor="text1"/>
          <w:highlight w:val="yellow"/>
        </w:rPr>
        <w:lastRenderedPageBreak/>
        <w:t>Analyze the composition</w:t>
      </w:r>
      <w:r w:rsidR="004420B7" w:rsidRPr="004B6786">
        <w:rPr>
          <w:color w:val="000000" w:themeColor="text1"/>
          <w:highlight w:val="yellow"/>
        </w:rPr>
        <w:t xml:space="preserve"> (fluorination efficiency)</w:t>
      </w:r>
      <w:r w:rsidRPr="004B6786">
        <w:rPr>
          <w:color w:val="000000" w:themeColor="text1"/>
          <w:highlight w:val="yellow"/>
        </w:rPr>
        <w:t xml:space="preserve"> of each collected crude product.</w:t>
      </w:r>
    </w:p>
    <w:bookmarkEnd w:id="33"/>
    <w:bookmarkEnd w:id="36"/>
    <w:p w14:paraId="57D94CF6" w14:textId="77777777" w:rsidR="008F350E" w:rsidRPr="00785D07" w:rsidRDefault="008F350E" w:rsidP="004B6786">
      <w:pPr>
        <w:rPr>
          <w:color w:val="000000" w:themeColor="text1"/>
        </w:rPr>
      </w:pPr>
    </w:p>
    <w:p w14:paraId="4FB12B2E" w14:textId="63357558" w:rsidR="004420B7" w:rsidRPr="00785D07" w:rsidRDefault="008F350E" w:rsidP="004B6786">
      <w:pPr>
        <w:rPr>
          <w:color w:val="000000" w:themeColor="text1"/>
        </w:rPr>
      </w:pPr>
      <w:r w:rsidRPr="00785D07">
        <w:rPr>
          <w:color w:val="000000" w:themeColor="text1"/>
        </w:rPr>
        <w:t>NOTE</w:t>
      </w:r>
      <w:r w:rsidR="007E3D4B" w:rsidRPr="00785D07">
        <w:rPr>
          <w:color w:val="000000" w:themeColor="text1"/>
        </w:rPr>
        <w:t xml:space="preserve">: </w:t>
      </w:r>
      <w:r w:rsidR="001C2FB3" w:rsidRPr="00785D07">
        <w:rPr>
          <w:color w:val="000000" w:themeColor="text1"/>
        </w:rPr>
        <w:t xml:space="preserve">To make practical the analysis of </w:t>
      </w:r>
      <w:r w:rsidR="004420B7" w:rsidRPr="00785D07">
        <w:rPr>
          <w:color w:val="000000" w:themeColor="text1"/>
        </w:rPr>
        <w:t>all</w:t>
      </w:r>
      <w:r w:rsidR="001C2FB3" w:rsidRPr="00785D07">
        <w:rPr>
          <w:color w:val="000000" w:themeColor="text1"/>
        </w:rPr>
        <w:t xml:space="preserve"> samples</w:t>
      </w:r>
      <w:r w:rsidR="00756595">
        <w:rPr>
          <w:color w:val="000000" w:themeColor="text1"/>
        </w:rPr>
        <w:t xml:space="preserve"> in a short time</w:t>
      </w:r>
      <w:r w:rsidR="001C2FB3" w:rsidRPr="00785D07">
        <w:rPr>
          <w:color w:val="000000" w:themeColor="text1"/>
        </w:rPr>
        <w:t xml:space="preserve">, </w:t>
      </w:r>
      <w:r w:rsidR="003477AA" w:rsidRPr="00785D07">
        <w:rPr>
          <w:color w:val="000000" w:themeColor="text1"/>
        </w:rPr>
        <w:t>f</w:t>
      </w:r>
      <w:r w:rsidR="0014342B" w:rsidRPr="00785D07">
        <w:rPr>
          <w:color w:val="000000" w:themeColor="text1"/>
        </w:rPr>
        <w:t xml:space="preserve">luorination efficiency is analyzed </w:t>
      </w:r>
      <w:r w:rsidR="001C2FB3" w:rsidRPr="00785D07">
        <w:rPr>
          <w:color w:val="000000" w:themeColor="text1"/>
        </w:rPr>
        <w:t xml:space="preserve">using </w:t>
      </w:r>
      <w:r w:rsidR="003477AA" w:rsidRPr="00785D07">
        <w:rPr>
          <w:color w:val="000000" w:themeColor="text1"/>
        </w:rPr>
        <w:t>a previously described high</w:t>
      </w:r>
      <w:r w:rsidR="004420B7" w:rsidRPr="00785D07">
        <w:rPr>
          <w:color w:val="000000" w:themeColor="text1"/>
        </w:rPr>
        <w:t>-</w:t>
      </w:r>
      <w:r w:rsidR="003477AA" w:rsidRPr="00785D07">
        <w:rPr>
          <w:color w:val="000000" w:themeColor="text1"/>
        </w:rPr>
        <w:t xml:space="preserve">throughput </w:t>
      </w:r>
      <w:r w:rsidR="001C2FB3" w:rsidRPr="00785D07">
        <w:rPr>
          <w:color w:val="000000" w:themeColor="text1"/>
        </w:rPr>
        <w:t>radio-</w:t>
      </w:r>
      <w:r w:rsidR="004420B7" w:rsidRPr="00785D07">
        <w:rPr>
          <w:color w:val="000000" w:themeColor="text1"/>
        </w:rPr>
        <w:t xml:space="preserve">thin layer chromatography (radio-TLC) </w:t>
      </w:r>
      <w:r w:rsidR="003477AA" w:rsidRPr="00785D07">
        <w:rPr>
          <w:color w:val="000000" w:themeColor="text1"/>
        </w:rPr>
        <w:t>approach</w:t>
      </w:r>
      <w:r w:rsidR="003477AA" w:rsidRPr="00785D07">
        <w:rPr>
          <w:color w:val="000000" w:themeColor="text1"/>
        </w:rPr>
        <w:fldChar w:fldCharType="begin"/>
      </w:r>
      <w:r w:rsidR="008B7555">
        <w:rPr>
          <w:color w:val="000000" w:themeColor="text1"/>
        </w:rPr>
        <w:instrText xml:space="preserve"> ADDIN ZOTERO_ITEM CSL_CITATION {"citationID":"8ETUWOtP","properties":{"formattedCitation":"\\super 14\\nosupersub{}","plainCitation":"14","noteIndex":0},"citationItems":[{"id":15231,"uris":["http://zotero.org/groups/6185/items/IQ9TZTMT"],"uri":["http://zotero.org/groups/6185/items/IQ9TZTMT"],"itemData":{"id":15231,"type":"article-journal","abstract":"Introduction\nRadio thin layer chromatography (radio-TLC) is commonly used to analyze purity of radiopharmaceuticals or to determine the reaction conversion when optimizing radiosynthesis processes. In applications where there are few radioactive species, radio-TLC is preferred over radio-high-performance liquid chromatography due to its simplicity and relatively quick analysis time. However, with current radio-TLC methods, it remains cumbersome to analyze a large number of samples during reaction optimization. In a couple of studies, Cerenkov luminescence imaging (CLI) has been used for reading radio-TLC plates spotted with a variety of isotopes. We show that this approach can be extended to develop a high-throughput approach for radio-TLC analysis of many samples.\nMethods\nThe high-throughput radio-TLC analysis was carried out by performing parallel development of multiple radioactive samples spotted on a single TLC plate, followed by simultaneous readout of the separated samples using Cerenkov imaging. Using custom-written MATLAB software, images were processed and regions of interest (ROIs) were drawn to enclose the radioactive regions/spots. For each sample, the proportion of integrated signal in each ROI was computed. Various crude samples of [18F]fallypride, [18F]FET and [177Lu]Lu-PSMA-617 were prepared for demonstration of this new method.\nResults\nBenefiting from a parallel developing process and high resolution of CLI-based readout, total analysis time for eight [18F]fallypride samples was 7.5 min (2.5 min for parallel developing, 5 min for parallel readout), which was significantly shorter than the 48 min needed using conventional approaches (24 min for sequential developing, 24 min for sequential readout on a radio-TLC scanner). The greater separation resolution of CLI enabled the discovery of a low-abundance side product from a crude [18F]FET sample that was not discernable using the radio-TLC scanner. Using the CLI-based readout method, we also observed that high labeling efficiency (99%) of [177Lu]Lu-PSMA-617 can be achieved in just 10 min, rather than the typical 30 min timeframe used.\nConclusions\nCerenkov imaging in combination with parallel developing of multiple samples on a single TLC plate proved to be a practical method for rapid, high-throughput radio-TLC analysis.","container-title":"Nuclear Medicine and Biology","DOI":"10.1016/j.nucmedbio.2019.12.003","ISSN":"0969-8051","journalAbbreviation":"Nuclear Medicine and Biology","language":"en","page":"41-48","source":"ScienceDirect","title":"High-throughput radio-TLC analysis","volume":"82-83","author":[{"family":"Wang","given":"Jia"},{"family":"Rios","given":"Alejandra"},{"family":"Lisova","given":"Ksenia"},{"family":"Slavik","given":"Roger"},{"family":"Chatziioannou","given":"Arion F."},{"family":"Dam","given":"R. Michael","non-dropping-particle":"van"}],"issued":{"date-parts":[["2020",3,1]]}}}],"schema":"https://github.com/citation-style-language/schema/raw/master/csl-citation.json"} </w:instrText>
      </w:r>
      <w:r w:rsidR="003477AA" w:rsidRPr="00785D07">
        <w:rPr>
          <w:color w:val="000000" w:themeColor="text1"/>
        </w:rPr>
        <w:fldChar w:fldCharType="separate"/>
      </w:r>
      <w:r w:rsidR="00D625D1" w:rsidRPr="00785D07">
        <w:rPr>
          <w:color w:val="000000" w:themeColor="text1"/>
          <w:vertAlign w:val="superscript"/>
        </w:rPr>
        <w:t>14</w:t>
      </w:r>
      <w:r w:rsidR="003477AA" w:rsidRPr="00785D07">
        <w:rPr>
          <w:color w:val="000000" w:themeColor="text1"/>
        </w:rPr>
        <w:fldChar w:fldCharType="end"/>
      </w:r>
      <w:r w:rsidR="003477AA" w:rsidRPr="00785D07">
        <w:rPr>
          <w:color w:val="000000" w:themeColor="text1"/>
        </w:rPr>
        <w:t xml:space="preserve">. </w:t>
      </w:r>
      <w:r w:rsidR="004420B7" w:rsidRPr="00785D07">
        <w:rPr>
          <w:color w:val="000000" w:themeColor="text1"/>
        </w:rPr>
        <w:t>This technique allows up to eight samples to be processed in parallel by spotting then side by side (5 mm pitch, 0.5 µL per spot) on a single TLC plate, then developing together, and performing readout together using Cerenkov imagin</w:t>
      </w:r>
      <w:r w:rsidR="004420B7" w:rsidRPr="00CA17AA">
        <w:rPr>
          <w:color w:val="000000" w:themeColor="text1"/>
        </w:rPr>
        <w:t>g</w:t>
      </w:r>
      <w:r w:rsidR="00CA17AA" w:rsidRPr="00846088">
        <w:rPr>
          <w:color w:val="000000" w:themeColor="text1"/>
        </w:rPr>
        <w:fldChar w:fldCharType="begin"/>
      </w:r>
      <w:r w:rsidR="008B7555">
        <w:rPr>
          <w:color w:val="000000" w:themeColor="text1"/>
        </w:rPr>
        <w:instrText xml:space="preserve"> ADDIN ZOTERO_ITEM CSL_CITATION {"citationID":"LxeWIrwc","properties":{"formattedCitation":"\\super 14, 15\\nosupersub{}","plainCitation":"14, 15","noteIndex":0},"citationItems":[{"id":1882,"uris":["http://zotero.org/groups/6185/items/XXJVFD2V"],"uri":["http://zotero.org/groups/6185/items/XXJVFD2V"],"itemData":{"id":1882,"type":"article-journal","abstract":"Microfluidic technologies provide an attractive platform for the synthesis of radiolabeled compounds. Visualization of radioisotopes on chip is critical for synthesis optimization and technological development. With Cerenkov imaging, beta particle emitting isotopes can be localized with a sensitive CCD camer","container-title":"Analyst","DOI":"10.1039/C3AN01113E","ISSN":"1364-5528","issue":"19","journalAbbreviation":"Analyst","language":"en","note":"PMCID: PMC3812546","page":"5654-5664","source":"pubs.rsc.org","title":"Optimization of microfluidic PET tracer synthesis with Cerenkov imaging","volume":"138","author":[{"family":"Dooraghi","given":"Alex A."},{"family":"Keng","given":"Pei Y."},{"family":"Chen","given":"Supin"},{"family":"Javed","given":"Muhammad R."},{"family":"Kim","given":"Chang-Jin “CJ”"},{"family":"Chatziioannou","given":"Arion F."},{"family":"Dam","given":"R. Michael","non-dropping-particle":"van"}],"issued":{"date-parts":[["2013",8,28]]}}},{"id":15231,"uris":["http://zotero.org/groups/6185/items/IQ9TZTMT"],"uri":["http://zotero.org/groups/6185/items/IQ9TZTMT"],"itemData":{"id":15231,"type":"article-journal","abstract":"Introduction\nRadio thin layer chromatography (radio-TLC) is commonly used to analyze purity of radiopharmaceuticals or to determine the reaction conversion when optimizing radiosynthesis processes. In applications where there are few radioactive species, radio-TLC is preferred over radio-high-performance liquid chromatography due to its simplicity and relatively quick analysis time. However, with current radio-TLC methods, it remains cumbersome to analyze a large number of samples during reaction optimization. In a couple of studies, Cerenkov luminescence imaging (CLI) has been used for reading radio-TLC plates spotted with a variety of isotopes. We show that this approach can be extended to develop a high-throughput approach for radio-TLC analysis of many samples.\nMethods\nThe high-throughput radio-TLC analysis was carried out by performing parallel development of multiple radioactive samples spotted on a single TLC plate, followed by simultaneous readout of the separated samples using Cerenkov imaging. Using custom-written MATLAB software, images were processed and regions of interest (ROIs) were drawn to enclose the radioactive regions/spots. For each sample, the proportion of integrated signal in each ROI was computed. Various crude samples of [18F]fallypride, [18F]FET and [177Lu]Lu-PSMA-617 were prepared for demonstration of this new method.\nResults\nBenefiting from a parallel developing process and high resolution of CLI-based readout, total analysis time for eight [18F]fallypride samples was 7.5 min (2.5 min for parallel developing, 5 min for parallel readout), which was significantly shorter than the 48 min needed using conventional approaches (24 min for sequential developing, 24 min for sequential readout on a radio-TLC scanner). The greater separation resolution of CLI enabled the discovery of a low-abundance side product from a crude [18F]FET sample that was not discernable using the radio-TLC scanner. Using the CLI-based readout method, we also observed that high labeling efficiency (99%) of [177Lu]Lu-PSMA-617 can be achieved in just 10 min, rather than the typical 30 min timeframe used.\nConclusions\nCerenkov imaging in combination with parallel developing of multiple samples on a single TLC plate proved to be a practical method for rapid, high-throughput radio-TLC analysis.","container-title":"Nuclear Medicine and Biology","DOI":"10.1016/j.nucmedbio.2019.12.003","ISSN":"0969-8051","journalAbbreviation":"Nuclear Medicine and Biology","language":"en","page":"41-48","source":"ScienceDirect","title":"High-throughput radio-TLC analysis","volume":"82-83","author":[{"family":"Wang","given":"Jia"},{"family":"Rios","given":"Alejandra"},{"family":"Lisova","given":"Ksenia"},{"family":"Slavik","given":"Roger"},{"family":"Chatziioannou","given":"Arion F."},{"family":"Dam","given":"R. Michael","non-dropping-particle":"van"}],"issued":{"date-parts":[["2020",3,1]]}}}],"schema":"https://github.com/citation-style-language/schema/raw/master/csl-citation.json"} </w:instrText>
      </w:r>
      <w:r w:rsidR="00CA17AA" w:rsidRPr="00846088">
        <w:rPr>
          <w:color w:val="000000" w:themeColor="text1"/>
        </w:rPr>
        <w:fldChar w:fldCharType="separate"/>
      </w:r>
      <w:r w:rsidR="00CA17AA" w:rsidRPr="00846088">
        <w:rPr>
          <w:color w:val="000000" w:themeColor="text1"/>
          <w:vertAlign w:val="superscript"/>
        </w:rPr>
        <w:t>14, 15</w:t>
      </w:r>
      <w:r w:rsidR="00CA17AA" w:rsidRPr="00846088">
        <w:rPr>
          <w:color w:val="000000" w:themeColor="text1"/>
        </w:rPr>
        <w:fldChar w:fldCharType="end"/>
      </w:r>
      <w:r w:rsidR="004420B7" w:rsidRPr="00785D07">
        <w:rPr>
          <w:color w:val="000000" w:themeColor="text1"/>
        </w:rPr>
        <w:t>.</w:t>
      </w:r>
      <w:r w:rsidR="00CA17AA">
        <w:rPr>
          <w:color w:val="000000" w:themeColor="text1"/>
        </w:rPr>
        <w:t xml:space="preserve"> For the example optimization</w:t>
      </w:r>
      <w:r w:rsidR="008C6928">
        <w:rPr>
          <w:color w:val="000000" w:themeColor="text1"/>
        </w:rPr>
        <w:t xml:space="preserve"> with 16 parallel reactions</w:t>
      </w:r>
      <w:r w:rsidR="00CA17AA">
        <w:rPr>
          <w:color w:val="000000" w:themeColor="text1"/>
        </w:rPr>
        <w:t>, 2 TLC plates are needed.</w:t>
      </w:r>
      <w:r w:rsidR="00FE29AB">
        <w:rPr>
          <w:color w:val="000000" w:themeColor="text1"/>
        </w:rPr>
        <w:t xml:space="preserve"> Another option is to use radio- high-performance liquid chromatography (radio-HPLC) for analysis, though the time for separation, cleaning, and equilibration may limit the number of samples that can be analyzed.</w:t>
      </w:r>
    </w:p>
    <w:p w14:paraId="6F86BF1D" w14:textId="77777777" w:rsidR="008F350E" w:rsidRPr="00785D07" w:rsidRDefault="008F350E" w:rsidP="004B6786">
      <w:pPr>
        <w:rPr>
          <w:color w:val="000000" w:themeColor="text1"/>
        </w:rPr>
      </w:pPr>
    </w:p>
    <w:p w14:paraId="3B470506" w14:textId="44F3F038" w:rsidR="00CA17AA" w:rsidRPr="00CA17AA" w:rsidRDefault="00CA17AA" w:rsidP="004B6786">
      <w:pPr>
        <w:pStyle w:val="ListParagraph"/>
        <w:numPr>
          <w:ilvl w:val="2"/>
          <w:numId w:val="24"/>
        </w:numPr>
        <w:ind w:left="0" w:firstLine="0"/>
        <w:rPr>
          <w:color w:val="000000" w:themeColor="text1"/>
          <w:highlight w:val="yellow"/>
        </w:rPr>
      </w:pPr>
      <w:bookmarkStart w:id="37" w:name="_Hlk50771379"/>
      <w:bookmarkStart w:id="38" w:name="_Hlk55996552"/>
      <w:r w:rsidRPr="00846088">
        <w:rPr>
          <w:color w:val="000000" w:themeColor="text1"/>
          <w:highlight w:val="yellow"/>
        </w:rPr>
        <w:t>For each TLC plate</w:t>
      </w:r>
      <w:r w:rsidR="00A24397">
        <w:rPr>
          <w:color w:val="000000" w:themeColor="text1"/>
          <w:highlight w:val="yellow"/>
        </w:rPr>
        <w:t xml:space="preserve"> (50 mm x 60 mm)</w:t>
      </w:r>
      <w:r w:rsidRPr="00846088">
        <w:rPr>
          <w:color w:val="000000" w:themeColor="text1"/>
          <w:highlight w:val="yellow"/>
        </w:rPr>
        <w:t>, with a pencil, draw a line at 15 mm away from one 50 mm edge (bottom), and another line 50 mm away from the same edge. The first line is the origin</w:t>
      </w:r>
      <w:r w:rsidR="00756595">
        <w:rPr>
          <w:color w:val="000000" w:themeColor="text1"/>
          <w:highlight w:val="yellow"/>
        </w:rPr>
        <w:t xml:space="preserve"> line</w:t>
      </w:r>
      <w:r w:rsidRPr="00846088">
        <w:rPr>
          <w:color w:val="000000" w:themeColor="text1"/>
          <w:highlight w:val="yellow"/>
        </w:rPr>
        <w:t>; the second is the solvent front line</w:t>
      </w:r>
      <w:r w:rsidR="005013D5">
        <w:rPr>
          <w:color w:val="000000" w:themeColor="text1"/>
          <w:highlight w:val="yellow"/>
        </w:rPr>
        <w:t xml:space="preserve">. </w:t>
      </w:r>
      <w:r w:rsidRPr="00846088">
        <w:rPr>
          <w:color w:val="000000" w:themeColor="text1"/>
          <w:highlight w:val="yellow"/>
        </w:rPr>
        <w:t>Draw 8 small “</w:t>
      </w:r>
      <w:proofErr w:type="gramStart"/>
      <w:r w:rsidRPr="00846088">
        <w:rPr>
          <w:color w:val="000000" w:themeColor="text1"/>
          <w:highlight w:val="yellow"/>
        </w:rPr>
        <w:t>X”s</w:t>
      </w:r>
      <w:proofErr w:type="gramEnd"/>
      <w:r w:rsidRPr="00846088">
        <w:rPr>
          <w:color w:val="000000" w:themeColor="text1"/>
          <w:highlight w:val="yellow"/>
        </w:rPr>
        <w:t xml:space="preserve"> along the origin line at 5 mm spacing</w:t>
      </w:r>
      <w:r>
        <w:rPr>
          <w:color w:val="000000" w:themeColor="text1"/>
          <w:highlight w:val="yellow"/>
        </w:rPr>
        <w:t xml:space="preserve"> to define</w:t>
      </w:r>
      <w:r w:rsidR="00756595">
        <w:rPr>
          <w:color w:val="000000" w:themeColor="text1"/>
          <w:highlight w:val="yellow"/>
        </w:rPr>
        <w:t xml:space="preserve"> the sample spotting position for each of</w:t>
      </w:r>
      <w:r>
        <w:rPr>
          <w:color w:val="000000" w:themeColor="text1"/>
          <w:highlight w:val="yellow"/>
        </w:rPr>
        <w:t xml:space="preserve"> 8 “lanes”</w:t>
      </w:r>
      <w:r w:rsidRPr="00846088">
        <w:rPr>
          <w:color w:val="000000" w:themeColor="text1"/>
          <w:highlight w:val="yellow"/>
        </w:rPr>
        <w:t>.</w:t>
      </w:r>
    </w:p>
    <w:p w14:paraId="7AFC76DA" w14:textId="77777777" w:rsidR="004B6786" w:rsidRPr="004B6786" w:rsidRDefault="004B6786" w:rsidP="004B6786">
      <w:pPr>
        <w:pStyle w:val="ListParagraph"/>
        <w:ind w:left="0"/>
        <w:rPr>
          <w:color w:val="000000" w:themeColor="text1"/>
        </w:rPr>
      </w:pPr>
    </w:p>
    <w:p w14:paraId="14D81186" w14:textId="03B7BF10" w:rsidR="004B6786" w:rsidRPr="008E763C" w:rsidRDefault="004420B7" w:rsidP="008E763C">
      <w:pPr>
        <w:pStyle w:val="ListParagraph"/>
        <w:numPr>
          <w:ilvl w:val="2"/>
          <w:numId w:val="24"/>
        </w:numPr>
        <w:ind w:left="0" w:firstLine="0"/>
        <w:rPr>
          <w:color w:val="000000" w:themeColor="text1"/>
        </w:rPr>
      </w:pPr>
      <w:r w:rsidRPr="00D31ECF">
        <w:rPr>
          <w:color w:val="000000" w:themeColor="text1"/>
          <w:highlight w:val="yellow"/>
        </w:rPr>
        <w:t xml:space="preserve">Using a micropipette, </w:t>
      </w:r>
      <w:r w:rsidR="00CA17AA">
        <w:rPr>
          <w:color w:val="000000" w:themeColor="text1"/>
          <w:highlight w:val="yellow"/>
        </w:rPr>
        <w:t>transfer</w:t>
      </w:r>
      <w:r w:rsidR="00CA17AA" w:rsidRPr="00D31ECF">
        <w:rPr>
          <w:color w:val="000000" w:themeColor="text1"/>
          <w:highlight w:val="yellow"/>
        </w:rPr>
        <w:t xml:space="preserve"> </w:t>
      </w:r>
      <w:r w:rsidRPr="00D31ECF">
        <w:rPr>
          <w:color w:val="000000" w:themeColor="text1"/>
          <w:highlight w:val="yellow"/>
        </w:rPr>
        <w:t xml:space="preserve">0.5 µL of the first crude product onto </w:t>
      </w:r>
      <w:r w:rsidR="00CA17AA">
        <w:rPr>
          <w:color w:val="000000" w:themeColor="text1"/>
          <w:highlight w:val="yellow"/>
        </w:rPr>
        <w:t>the</w:t>
      </w:r>
      <w:r w:rsidR="00CA17AA" w:rsidRPr="00D31ECF">
        <w:rPr>
          <w:color w:val="000000" w:themeColor="text1"/>
          <w:highlight w:val="yellow"/>
        </w:rPr>
        <w:t xml:space="preserve"> </w:t>
      </w:r>
      <w:r w:rsidRPr="00D31ECF">
        <w:rPr>
          <w:color w:val="000000" w:themeColor="text1"/>
          <w:highlight w:val="yellow"/>
        </w:rPr>
        <w:t>TLC plat</w:t>
      </w:r>
      <w:r w:rsidRPr="00E114DD">
        <w:rPr>
          <w:color w:val="000000" w:themeColor="text1"/>
          <w:highlight w:val="yellow"/>
        </w:rPr>
        <w:t>e</w:t>
      </w:r>
      <w:r w:rsidR="00CA17AA" w:rsidRPr="00F02652">
        <w:rPr>
          <w:color w:val="000000" w:themeColor="text1"/>
          <w:highlight w:val="yellow"/>
        </w:rPr>
        <w:t xml:space="preserve"> </w:t>
      </w:r>
      <w:bookmarkEnd w:id="37"/>
      <w:r w:rsidR="00CA17AA" w:rsidRPr="00F02652">
        <w:rPr>
          <w:color w:val="000000" w:themeColor="text1"/>
          <w:highlight w:val="yellow"/>
        </w:rPr>
        <w:t>at the “X” for the first lane.</w:t>
      </w:r>
      <w:r w:rsidRPr="00785D07">
        <w:rPr>
          <w:color w:val="000000" w:themeColor="text1"/>
        </w:rPr>
        <w:t xml:space="preserve"> </w:t>
      </w:r>
      <w:bookmarkStart w:id="39" w:name="_Hlk50771394"/>
      <w:r w:rsidRPr="008E763C">
        <w:rPr>
          <w:color w:val="000000" w:themeColor="text1"/>
          <w:highlight w:val="yellow"/>
        </w:rPr>
        <w:t>Repeat for additional crude products (up to 8 per TLC plate).</w:t>
      </w:r>
      <w:bookmarkEnd w:id="39"/>
      <w:r w:rsidRPr="008E763C">
        <w:rPr>
          <w:color w:val="000000" w:themeColor="text1"/>
        </w:rPr>
        <w:t xml:space="preserve"> </w:t>
      </w:r>
      <w:bookmarkStart w:id="40" w:name="_Hlk50771422"/>
      <w:bookmarkEnd w:id="38"/>
      <w:r w:rsidR="004D7FED" w:rsidRPr="008E763C">
        <w:rPr>
          <w:color w:val="000000" w:themeColor="text1"/>
          <w:highlight w:val="yellow"/>
        </w:rPr>
        <w:t xml:space="preserve">Wait for </w:t>
      </w:r>
      <w:r w:rsidR="00DF05B1" w:rsidRPr="008E763C">
        <w:rPr>
          <w:color w:val="000000" w:themeColor="text1"/>
          <w:highlight w:val="yellow"/>
        </w:rPr>
        <w:t xml:space="preserve">the </w:t>
      </w:r>
      <w:r w:rsidR="004D7FED" w:rsidRPr="008E763C">
        <w:rPr>
          <w:color w:val="000000" w:themeColor="text1"/>
          <w:highlight w:val="yellow"/>
        </w:rPr>
        <w:t>crude product spots to dry on the TLC plate</w:t>
      </w:r>
      <w:r w:rsidR="00CA17AA" w:rsidRPr="008E763C">
        <w:rPr>
          <w:color w:val="000000" w:themeColor="text1"/>
        </w:rPr>
        <w:t>.</w:t>
      </w:r>
      <w:r w:rsidR="004D7FED" w:rsidRPr="008E763C">
        <w:rPr>
          <w:color w:val="000000" w:themeColor="text1"/>
        </w:rPr>
        <w:t xml:space="preserve"> </w:t>
      </w:r>
    </w:p>
    <w:p w14:paraId="34384CFB" w14:textId="77777777" w:rsidR="004B6786" w:rsidRPr="004B6786" w:rsidRDefault="004B6786" w:rsidP="004B6786">
      <w:pPr>
        <w:pStyle w:val="ListParagraph"/>
        <w:ind w:left="0"/>
        <w:rPr>
          <w:color w:val="000000" w:themeColor="text1"/>
          <w:highlight w:val="yellow"/>
        </w:rPr>
      </w:pPr>
    </w:p>
    <w:p w14:paraId="60301A8D" w14:textId="632CA2A2" w:rsidR="00E40407" w:rsidRPr="008E763C" w:rsidRDefault="004420B7" w:rsidP="008E763C">
      <w:pPr>
        <w:pStyle w:val="ListParagraph"/>
        <w:numPr>
          <w:ilvl w:val="2"/>
          <w:numId w:val="24"/>
        </w:numPr>
        <w:ind w:left="0" w:firstLine="0"/>
        <w:rPr>
          <w:color w:val="000000" w:themeColor="text1"/>
        </w:rPr>
      </w:pPr>
      <w:r w:rsidRPr="004B6786">
        <w:rPr>
          <w:color w:val="000000" w:themeColor="text1"/>
          <w:highlight w:val="yellow"/>
        </w:rPr>
        <w:t xml:space="preserve">For each TLC plate, develop using a mobile phase of </w:t>
      </w:r>
      <w:r w:rsidR="00B94461" w:rsidRPr="004B6786">
        <w:rPr>
          <w:color w:val="000000" w:themeColor="text1"/>
          <w:highlight w:val="yellow"/>
        </w:rPr>
        <w:t xml:space="preserve">60% </w:t>
      </w:r>
      <w:proofErr w:type="spellStart"/>
      <w:r w:rsidR="00B94461" w:rsidRPr="004B6786">
        <w:rPr>
          <w:color w:val="000000" w:themeColor="text1"/>
          <w:highlight w:val="yellow"/>
        </w:rPr>
        <w:t>MeCN</w:t>
      </w:r>
      <w:proofErr w:type="spellEnd"/>
      <w:r w:rsidR="00B94461" w:rsidRPr="004B6786">
        <w:rPr>
          <w:color w:val="000000" w:themeColor="text1"/>
          <w:highlight w:val="yellow"/>
        </w:rPr>
        <w:t xml:space="preserve"> in 25 mM NH</w:t>
      </w:r>
      <w:r w:rsidR="00B94461" w:rsidRPr="004B6786">
        <w:rPr>
          <w:color w:val="000000" w:themeColor="text1"/>
          <w:highlight w:val="yellow"/>
          <w:vertAlign w:val="subscript"/>
        </w:rPr>
        <w:t>4</w:t>
      </w:r>
      <w:r w:rsidR="00B94461" w:rsidRPr="004B6786">
        <w:rPr>
          <w:color w:val="000000" w:themeColor="text1"/>
          <w:highlight w:val="yellow"/>
        </w:rPr>
        <w:t>HCO</w:t>
      </w:r>
      <w:r w:rsidR="00AF2F17" w:rsidRPr="004B6786">
        <w:rPr>
          <w:color w:val="000000" w:themeColor="text1"/>
          <w:highlight w:val="yellow"/>
          <w:vertAlign w:val="subscript"/>
        </w:rPr>
        <w:t>2</w:t>
      </w:r>
      <w:r w:rsidR="00B94461" w:rsidRPr="004B6786">
        <w:rPr>
          <w:color w:val="000000" w:themeColor="text1"/>
          <w:highlight w:val="yellow"/>
        </w:rPr>
        <w:t xml:space="preserve"> with 1% TEA (v/v)</w:t>
      </w:r>
      <w:r w:rsidR="00CA17AA" w:rsidRPr="004B6786">
        <w:rPr>
          <w:color w:val="000000" w:themeColor="text1"/>
          <w:highlight w:val="yellow"/>
        </w:rPr>
        <w:t xml:space="preserve"> until the solvent front reaches the solvent front line.</w:t>
      </w:r>
      <w:r w:rsidRPr="004B6786">
        <w:rPr>
          <w:color w:val="000000" w:themeColor="text1"/>
          <w:highlight w:val="yellow"/>
        </w:rPr>
        <w:t xml:space="preserve"> </w:t>
      </w:r>
      <w:r w:rsidR="004D7FED" w:rsidRPr="008E763C">
        <w:rPr>
          <w:color w:val="000000" w:themeColor="text1"/>
          <w:highlight w:val="yellow"/>
        </w:rPr>
        <w:t xml:space="preserve">Wait for </w:t>
      </w:r>
      <w:r w:rsidR="00E22AFA" w:rsidRPr="008E763C">
        <w:rPr>
          <w:color w:val="000000" w:themeColor="text1"/>
          <w:highlight w:val="yellow"/>
        </w:rPr>
        <w:t xml:space="preserve">the </w:t>
      </w:r>
      <w:r w:rsidR="004D7FED" w:rsidRPr="008E763C">
        <w:rPr>
          <w:color w:val="000000" w:themeColor="text1"/>
          <w:highlight w:val="yellow"/>
        </w:rPr>
        <w:t xml:space="preserve">solvent on </w:t>
      </w:r>
      <w:r w:rsidR="00E22AFA" w:rsidRPr="008E763C">
        <w:rPr>
          <w:color w:val="000000" w:themeColor="text1"/>
          <w:highlight w:val="yellow"/>
        </w:rPr>
        <w:t xml:space="preserve">the </w:t>
      </w:r>
      <w:r w:rsidR="004D7FED" w:rsidRPr="008E763C">
        <w:rPr>
          <w:color w:val="000000" w:themeColor="text1"/>
          <w:highlight w:val="yellow"/>
        </w:rPr>
        <w:t xml:space="preserve">TLC plate to dry and </w:t>
      </w:r>
      <w:r w:rsidR="002E1988" w:rsidRPr="008E763C">
        <w:rPr>
          <w:color w:val="000000" w:themeColor="text1"/>
          <w:highlight w:val="yellow"/>
        </w:rPr>
        <w:t xml:space="preserve">then </w:t>
      </w:r>
      <w:r w:rsidRPr="008E763C">
        <w:rPr>
          <w:color w:val="000000" w:themeColor="text1"/>
          <w:highlight w:val="yellow"/>
        </w:rPr>
        <w:t xml:space="preserve">cover with a </w:t>
      </w:r>
      <w:r w:rsidR="00B94461" w:rsidRPr="008E763C">
        <w:rPr>
          <w:color w:val="000000" w:themeColor="text1"/>
          <w:highlight w:val="yellow"/>
        </w:rPr>
        <w:t>glass microscope slide (76.2 mm x 50.8 mm, 1 mm thick)</w:t>
      </w:r>
      <w:r w:rsidR="00E40407" w:rsidRPr="008E763C">
        <w:rPr>
          <w:color w:val="000000" w:themeColor="text1"/>
          <w:highlight w:val="yellow"/>
        </w:rPr>
        <w:t>.</w:t>
      </w:r>
    </w:p>
    <w:p w14:paraId="25E6A42A" w14:textId="77777777" w:rsidR="004B6786" w:rsidRPr="004B6786" w:rsidRDefault="004B6786" w:rsidP="004B6786">
      <w:pPr>
        <w:pStyle w:val="ListParagraph"/>
        <w:ind w:left="0"/>
        <w:rPr>
          <w:color w:val="000000" w:themeColor="text1"/>
        </w:rPr>
      </w:pPr>
    </w:p>
    <w:p w14:paraId="5F746861" w14:textId="6C9EDF3A" w:rsidR="00193C48" w:rsidRPr="008E763C" w:rsidRDefault="00E40407" w:rsidP="004B6786">
      <w:pPr>
        <w:pStyle w:val="ListParagraph"/>
        <w:numPr>
          <w:ilvl w:val="2"/>
          <w:numId w:val="24"/>
        </w:numPr>
        <w:ind w:left="0" w:firstLine="0"/>
        <w:rPr>
          <w:color w:val="000000" w:themeColor="text1"/>
        </w:rPr>
      </w:pPr>
      <w:r>
        <w:rPr>
          <w:color w:val="000000" w:themeColor="text1"/>
          <w:highlight w:val="yellow"/>
        </w:rPr>
        <w:t xml:space="preserve">Obtain a radioactivity image of each TLC plate by placing the plate in a Cerenkov imaging system </w:t>
      </w:r>
      <w:bookmarkEnd w:id="40"/>
      <w:r w:rsidRPr="004A6E64">
        <w:rPr>
          <w:color w:val="000000" w:themeColor="text1"/>
          <w:highlight w:val="yellow"/>
        </w:rPr>
        <w:t>for a 5 min exposure.</w:t>
      </w:r>
      <w:r w:rsidR="004A6E64">
        <w:rPr>
          <w:color w:val="000000" w:themeColor="text1"/>
        </w:rPr>
        <w:t xml:space="preserve"> </w:t>
      </w:r>
      <w:r w:rsidRPr="004A6E64">
        <w:rPr>
          <w:color w:val="000000" w:themeColor="text1"/>
          <w:highlight w:val="yellow"/>
        </w:rPr>
        <w:t>P</w:t>
      </w:r>
      <w:r w:rsidR="00193C48" w:rsidRPr="004A6E64">
        <w:rPr>
          <w:color w:val="000000" w:themeColor="text1"/>
          <w:highlight w:val="yellow"/>
        </w:rPr>
        <w:t xml:space="preserve">erform standard image corrections </w:t>
      </w:r>
      <w:r w:rsidR="00193C48" w:rsidRPr="008E763C">
        <w:rPr>
          <w:color w:val="000000" w:themeColor="text1"/>
        </w:rPr>
        <w:t>(dark current subtraction, flat field correction, median filtering, and background subtraction).</w:t>
      </w:r>
    </w:p>
    <w:p w14:paraId="261C4B26" w14:textId="77777777" w:rsidR="004B6786" w:rsidRDefault="004B6786" w:rsidP="004B6786">
      <w:pPr>
        <w:pStyle w:val="ListParagraph"/>
        <w:ind w:left="0"/>
        <w:rPr>
          <w:color w:val="000000" w:themeColor="text1"/>
          <w:highlight w:val="yellow"/>
        </w:rPr>
      </w:pPr>
      <w:bookmarkStart w:id="41" w:name="_Hlk50771444"/>
      <w:bookmarkStart w:id="42" w:name="_Hlk55996607"/>
    </w:p>
    <w:p w14:paraId="0FD52802" w14:textId="5F1E3D23" w:rsidR="00193C48" w:rsidRPr="00D31ECF" w:rsidRDefault="00E40407" w:rsidP="004B6786">
      <w:pPr>
        <w:pStyle w:val="ListParagraph"/>
        <w:numPr>
          <w:ilvl w:val="2"/>
          <w:numId w:val="24"/>
        </w:numPr>
        <w:ind w:left="0" w:firstLine="0"/>
        <w:rPr>
          <w:color w:val="000000" w:themeColor="text1"/>
          <w:highlight w:val="yellow"/>
        </w:rPr>
      </w:pPr>
      <w:r>
        <w:rPr>
          <w:color w:val="000000" w:themeColor="text1"/>
          <w:highlight w:val="yellow"/>
        </w:rPr>
        <w:t>Use</w:t>
      </w:r>
      <w:r w:rsidR="00E22AFA">
        <w:rPr>
          <w:color w:val="000000" w:themeColor="text1"/>
          <w:highlight w:val="yellow"/>
        </w:rPr>
        <w:t xml:space="preserve"> </w:t>
      </w:r>
      <w:r>
        <w:rPr>
          <w:color w:val="000000" w:themeColor="text1"/>
          <w:highlight w:val="yellow"/>
        </w:rPr>
        <w:t xml:space="preserve">region of interest (ROI) analysis for the first lane of the first TLC plate. </w:t>
      </w:r>
      <w:r w:rsidR="00193C48" w:rsidRPr="00D31ECF">
        <w:rPr>
          <w:color w:val="000000" w:themeColor="text1"/>
          <w:highlight w:val="yellow"/>
        </w:rPr>
        <w:t xml:space="preserve">Draw regions around each </w:t>
      </w:r>
      <w:r w:rsidR="008C6928">
        <w:rPr>
          <w:color w:val="000000" w:themeColor="text1"/>
          <w:highlight w:val="yellow"/>
        </w:rPr>
        <w:t xml:space="preserve">band </w:t>
      </w:r>
      <w:r>
        <w:rPr>
          <w:color w:val="000000" w:themeColor="text1"/>
          <w:highlight w:val="yellow"/>
        </w:rPr>
        <w:t>visible in the lane. The software will compute the fraction of</w:t>
      </w:r>
      <w:r w:rsidR="00005DD9">
        <w:rPr>
          <w:color w:val="000000" w:themeColor="text1"/>
          <w:highlight w:val="yellow"/>
        </w:rPr>
        <w:t xml:space="preserve"> integrated </w:t>
      </w:r>
      <w:r>
        <w:rPr>
          <w:color w:val="000000" w:themeColor="text1"/>
          <w:highlight w:val="yellow"/>
        </w:rPr>
        <w:t xml:space="preserve">intensity of each </w:t>
      </w:r>
      <w:r w:rsidR="008C6928">
        <w:rPr>
          <w:color w:val="000000" w:themeColor="text1"/>
          <w:highlight w:val="yellow"/>
        </w:rPr>
        <w:t>region (band)</w:t>
      </w:r>
      <w:r>
        <w:rPr>
          <w:color w:val="000000" w:themeColor="text1"/>
          <w:highlight w:val="yellow"/>
        </w:rPr>
        <w:t xml:space="preserve"> compared to the total integrated intensity of all </w:t>
      </w:r>
      <w:r w:rsidR="008C6928">
        <w:rPr>
          <w:color w:val="000000" w:themeColor="text1"/>
          <w:highlight w:val="yellow"/>
        </w:rPr>
        <w:t>regions (bands)</w:t>
      </w:r>
      <w:r>
        <w:rPr>
          <w:color w:val="000000" w:themeColor="text1"/>
          <w:highlight w:val="yellow"/>
        </w:rPr>
        <w:t xml:space="preserve">. </w:t>
      </w:r>
    </w:p>
    <w:p w14:paraId="100A637C" w14:textId="77777777" w:rsidR="004B6786" w:rsidRDefault="004B6786" w:rsidP="004B6786">
      <w:pPr>
        <w:pStyle w:val="ListParagraph"/>
        <w:ind w:left="0"/>
        <w:rPr>
          <w:color w:val="000000" w:themeColor="text1"/>
        </w:rPr>
      </w:pPr>
    </w:p>
    <w:p w14:paraId="6BC8EBF3" w14:textId="29FAA7F6" w:rsidR="004420B7" w:rsidRPr="004A6E64" w:rsidRDefault="004420B7" w:rsidP="004B6786">
      <w:pPr>
        <w:pStyle w:val="ListParagraph"/>
        <w:numPr>
          <w:ilvl w:val="2"/>
          <w:numId w:val="24"/>
        </w:numPr>
        <w:ind w:left="0" w:firstLine="0"/>
        <w:rPr>
          <w:color w:val="000000" w:themeColor="text1"/>
        </w:rPr>
      </w:pPr>
      <w:r w:rsidRPr="004A6E64">
        <w:rPr>
          <w:color w:val="000000" w:themeColor="text1"/>
        </w:rPr>
        <w:t xml:space="preserve">With this mobile phase, the </w:t>
      </w:r>
      <w:r w:rsidR="002F0105" w:rsidRPr="004A6E64">
        <w:rPr>
          <w:color w:val="000000" w:themeColor="text1"/>
        </w:rPr>
        <w:t>following bands are expected at the indicated retention factors</w:t>
      </w:r>
      <w:r w:rsidRPr="004A6E64">
        <w:rPr>
          <w:color w:val="000000" w:themeColor="text1"/>
        </w:rPr>
        <w:t xml:space="preserve">: Rf = 0.0: </w:t>
      </w:r>
      <w:r w:rsidR="00CB0964" w:rsidRPr="004A6E64">
        <w:rPr>
          <w:color w:val="000000" w:themeColor="text1"/>
        </w:rPr>
        <w:t xml:space="preserve">Unreacted </w:t>
      </w:r>
      <w:r w:rsidRPr="004A6E64">
        <w:rPr>
          <w:color w:val="000000" w:themeColor="text1"/>
        </w:rPr>
        <w:t>[</w:t>
      </w:r>
      <w:r w:rsidRPr="004A6E64">
        <w:rPr>
          <w:color w:val="000000" w:themeColor="text1"/>
          <w:vertAlign w:val="superscript"/>
        </w:rPr>
        <w:t>18</w:t>
      </w:r>
      <w:proofErr w:type="gramStart"/>
      <w:r w:rsidRPr="004A6E64">
        <w:rPr>
          <w:color w:val="000000" w:themeColor="text1"/>
        </w:rPr>
        <w:t>F]fluoride</w:t>
      </w:r>
      <w:proofErr w:type="gramEnd"/>
      <w:r w:rsidRPr="004A6E64">
        <w:rPr>
          <w:color w:val="000000" w:themeColor="text1"/>
        </w:rPr>
        <w:t xml:space="preserve">; Rf = </w:t>
      </w:r>
      <w:r w:rsidR="00DF56B9" w:rsidRPr="004A6E64">
        <w:rPr>
          <w:color w:val="000000" w:themeColor="text1"/>
        </w:rPr>
        <w:t>0.</w:t>
      </w:r>
      <w:r w:rsidR="004A42F5" w:rsidRPr="004A6E64">
        <w:rPr>
          <w:color w:val="000000" w:themeColor="text1"/>
        </w:rPr>
        <w:t>9</w:t>
      </w:r>
      <w:r w:rsidR="00DF56B9" w:rsidRPr="004A6E64">
        <w:rPr>
          <w:color w:val="000000" w:themeColor="text1"/>
        </w:rPr>
        <w:t>:</w:t>
      </w:r>
      <w:r w:rsidRPr="004A6E64">
        <w:rPr>
          <w:color w:val="000000" w:themeColor="text1"/>
        </w:rPr>
        <w:t xml:space="preserve"> [</w:t>
      </w:r>
      <w:r w:rsidRPr="004A6E64">
        <w:rPr>
          <w:color w:val="000000" w:themeColor="text1"/>
          <w:vertAlign w:val="superscript"/>
        </w:rPr>
        <w:t>18</w:t>
      </w:r>
      <w:r w:rsidRPr="004A6E64">
        <w:rPr>
          <w:color w:val="000000" w:themeColor="text1"/>
        </w:rPr>
        <w:t>F]</w:t>
      </w:r>
      <w:proofErr w:type="spellStart"/>
      <w:r w:rsidR="004A42F5" w:rsidRPr="004A6E64">
        <w:rPr>
          <w:color w:val="000000" w:themeColor="text1"/>
        </w:rPr>
        <w:t>f</w:t>
      </w:r>
      <w:r w:rsidRPr="004A6E64">
        <w:rPr>
          <w:color w:val="000000" w:themeColor="text1"/>
        </w:rPr>
        <w:t>allypride</w:t>
      </w:r>
      <w:proofErr w:type="spellEnd"/>
      <w:r w:rsidRPr="004A6E64">
        <w:rPr>
          <w:color w:val="000000" w:themeColor="text1"/>
        </w:rPr>
        <w:t xml:space="preserve">; Rf = </w:t>
      </w:r>
      <w:r w:rsidR="00DF56B9" w:rsidRPr="004A6E64">
        <w:rPr>
          <w:color w:val="000000" w:themeColor="text1"/>
        </w:rPr>
        <w:t>0.</w:t>
      </w:r>
      <w:r w:rsidR="004A42F5" w:rsidRPr="004A6E64">
        <w:rPr>
          <w:color w:val="000000" w:themeColor="text1"/>
        </w:rPr>
        <w:t>94</w:t>
      </w:r>
      <w:r w:rsidRPr="004A6E64">
        <w:rPr>
          <w:color w:val="000000" w:themeColor="text1"/>
        </w:rPr>
        <w:t xml:space="preserve">: </w:t>
      </w:r>
      <w:r w:rsidR="00CB0964" w:rsidRPr="004A6E64">
        <w:rPr>
          <w:color w:val="000000" w:themeColor="text1"/>
        </w:rPr>
        <w:t>Side product</w:t>
      </w:r>
      <w:r w:rsidR="008C6928" w:rsidRPr="004A6E64">
        <w:rPr>
          <w:color w:val="000000" w:themeColor="text1"/>
        </w:rPr>
        <w:t>.</w:t>
      </w:r>
      <w:r w:rsidR="008C6928">
        <w:rPr>
          <w:color w:val="000000" w:themeColor="text1"/>
          <w:highlight w:val="yellow"/>
        </w:rPr>
        <w:t xml:space="preserve"> Determine t</w:t>
      </w:r>
      <w:r w:rsidR="00E40407" w:rsidRPr="00846088">
        <w:rPr>
          <w:color w:val="000000" w:themeColor="text1"/>
          <w:highlight w:val="yellow"/>
        </w:rPr>
        <w:t xml:space="preserve">he fluorination efficiency </w:t>
      </w:r>
      <w:r w:rsidR="008C6928">
        <w:rPr>
          <w:color w:val="000000" w:themeColor="text1"/>
          <w:highlight w:val="yellow"/>
        </w:rPr>
        <w:t xml:space="preserve">as the </w:t>
      </w:r>
      <w:r w:rsidRPr="00846088">
        <w:rPr>
          <w:color w:val="000000" w:themeColor="text1"/>
          <w:highlight w:val="yellow"/>
        </w:rPr>
        <w:t>fraction of activity in the [</w:t>
      </w:r>
      <w:r w:rsidRPr="00846088">
        <w:rPr>
          <w:color w:val="000000" w:themeColor="text1"/>
          <w:highlight w:val="yellow"/>
          <w:vertAlign w:val="superscript"/>
        </w:rPr>
        <w:t>18</w:t>
      </w:r>
      <w:proofErr w:type="gramStart"/>
      <w:r w:rsidRPr="00846088">
        <w:rPr>
          <w:color w:val="000000" w:themeColor="text1"/>
          <w:highlight w:val="yellow"/>
        </w:rPr>
        <w:t>F]</w:t>
      </w:r>
      <w:proofErr w:type="spellStart"/>
      <w:r w:rsidR="004A42F5">
        <w:rPr>
          <w:color w:val="000000" w:themeColor="text1"/>
          <w:highlight w:val="yellow"/>
        </w:rPr>
        <w:t>f</w:t>
      </w:r>
      <w:r w:rsidRPr="00846088">
        <w:rPr>
          <w:color w:val="000000" w:themeColor="text1"/>
          <w:highlight w:val="yellow"/>
        </w:rPr>
        <w:t>allypride</w:t>
      </w:r>
      <w:proofErr w:type="spellEnd"/>
      <w:proofErr w:type="gramEnd"/>
      <w:r w:rsidRPr="00846088">
        <w:rPr>
          <w:color w:val="000000" w:themeColor="text1"/>
          <w:highlight w:val="yellow"/>
        </w:rPr>
        <w:t xml:space="preserve"> </w:t>
      </w:r>
      <w:r w:rsidR="008C6928">
        <w:rPr>
          <w:color w:val="000000" w:themeColor="text1"/>
          <w:highlight w:val="yellow"/>
        </w:rPr>
        <w:t>band</w:t>
      </w:r>
      <w:r w:rsidRPr="00846088">
        <w:rPr>
          <w:color w:val="000000" w:themeColor="text1"/>
          <w:highlight w:val="yellow"/>
        </w:rPr>
        <w:t>.</w:t>
      </w:r>
    </w:p>
    <w:p w14:paraId="24B01949" w14:textId="77777777" w:rsidR="004B6786" w:rsidRPr="004B6786" w:rsidRDefault="004B6786" w:rsidP="004B6786">
      <w:pPr>
        <w:pStyle w:val="ListParagraph"/>
        <w:ind w:left="0"/>
        <w:rPr>
          <w:color w:val="000000" w:themeColor="text1"/>
        </w:rPr>
      </w:pPr>
    </w:p>
    <w:p w14:paraId="7A0D883B" w14:textId="65CDD6A3" w:rsidR="00E40407" w:rsidRDefault="004420B7" w:rsidP="004B6786">
      <w:pPr>
        <w:pStyle w:val="ListParagraph"/>
        <w:numPr>
          <w:ilvl w:val="2"/>
          <w:numId w:val="24"/>
        </w:numPr>
        <w:ind w:left="0" w:firstLine="0"/>
        <w:rPr>
          <w:color w:val="000000" w:themeColor="text1"/>
        </w:rPr>
      </w:pPr>
      <w:r w:rsidRPr="00877656">
        <w:rPr>
          <w:color w:val="000000" w:themeColor="text1"/>
          <w:highlight w:val="yellow"/>
        </w:rPr>
        <w:t xml:space="preserve">Repeat </w:t>
      </w:r>
      <w:r w:rsidR="00E40407" w:rsidRPr="00877656">
        <w:rPr>
          <w:color w:val="000000" w:themeColor="text1"/>
          <w:highlight w:val="yellow"/>
        </w:rPr>
        <w:t xml:space="preserve">this analysis </w:t>
      </w:r>
      <w:r w:rsidRPr="00877656">
        <w:rPr>
          <w:color w:val="000000" w:themeColor="text1"/>
          <w:highlight w:val="yellow"/>
        </w:rPr>
        <w:t xml:space="preserve">for all other </w:t>
      </w:r>
      <w:r w:rsidR="00CB0964" w:rsidRPr="00877656">
        <w:rPr>
          <w:color w:val="000000" w:themeColor="text1"/>
          <w:highlight w:val="yellow"/>
        </w:rPr>
        <w:t>lanes on all TLC plates</w:t>
      </w:r>
      <w:r w:rsidR="00E75CE4" w:rsidRPr="00877656">
        <w:rPr>
          <w:color w:val="000000" w:themeColor="text1"/>
          <w:highlight w:val="yellow"/>
        </w:rPr>
        <w:t>.</w:t>
      </w:r>
      <w:bookmarkEnd w:id="41"/>
    </w:p>
    <w:p w14:paraId="5DB339CD" w14:textId="77777777" w:rsidR="004A6E64" w:rsidRPr="004A6E64" w:rsidRDefault="004A6E64" w:rsidP="004B6786">
      <w:pPr>
        <w:pStyle w:val="ListParagraph"/>
        <w:ind w:left="0"/>
        <w:rPr>
          <w:color w:val="000000" w:themeColor="text1"/>
        </w:rPr>
      </w:pPr>
    </w:p>
    <w:bookmarkEnd w:id="42"/>
    <w:p w14:paraId="065E9BD4" w14:textId="0EC0DB4F" w:rsidR="00E40407" w:rsidRPr="00846088" w:rsidRDefault="00E40407" w:rsidP="004B6786">
      <w:pPr>
        <w:rPr>
          <w:color w:val="000000" w:themeColor="text1"/>
        </w:rPr>
      </w:pPr>
      <w:r>
        <w:rPr>
          <w:color w:val="000000" w:themeColor="text1"/>
        </w:rPr>
        <w:t>NOTE</w:t>
      </w:r>
      <w:r w:rsidRPr="00846088">
        <w:rPr>
          <w:color w:val="000000" w:themeColor="text1"/>
        </w:rPr>
        <w:t xml:space="preserve">: If </w:t>
      </w:r>
      <w:r w:rsidR="002F0105">
        <w:rPr>
          <w:color w:val="000000" w:themeColor="text1"/>
        </w:rPr>
        <w:t xml:space="preserve">a </w:t>
      </w:r>
      <w:r w:rsidRPr="00846088">
        <w:rPr>
          <w:color w:val="000000" w:themeColor="text1"/>
        </w:rPr>
        <w:t>Cerenkov imaging chamber is not available, a small animal</w:t>
      </w:r>
      <w:r w:rsidR="002F0105">
        <w:rPr>
          <w:color w:val="000000" w:themeColor="text1"/>
        </w:rPr>
        <w:t xml:space="preserve"> (preclinical) </w:t>
      </w:r>
      <w:r w:rsidR="002F0105">
        <w:rPr>
          <w:i/>
          <w:color w:val="000000" w:themeColor="text1"/>
        </w:rPr>
        <w:t>in vivo</w:t>
      </w:r>
      <w:r w:rsidR="002F0105">
        <w:rPr>
          <w:color w:val="000000" w:themeColor="text1"/>
        </w:rPr>
        <w:t xml:space="preserve"> optical</w:t>
      </w:r>
      <w:r w:rsidRPr="00846088">
        <w:rPr>
          <w:color w:val="000000" w:themeColor="text1"/>
        </w:rPr>
        <w:t xml:space="preserve"> imaging system</w:t>
      </w:r>
      <w:r w:rsidR="002F0105">
        <w:rPr>
          <w:color w:val="000000" w:themeColor="text1"/>
        </w:rPr>
        <w:t xml:space="preserve"> can be used to image the TLC plates. Alternatively, a 2-dimensional TLC scanner can be used. Alternatively, if only a 1-dimensional TLC scanner is available, the TLC plates can be analyzed by cutting into strips with scissors (1 per lane</w:t>
      </w:r>
      <w:proofErr w:type="gramStart"/>
      <w:r w:rsidR="00FE29AB">
        <w:rPr>
          <w:color w:val="000000" w:themeColor="text1"/>
        </w:rPr>
        <w:t xml:space="preserve">), </w:t>
      </w:r>
      <w:r w:rsidR="00EB21D9">
        <w:rPr>
          <w:color w:val="000000" w:themeColor="text1"/>
        </w:rPr>
        <w:t>and</w:t>
      </w:r>
      <w:proofErr w:type="gramEnd"/>
      <w:r w:rsidR="002F0105">
        <w:rPr>
          <w:color w:val="000000" w:themeColor="text1"/>
        </w:rPr>
        <w:t xml:space="preserve"> scanning each strip individually</w:t>
      </w:r>
      <w:r w:rsidR="00FE29AB">
        <w:rPr>
          <w:color w:val="000000" w:themeColor="text1"/>
        </w:rPr>
        <w:t xml:space="preserve">. </w:t>
      </w:r>
      <w:r w:rsidR="00EB21D9">
        <w:rPr>
          <w:color w:val="000000" w:themeColor="text1"/>
        </w:rPr>
        <w:t xml:space="preserve"> </w:t>
      </w:r>
    </w:p>
    <w:p w14:paraId="18011C74" w14:textId="77777777" w:rsidR="004420B7" w:rsidRPr="00785D07" w:rsidRDefault="004420B7" w:rsidP="004B6786">
      <w:pPr>
        <w:rPr>
          <w:color w:val="000000" w:themeColor="text1"/>
        </w:rPr>
      </w:pPr>
    </w:p>
    <w:p w14:paraId="40D5B8FB" w14:textId="19E6C439" w:rsidR="00994624" w:rsidRPr="00DF05B1" w:rsidRDefault="00994624" w:rsidP="004B6786">
      <w:pPr>
        <w:pStyle w:val="ListParagraph"/>
        <w:numPr>
          <w:ilvl w:val="1"/>
          <w:numId w:val="24"/>
        </w:numPr>
        <w:ind w:left="0" w:firstLine="0"/>
        <w:rPr>
          <w:color w:val="000000" w:themeColor="text1"/>
        </w:rPr>
      </w:pPr>
      <w:bookmarkStart w:id="43" w:name="_Hlk55996651"/>
      <w:bookmarkStart w:id="44" w:name="_Hlk50771556"/>
      <w:r w:rsidRPr="00DF05B1">
        <w:rPr>
          <w:color w:val="000000" w:themeColor="text1"/>
        </w:rPr>
        <w:t>Determine the crude radiochemical yield (crude RCY)</w:t>
      </w:r>
      <w:r w:rsidR="00CB0964" w:rsidRPr="00DF05B1">
        <w:rPr>
          <w:color w:val="000000" w:themeColor="text1"/>
        </w:rPr>
        <w:t xml:space="preserve"> for each reaction site</w:t>
      </w:r>
      <w:r w:rsidRPr="00DF05B1">
        <w:rPr>
          <w:color w:val="000000" w:themeColor="text1"/>
        </w:rPr>
        <w:t>.</w:t>
      </w:r>
    </w:p>
    <w:p w14:paraId="37B0CA21" w14:textId="77777777" w:rsidR="004B6786" w:rsidRPr="00DF05B1" w:rsidRDefault="004B6786" w:rsidP="004B6786">
      <w:pPr>
        <w:pStyle w:val="ListParagraph"/>
        <w:ind w:left="0"/>
        <w:rPr>
          <w:color w:val="000000" w:themeColor="text1"/>
        </w:rPr>
      </w:pPr>
    </w:p>
    <w:p w14:paraId="3288D1F0" w14:textId="0C33BB9A" w:rsidR="00994624" w:rsidRPr="001D539F" w:rsidRDefault="00994624" w:rsidP="004B6786">
      <w:pPr>
        <w:pStyle w:val="ListParagraph"/>
        <w:numPr>
          <w:ilvl w:val="2"/>
          <w:numId w:val="24"/>
        </w:numPr>
        <w:ind w:left="0" w:firstLine="0"/>
        <w:rPr>
          <w:color w:val="000000" w:themeColor="text1"/>
          <w:highlight w:val="yellow"/>
        </w:rPr>
      </w:pPr>
      <w:r w:rsidRPr="001D539F">
        <w:rPr>
          <w:color w:val="000000" w:themeColor="text1"/>
          <w:highlight w:val="yellow"/>
        </w:rPr>
        <w:t>Determine the crude RCY for the first crude product by multiplying the collection efficiency by the fluorination efficiency.</w:t>
      </w:r>
    </w:p>
    <w:p w14:paraId="2C450B2D" w14:textId="77777777" w:rsidR="004B6786" w:rsidRPr="00DF05B1" w:rsidRDefault="004B6786" w:rsidP="004B6786">
      <w:pPr>
        <w:pStyle w:val="ListParagraph"/>
        <w:ind w:left="0"/>
        <w:rPr>
          <w:color w:val="000000" w:themeColor="text1"/>
        </w:rPr>
      </w:pPr>
    </w:p>
    <w:p w14:paraId="11FFB89D" w14:textId="1A2583FC" w:rsidR="00CB0964" w:rsidRPr="00DF05B1" w:rsidRDefault="00CB0964" w:rsidP="004B6786">
      <w:pPr>
        <w:pStyle w:val="ListParagraph"/>
        <w:numPr>
          <w:ilvl w:val="2"/>
          <w:numId w:val="24"/>
        </w:numPr>
        <w:ind w:left="0" w:firstLine="0"/>
        <w:rPr>
          <w:color w:val="000000" w:themeColor="text1"/>
        </w:rPr>
      </w:pPr>
      <w:r w:rsidRPr="00DF05B1">
        <w:rPr>
          <w:color w:val="000000" w:themeColor="text1"/>
        </w:rPr>
        <w:t>Repeat for all other reaction sites.</w:t>
      </w:r>
    </w:p>
    <w:bookmarkEnd w:id="43"/>
    <w:p w14:paraId="7CC01AC8" w14:textId="77777777" w:rsidR="00994624" w:rsidRPr="00785D07" w:rsidRDefault="00994624" w:rsidP="004B6786">
      <w:pPr>
        <w:rPr>
          <w:color w:val="000000" w:themeColor="text1"/>
        </w:rPr>
      </w:pPr>
    </w:p>
    <w:p w14:paraId="7C1795F9" w14:textId="28F0E650" w:rsidR="00994624" w:rsidRPr="00AE402A" w:rsidRDefault="00994624" w:rsidP="004B6786">
      <w:pPr>
        <w:pStyle w:val="ListParagraph"/>
        <w:numPr>
          <w:ilvl w:val="1"/>
          <w:numId w:val="24"/>
        </w:numPr>
        <w:ind w:left="0" w:firstLine="0"/>
        <w:rPr>
          <w:color w:val="000000" w:themeColor="text1"/>
          <w:highlight w:val="yellow"/>
        </w:rPr>
      </w:pPr>
      <w:bookmarkStart w:id="45" w:name="_Hlk55996680"/>
      <w:r w:rsidRPr="00AE402A">
        <w:rPr>
          <w:color w:val="000000" w:themeColor="text1"/>
          <w:highlight w:val="yellow"/>
        </w:rPr>
        <w:t>Analyze the results</w:t>
      </w:r>
    </w:p>
    <w:p w14:paraId="7141B9B5" w14:textId="77777777" w:rsidR="004B6786" w:rsidRPr="00AE402A" w:rsidRDefault="004B6786" w:rsidP="004B6786">
      <w:pPr>
        <w:pStyle w:val="ListParagraph"/>
        <w:ind w:left="0"/>
        <w:rPr>
          <w:color w:val="000000" w:themeColor="text1"/>
          <w:highlight w:val="yellow"/>
        </w:rPr>
      </w:pPr>
    </w:p>
    <w:p w14:paraId="25A73424" w14:textId="52285B41" w:rsidR="00994624" w:rsidRPr="00AE402A" w:rsidRDefault="00994624" w:rsidP="004B6786">
      <w:pPr>
        <w:pStyle w:val="ListParagraph"/>
        <w:numPr>
          <w:ilvl w:val="2"/>
          <w:numId w:val="24"/>
        </w:numPr>
        <w:ind w:left="0" w:firstLine="0"/>
        <w:rPr>
          <w:color w:val="000000" w:themeColor="text1"/>
          <w:highlight w:val="yellow"/>
        </w:rPr>
      </w:pPr>
      <w:r w:rsidRPr="00AE402A">
        <w:rPr>
          <w:color w:val="000000" w:themeColor="text1"/>
          <w:highlight w:val="yellow"/>
        </w:rPr>
        <w:t>Aggregate values for any replicate experiments into an average and standard deviation.</w:t>
      </w:r>
    </w:p>
    <w:p w14:paraId="058975E0" w14:textId="77777777" w:rsidR="004B6786" w:rsidRPr="00AE402A" w:rsidRDefault="004B6786" w:rsidP="004B6786">
      <w:pPr>
        <w:pStyle w:val="ListParagraph"/>
        <w:ind w:left="0"/>
        <w:rPr>
          <w:color w:val="000000" w:themeColor="text1"/>
          <w:highlight w:val="yellow"/>
        </w:rPr>
      </w:pPr>
    </w:p>
    <w:p w14:paraId="62509CC1" w14:textId="47E3B451" w:rsidR="00994624" w:rsidRPr="008E763C" w:rsidRDefault="00994624" w:rsidP="004B6786">
      <w:pPr>
        <w:pStyle w:val="ListParagraph"/>
        <w:numPr>
          <w:ilvl w:val="2"/>
          <w:numId w:val="24"/>
        </w:numPr>
        <w:ind w:left="0" w:firstLine="0"/>
        <w:rPr>
          <w:color w:val="000000" w:themeColor="text1"/>
        </w:rPr>
      </w:pPr>
      <w:r w:rsidRPr="008E763C">
        <w:rPr>
          <w:color w:val="000000" w:themeColor="text1"/>
        </w:rPr>
        <w:t xml:space="preserve">Plot the collection efficiency, fluorination efficiency, and crude RCY as a function </w:t>
      </w:r>
      <w:r w:rsidR="00CB0964" w:rsidRPr="008E763C">
        <w:rPr>
          <w:color w:val="000000" w:themeColor="text1"/>
        </w:rPr>
        <w:t>of the</w:t>
      </w:r>
      <w:r w:rsidR="00877656" w:rsidRPr="008E763C">
        <w:rPr>
          <w:color w:val="000000" w:themeColor="text1"/>
        </w:rPr>
        <w:t xml:space="preserve"> parameter that was varied</w:t>
      </w:r>
      <w:r w:rsidR="00CB0964" w:rsidRPr="008E763C">
        <w:rPr>
          <w:color w:val="000000" w:themeColor="text1"/>
        </w:rPr>
        <w:t xml:space="preserve"> (precursor concentration</w:t>
      </w:r>
      <w:r w:rsidR="002F0105" w:rsidRPr="008E763C">
        <w:rPr>
          <w:color w:val="000000" w:themeColor="text1"/>
        </w:rPr>
        <w:t xml:space="preserve"> in this example</w:t>
      </w:r>
      <w:r w:rsidR="00CB0964" w:rsidRPr="008E763C">
        <w:rPr>
          <w:color w:val="000000" w:themeColor="text1"/>
        </w:rPr>
        <w:t>).</w:t>
      </w:r>
    </w:p>
    <w:p w14:paraId="1F5FB66B" w14:textId="77777777" w:rsidR="004B6786" w:rsidRPr="00AE402A" w:rsidRDefault="004B6786" w:rsidP="004B6786">
      <w:pPr>
        <w:pStyle w:val="ListParagraph"/>
        <w:ind w:left="0"/>
        <w:rPr>
          <w:color w:val="000000" w:themeColor="text1"/>
          <w:highlight w:val="yellow"/>
        </w:rPr>
      </w:pPr>
    </w:p>
    <w:p w14:paraId="58F3A2C2" w14:textId="27B32A04" w:rsidR="00994624" w:rsidRPr="008E763C" w:rsidRDefault="00994624" w:rsidP="004B6786">
      <w:pPr>
        <w:pStyle w:val="ListParagraph"/>
        <w:numPr>
          <w:ilvl w:val="2"/>
          <w:numId w:val="24"/>
        </w:numPr>
        <w:ind w:left="0" w:firstLine="0"/>
        <w:rPr>
          <w:color w:val="000000" w:themeColor="text1"/>
        </w:rPr>
      </w:pPr>
      <w:r w:rsidRPr="00AE402A">
        <w:rPr>
          <w:color w:val="000000" w:themeColor="text1"/>
          <w:highlight w:val="yellow"/>
        </w:rPr>
        <w:t>Select the optimal conditions based on the desired criteria. Typically</w:t>
      </w:r>
      <w:r w:rsidR="00806610" w:rsidRPr="00AE402A">
        <w:rPr>
          <w:color w:val="000000" w:themeColor="text1"/>
          <w:highlight w:val="yellow"/>
        </w:rPr>
        <w:t>,</w:t>
      </w:r>
      <w:r w:rsidRPr="00AE402A">
        <w:rPr>
          <w:color w:val="000000" w:themeColor="text1"/>
          <w:highlight w:val="yellow"/>
        </w:rPr>
        <w:t xml:space="preserve"> this is the maximum crude RCY.</w:t>
      </w:r>
      <w:bookmarkEnd w:id="44"/>
      <w:r w:rsidRPr="00AE402A">
        <w:rPr>
          <w:color w:val="000000" w:themeColor="text1"/>
          <w:highlight w:val="yellow"/>
        </w:rPr>
        <w:t xml:space="preserve"> </w:t>
      </w:r>
      <w:bookmarkEnd w:id="45"/>
      <w:r w:rsidRPr="008E763C">
        <w:rPr>
          <w:color w:val="000000" w:themeColor="text1"/>
        </w:rPr>
        <w:t xml:space="preserve">Additionally, </w:t>
      </w:r>
      <w:r w:rsidR="00005DD9" w:rsidRPr="008E763C">
        <w:rPr>
          <w:color w:val="000000" w:themeColor="text1"/>
        </w:rPr>
        <w:t>the point is often chosen in a region where the slope</w:t>
      </w:r>
      <w:r w:rsidRPr="008E763C">
        <w:rPr>
          <w:color w:val="000000" w:themeColor="text1"/>
        </w:rPr>
        <w:t xml:space="preserve"> of the graph is relatively flat, indicating it is </w:t>
      </w:r>
      <w:r w:rsidR="00005DD9" w:rsidRPr="008E763C">
        <w:rPr>
          <w:color w:val="000000" w:themeColor="text1"/>
        </w:rPr>
        <w:t>in</w:t>
      </w:r>
      <w:r w:rsidRPr="008E763C">
        <w:rPr>
          <w:color w:val="000000" w:themeColor="text1"/>
        </w:rPr>
        <w:t>sensitive to small changes in the parameter, providing a more robust protocol.</w:t>
      </w:r>
    </w:p>
    <w:p w14:paraId="139ED7A9" w14:textId="193457D5" w:rsidR="00D73A1F" w:rsidRPr="00785D07" w:rsidRDefault="00D73A1F" w:rsidP="004B6786">
      <w:pPr>
        <w:rPr>
          <w:color w:val="000000" w:themeColor="text1"/>
        </w:rPr>
      </w:pPr>
      <w:r w:rsidRPr="00785D07">
        <w:rPr>
          <w:color w:val="000000" w:themeColor="text1"/>
        </w:rPr>
        <w:t xml:space="preserve"> </w:t>
      </w:r>
    </w:p>
    <w:bookmarkEnd w:id="0"/>
    <w:p w14:paraId="489A6CDF" w14:textId="26F1CE33" w:rsidR="007C5647" w:rsidRPr="00785D07" w:rsidRDefault="00630042" w:rsidP="004B6786">
      <w:pPr>
        <w:pBdr>
          <w:top w:val="nil"/>
          <w:left w:val="nil"/>
          <w:bottom w:val="nil"/>
          <w:right w:val="nil"/>
          <w:between w:val="nil"/>
        </w:pBdr>
        <w:rPr>
          <w:color w:val="000000" w:themeColor="text1"/>
        </w:rPr>
      </w:pPr>
      <w:r w:rsidRPr="00785D07">
        <w:rPr>
          <w:b/>
          <w:color w:val="000000" w:themeColor="text1"/>
        </w:rPr>
        <w:t xml:space="preserve">REPRESENTATIVE RESULTS:  </w:t>
      </w:r>
    </w:p>
    <w:p w14:paraId="4687809E" w14:textId="77D3B964" w:rsidR="00CB0964" w:rsidRPr="00785D07" w:rsidRDefault="00FD6498" w:rsidP="004B6786">
      <w:pPr>
        <w:rPr>
          <w:color w:val="000000" w:themeColor="text1"/>
        </w:rPr>
      </w:pPr>
      <w:r w:rsidRPr="00785D07">
        <w:rPr>
          <w:color w:val="000000" w:themeColor="text1"/>
        </w:rPr>
        <w:t xml:space="preserve">A representative experiment was performed to illustrate this method. </w:t>
      </w:r>
      <w:r w:rsidR="00A07FA4" w:rsidRPr="00785D07">
        <w:rPr>
          <w:color w:val="000000" w:themeColor="text1"/>
        </w:rPr>
        <w:t xml:space="preserve">Using </w:t>
      </w:r>
      <w:r w:rsidR="00013857" w:rsidRPr="00785D07">
        <w:rPr>
          <w:color w:val="000000" w:themeColor="text1"/>
        </w:rPr>
        <w:t>16</w:t>
      </w:r>
      <w:r w:rsidR="00A07FA4" w:rsidRPr="00785D07">
        <w:rPr>
          <w:color w:val="000000" w:themeColor="text1"/>
        </w:rPr>
        <w:t xml:space="preserve"> reactions, optimization studies of the radiopharmaceutical [</w:t>
      </w:r>
      <w:r w:rsidR="00A07FA4" w:rsidRPr="00785D07">
        <w:rPr>
          <w:color w:val="000000" w:themeColor="text1"/>
          <w:vertAlign w:val="superscript"/>
        </w:rPr>
        <w:t>18</w:t>
      </w:r>
      <w:r w:rsidR="00A07FA4" w:rsidRPr="00785D07">
        <w:rPr>
          <w:color w:val="000000" w:themeColor="text1"/>
        </w:rPr>
        <w:t xml:space="preserve">F]fallypride were performed by </w:t>
      </w:r>
      <w:r w:rsidR="00994624" w:rsidRPr="00785D07">
        <w:rPr>
          <w:color w:val="000000" w:themeColor="text1"/>
        </w:rPr>
        <w:t>varying precursor concentration</w:t>
      </w:r>
      <w:r w:rsidR="002F0105">
        <w:rPr>
          <w:color w:val="000000" w:themeColor="text1"/>
        </w:rPr>
        <w:t xml:space="preserve"> </w:t>
      </w:r>
      <w:r w:rsidR="002F0105" w:rsidRPr="00785D07">
        <w:rPr>
          <w:color w:val="000000" w:themeColor="text1"/>
        </w:rPr>
        <w:t>(77, 39, 19, 9.6, 4.8, 2.4, 1.2, and 0.6 mM)</w:t>
      </w:r>
      <w:r w:rsidR="00C8234B" w:rsidRPr="00785D07">
        <w:rPr>
          <w:color w:val="000000" w:themeColor="text1"/>
        </w:rPr>
        <w:t xml:space="preserve"> in </w:t>
      </w:r>
      <w:proofErr w:type="spellStart"/>
      <w:r w:rsidR="00C8234B" w:rsidRPr="00785D07">
        <w:rPr>
          <w:color w:val="000000" w:themeColor="text1"/>
        </w:rPr>
        <w:t>thexyl</w:t>
      </w:r>
      <w:proofErr w:type="spellEnd"/>
      <w:r w:rsidR="00C8234B" w:rsidRPr="00785D07">
        <w:rPr>
          <w:color w:val="000000" w:themeColor="text1"/>
        </w:rPr>
        <w:t xml:space="preserve"> </w:t>
      </w:r>
      <w:proofErr w:type="spellStart"/>
      <w:r w:rsidR="00C8234B" w:rsidRPr="00785D07">
        <w:rPr>
          <w:color w:val="000000" w:themeColor="text1"/>
        </w:rPr>
        <w:t>alcohol:MeCN</w:t>
      </w:r>
      <w:proofErr w:type="spellEnd"/>
      <w:r w:rsidR="00C8234B" w:rsidRPr="00785D07">
        <w:rPr>
          <w:color w:val="000000" w:themeColor="text1"/>
        </w:rPr>
        <w:t xml:space="preserve"> (1:1, v/v) as the reaction solvent</w:t>
      </w:r>
      <w:r w:rsidR="002F0105">
        <w:rPr>
          <w:color w:val="000000" w:themeColor="text1"/>
        </w:rPr>
        <w:t>. Reactions were performed</w:t>
      </w:r>
      <w:r w:rsidR="00994624" w:rsidRPr="00785D07">
        <w:rPr>
          <w:color w:val="000000" w:themeColor="text1"/>
        </w:rPr>
        <w:t xml:space="preserve"> </w:t>
      </w:r>
      <w:r w:rsidR="00C8234B" w:rsidRPr="00785D07">
        <w:rPr>
          <w:color w:val="000000" w:themeColor="text1"/>
        </w:rPr>
        <w:t>at 110 °C for 7 min</w:t>
      </w:r>
      <w:r w:rsidR="00994624" w:rsidRPr="00785D07">
        <w:rPr>
          <w:color w:val="000000" w:themeColor="text1"/>
        </w:rPr>
        <w:t>.</w:t>
      </w:r>
      <w:r w:rsidR="00C8234B" w:rsidRPr="00785D07">
        <w:rPr>
          <w:color w:val="000000" w:themeColor="text1"/>
        </w:rPr>
        <w:t xml:space="preserve"> </w:t>
      </w:r>
      <w:r w:rsidRPr="00785D07">
        <w:rPr>
          <w:color w:val="000000" w:themeColor="text1"/>
        </w:rPr>
        <w:t>Collection efficiency,</w:t>
      </w:r>
      <w:r w:rsidR="00CB0964" w:rsidRPr="00785D07">
        <w:rPr>
          <w:color w:val="000000" w:themeColor="text1"/>
        </w:rPr>
        <w:t xml:space="preserve"> sample composition (i.e.,</w:t>
      </w:r>
      <w:r w:rsidR="002F0105">
        <w:rPr>
          <w:color w:val="000000" w:themeColor="text1"/>
        </w:rPr>
        <w:t xml:space="preserve"> proportions of</w:t>
      </w:r>
      <w:r w:rsidR="00CB0964" w:rsidRPr="00785D07">
        <w:rPr>
          <w:color w:val="000000" w:themeColor="text1"/>
        </w:rPr>
        <w:t xml:space="preserve"> </w:t>
      </w:r>
      <w:r w:rsidR="002F0105">
        <w:rPr>
          <w:color w:val="000000" w:themeColor="text1"/>
        </w:rPr>
        <w:t>[</w:t>
      </w:r>
      <w:r w:rsidR="002F0105" w:rsidRPr="00846088">
        <w:rPr>
          <w:color w:val="000000" w:themeColor="text1"/>
          <w:vertAlign w:val="superscript"/>
        </w:rPr>
        <w:t>18</w:t>
      </w:r>
      <w:r w:rsidR="002F0105">
        <w:rPr>
          <w:color w:val="000000" w:themeColor="text1"/>
        </w:rPr>
        <w:t>F]fallypride product</w:t>
      </w:r>
      <w:r w:rsidRPr="00785D07">
        <w:rPr>
          <w:color w:val="000000" w:themeColor="text1"/>
        </w:rPr>
        <w:t xml:space="preserve">, </w:t>
      </w:r>
      <w:r w:rsidR="002F0105">
        <w:rPr>
          <w:color w:val="000000" w:themeColor="text1"/>
        </w:rPr>
        <w:t>unreacted</w:t>
      </w:r>
      <w:r w:rsidR="002F0105" w:rsidRPr="00785D07">
        <w:rPr>
          <w:color w:val="000000" w:themeColor="text1"/>
        </w:rPr>
        <w:t xml:space="preserve"> </w:t>
      </w:r>
      <w:r w:rsidRPr="00785D07">
        <w:rPr>
          <w:color w:val="000000" w:themeColor="text1"/>
        </w:rPr>
        <w:t>[</w:t>
      </w:r>
      <w:r w:rsidRPr="00785D07">
        <w:rPr>
          <w:color w:val="000000" w:themeColor="text1"/>
          <w:vertAlign w:val="superscript"/>
        </w:rPr>
        <w:t>18</w:t>
      </w:r>
      <w:r w:rsidRPr="00785D07">
        <w:rPr>
          <w:color w:val="000000" w:themeColor="text1"/>
        </w:rPr>
        <w:t xml:space="preserve">F]fluoride, and </w:t>
      </w:r>
      <w:r w:rsidR="00CB0964" w:rsidRPr="00785D07">
        <w:rPr>
          <w:color w:val="000000" w:themeColor="text1"/>
        </w:rPr>
        <w:t xml:space="preserve">side product) are tabulated in </w:t>
      </w:r>
      <w:r w:rsidR="00CB0964" w:rsidRPr="00785D07">
        <w:rPr>
          <w:b/>
          <w:color w:val="000000" w:themeColor="text1"/>
        </w:rPr>
        <w:t>Table 1</w:t>
      </w:r>
      <w:r w:rsidR="002F0105">
        <w:rPr>
          <w:color w:val="000000" w:themeColor="text1"/>
        </w:rPr>
        <w:t xml:space="preserve"> and</w:t>
      </w:r>
      <w:r w:rsidR="00CB0964" w:rsidRPr="00785D07">
        <w:rPr>
          <w:color w:val="000000" w:themeColor="text1"/>
        </w:rPr>
        <w:t xml:space="preserve"> are summarized graphically in </w:t>
      </w:r>
      <w:r w:rsidR="00CB0964" w:rsidRPr="00785D07">
        <w:rPr>
          <w:b/>
          <w:color w:val="000000" w:themeColor="text1"/>
        </w:rPr>
        <w:t>Figure 4</w:t>
      </w:r>
      <w:r w:rsidR="00CB0964" w:rsidRPr="00785D07">
        <w:rPr>
          <w:color w:val="000000" w:themeColor="text1"/>
        </w:rPr>
        <w:t xml:space="preserve">. </w:t>
      </w:r>
    </w:p>
    <w:p w14:paraId="653F787A" w14:textId="5C011DB2" w:rsidR="004529BD" w:rsidRDefault="004529BD" w:rsidP="004B6786">
      <w:pPr>
        <w:rPr>
          <w:color w:val="000000" w:themeColor="text1"/>
        </w:rPr>
      </w:pPr>
    </w:p>
    <w:p w14:paraId="0540F860" w14:textId="3F0F8714" w:rsidR="004529BD" w:rsidRDefault="008D6C78" w:rsidP="004B6786">
      <w:pPr>
        <w:rPr>
          <w:color w:val="000000" w:themeColor="text1"/>
        </w:rPr>
      </w:pPr>
      <w:r w:rsidRPr="00785D07">
        <w:rPr>
          <w:color w:val="000000" w:themeColor="text1"/>
        </w:rPr>
        <w:t xml:space="preserve">The study showed </w:t>
      </w:r>
      <w:r w:rsidR="004529BD">
        <w:rPr>
          <w:color w:val="000000" w:themeColor="text1"/>
        </w:rPr>
        <w:t>that the fluorination efficiency (proportion of [</w:t>
      </w:r>
      <w:r w:rsidR="004529BD" w:rsidRPr="00846088">
        <w:rPr>
          <w:color w:val="000000" w:themeColor="text1"/>
          <w:vertAlign w:val="superscript"/>
        </w:rPr>
        <w:t>18</w:t>
      </w:r>
      <w:proofErr w:type="gramStart"/>
      <w:r w:rsidR="004529BD">
        <w:rPr>
          <w:color w:val="000000" w:themeColor="text1"/>
        </w:rPr>
        <w:t>F]fallypride</w:t>
      </w:r>
      <w:proofErr w:type="gramEnd"/>
      <w:r w:rsidR="004529BD">
        <w:rPr>
          <w:color w:val="000000" w:themeColor="text1"/>
        </w:rPr>
        <w:t>) increases with increasing precursor concentration, and that the remaining unreacted [</w:t>
      </w:r>
      <w:r w:rsidR="004529BD" w:rsidRPr="00846088">
        <w:rPr>
          <w:color w:val="000000" w:themeColor="text1"/>
          <w:vertAlign w:val="superscript"/>
        </w:rPr>
        <w:t>18</w:t>
      </w:r>
      <w:r w:rsidR="004529BD">
        <w:rPr>
          <w:color w:val="000000" w:themeColor="text1"/>
        </w:rPr>
        <w:t>F]fluoride varied inversely (</w:t>
      </w:r>
      <w:r w:rsidR="004529BD">
        <w:rPr>
          <w:b/>
          <w:color w:val="000000" w:themeColor="text1"/>
        </w:rPr>
        <w:t>Figure 4A</w:t>
      </w:r>
      <w:r w:rsidR="004529BD">
        <w:rPr>
          <w:color w:val="000000" w:themeColor="text1"/>
        </w:rPr>
        <w:t>). There was a small amount of a radioactive side product at low precursor concentrations, but the proportion dec</w:t>
      </w:r>
      <w:r w:rsidR="00005DD9">
        <w:rPr>
          <w:color w:val="000000" w:themeColor="text1"/>
        </w:rPr>
        <w:t>r</w:t>
      </w:r>
      <w:r w:rsidR="004529BD">
        <w:rPr>
          <w:color w:val="000000" w:themeColor="text1"/>
        </w:rPr>
        <w:t>eased to near zero at the higher precursor concentrations (</w:t>
      </w:r>
      <w:r w:rsidR="004529BD">
        <w:rPr>
          <w:b/>
          <w:color w:val="000000" w:themeColor="text1"/>
        </w:rPr>
        <w:t>Figure 4A</w:t>
      </w:r>
      <w:r w:rsidR="004529BD">
        <w:rPr>
          <w:color w:val="000000" w:themeColor="text1"/>
        </w:rPr>
        <w:t xml:space="preserve">). The collection efficiency was nearly quantitative for most conditions, though </w:t>
      </w:r>
      <w:r w:rsidR="00005DD9">
        <w:rPr>
          <w:color w:val="000000" w:themeColor="text1"/>
        </w:rPr>
        <w:t xml:space="preserve">it </w:t>
      </w:r>
      <w:r w:rsidR="004529BD">
        <w:rPr>
          <w:color w:val="000000" w:themeColor="text1"/>
        </w:rPr>
        <w:t>dropped</w:t>
      </w:r>
      <w:r w:rsidR="00BC60ED">
        <w:rPr>
          <w:color w:val="000000" w:themeColor="text1"/>
        </w:rPr>
        <w:t xml:space="preserve"> slightly </w:t>
      </w:r>
      <w:r w:rsidR="004529BD">
        <w:rPr>
          <w:color w:val="000000" w:themeColor="text1"/>
        </w:rPr>
        <w:t>at low precursor concentrations.</w:t>
      </w:r>
    </w:p>
    <w:p w14:paraId="17823342" w14:textId="77777777" w:rsidR="004529BD" w:rsidRDefault="004529BD" w:rsidP="004B6786">
      <w:pPr>
        <w:rPr>
          <w:color w:val="000000" w:themeColor="text1"/>
        </w:rPr>
      </w:pPr>
    </w:p>
    <w:p w14:paraId="220FC4F8" w14:textId="5692D0F0" w:rsidR="00B33E3C" w:rsidRPr="00785D07" w:rsidRDefault="004529BD" w:rsidP="004B6786">
      <w:pPr>
        <w:rPr>
          <w:color w:val="000000" w:themeColor="text1"/>
        </w:rPr>
      </w:pPr>
      <w:r>
        <w:rPr>
          <w:color w:val="000000" w:themeColor="text1"/>
        </w:rPr>
        <w:t xml:space="preserve">From these results, </w:t>
      </w:r>
      <w:r w:rsidR="008D6C78" w:rsidRPr="00785D07">
        <w:rPr>
          <w:color w:val="000000" w:themeColor="text1"/>
        </w:rPr>
        <w:t>the</w:t>
      </w:r>
      <w:r>
        <w:rPr>
          <w:color w:val="000000" w:themeColor="text1"/>
        </w:rPr>
        <w:t xml:space="preserve"> highest RCY can be achieved with ~</w:t>
      </w:r>
      <w:r w:rsidR="00220F99" w:rsidRPr="00785D07">
        <w:rPr>
          <w:color w:val="000000" w:themeColor="text1"/>
        </w:rPr>
        <w:t>23</w:t>
      </w:r>
      <w:r>
        <w:rPr>
          <w:color w:val="000000" w:themeColor="text1"/>
        </w:rPr>
        <w:t>0</w:t>
      </w:r>
      <w:r w:rsidR="00220F99" w:rsidRPr="00785D07">
        <w:rPr>
          <w:color w:val="000000" w:themeColor="text1"/>
        </w:rPr>
        <w:t xml:space="preserve"> nmol</w:t>
      </w:r>
      <w:r>
        <w:rPr>
          <w:color w:val="000000" w:themeColor="text1"/>
        </w:rPr>
        <w:t xml:space="preserve"> of precursor</w:t>
      </w:r>
      <w:r w:rsidR="00220F99" w:rsidRPr="00785D07">
        <w:rPr>
          <w:color w:val="000000" w:themeColor="text1"/>
        </w:rPr>
        <w:t xml:space="preserve"> </w:t>
      </w:r>
      <w:r>
        <w:rPr>
          <w:color w:val="000000" w:themeColor="text1"/>
        </w:rPr>
        <w:t>(i.e.</w:t>
      </w:r>
      <w:r w:rsidR="00005DD9">
        <w:rPr>
          <w:color w:val="000000" w:themeColor="text1"/>
        </w:rPr>
        <w:t>,</w:t>
      </w:r>
      <w:r>
        <w:rPr>
          <w:color w:val="000000" w:themeColor="text1"/>
        </w:rPr>
        <w:t xml:space="preserve"> </w:t>
      </w:r>
      <w:r w:rsidR="00220F99" w:rsidRPr="00785D07">
        <w:rPr>
          <w:color w:val="000000" w:themeColor="text1"/>
        </w:rPr>
        <w:t xml:space="preserve">39 mM </w:t>
      </w:r>
      <w:r>
        <w:rPr>
          <w:color w:val="000000" w:themeColor="text1"/>
        </w:rPr>
        <w:t xml:space="preserve">concentration </w:t>
      </w:r>
      <w:r w:rsidR="00220F99" w:rsidRPr="00785D07">
        <w:rPr>
          <w:color w:val="000000" w:themeColor="text1"/>
        </w:rPr>
        <w:t>in a 6 µL droplet</w:t>
      </w:r>
      <w:r>
        <w:rPr>
          <w:color w:val="000000" w:themeColor="text1"/>
        </w:rPr>
        <w:t>). At this condition, the</w:t>
      </w:r>
      <w:r w:rsidR="00220F99" w:rsidRPr="00785D07">
        <w:rPr>
          <w:color w:val="000000" w:themeColor="text1"/>
        </w:rPr>
        <w:t xml:space="preserve"> fluorination efficiency </w:t>
      </w:r>
      <w:r>
        <w:rPr>
          <w:color w:val="000000" w:themeColor="text1"/>
        </w:rPr>
        <w:t>was</w:t>
      </w:r>
      <w:r w:rsidRPr="00785D07">
        <w:rPr>
          <w:color w:val="000000" w:themeColor="text1"/>
        </w:rPr>
        <w:t xml:space="preserve"> </w:t>
      </w:r>
      <w:r w:rsidR="00220F99" w:rsidRPr="00785D07">
        <w:rPr>
          <w:color w:val="000000" w:themeColor="text1"/>
        </w:rPr>
        <w:t xml:space="preserve">96.0 ± 0.5% (n=2) and </w:t>
      </w:r>
      <w:r>
        <w:rPr>
          <w:color w:val="000000" w:themeColor="text1"/>
        </w:rPr>
        <w:t>the</w:t>
      </w:r>
      <w:r w:rsidRPr="00785D07">
        <w:rPr>
          <w:color w:val="000000" w:themeColor="text1"/>
        </w:rPr>
        <w:t xml:space="preserve"> </w:t>
      </w:r>
      <w:r w:rsidR="00220F99" w:rsidRPr="00785D07">
        <w:rPr>
          <w:color w:val="000000" w:themeColor="text1"/>
        </w:rPr>
        <w:t xml:space="preserve">crude RCY </w:t>
      </w:r>
      <w:r>
        <w:rPr>
          <w:color w:val="000000" w:themeColor="text1"/>
        </w:rPr>
        <w:t>was</w:t>
      </w:r>
      <w:r w:rsidRPr="00785D07">
        <w:rPr>
          <w:color w:val="000000" w:themeColor="text1"/>
        </w:rPr>
        <w:t xml:space="preserve"> </w:t>
      </w:r>
      <w:r w:rsidR="00220F99" w:rsidRPr="00785D07">
        <w:rPr>
          <w:color w:val="000000" w:themeColor="text1"/>
        </w:rPr>
        <w:t>87.0 ± 2.7 (n=2)</w:t>
      </w:r>
      <w:r>
        <w:rPr>
          <w:color w:val="000000" w:themeColor="text1"/>
        </w:rPr>
        <w:t>,</w:t>
      </w:r>
      <w:r w:rsidR="00220F99" w:rsidRPr="00785D07">
        <w:rPr>
          <w:color w:val="000000" w:themeColor="text1"/>
        </w:rPr>
        <w:t xml:space="preserve"> and </w:t>
      </w:r>
      <w:r>
        <w:rPr>
          <w:color w:val="000000" w:themeColor="text1"/>
        </w:rPr>
        <w:t xml:space="preserve">there was </w:t>
      </w:r>
      <w:r w:rsidR="00220F99" w:rsidRPr="00785D07">
        <w:rPr>
          <w:color w:val="000000" w:themeColor="text1"/>
        </w:rPr>
        <w:t>no</w:t>
      </w:r>
      <w:r>
        <w:rPr>
          <w:color w:val="000000" w:themeColor="text1"/>
        </w:rPr>
        <w:t xml:space="preserve"> observed radioactive</w:t>
      </w:r>
      <w:r w:rsidR="00220F99" w:rsidRPr="00785D07">
        <w:rPr>
          <w:color w:val="000000" w:themeColor="text1"/>
        </w:rPr>
        <w:t xml:space="preserve"> side product formation</w:t>
      </w:r>
      <w:r w:rsidR="00B33E3C" w:rsidRPr="00785D07">
        <w:rPr>
          <w:color w:val="000000" w:themeColor="text1"/>
        </w:rPr>
        <w:t>. While</w:t>
      </w:r>
      <w:r>
        <w:rPr>
          <w:color w:val="000000" w:themeColor="text1"/>
        </w:rPr>
        <w:t xml:space="preserve"> </w:t>
      </w:r>
      <w:r w:rsidR="00B33E3C" w:rsidRPr="00785D07">
        <w:rPr>
          <w:color w:val="000000" w:themeColor="text1"/>
        </w:rPr>
        <w:t>the use of 77 mM precursor showed</w:t>
      </w:r>
      <w:r w:rsidR="00D42856">
        <w:rPr>
          <w:color w:val="000000" w:themeColor="text1"/>
        </w:rPr>
        <w:t xml:space="preserve"> </w:t>
      </w:r>
      <w:r w:rsidR="00781329">
        <w:rPr>
          <w:color w:val="000000" w:themeColor="text1"/>
        </w:rPr>
        <w:t xml:space="preserve">similar </w:t>
      </w:r>
      <w:r w:rsidR="00D42856">
        <w:rPr>
          <w:color w:val="000000" w:themeColor="text1"/>
        </w:rPr>
        <w:t>results</w:t>
      </w:r>
      <w:r w:rsidR="00005DD9">
        <w:rPr>
          <w:color w:val="000000" w:themeColor="text1"/>
        </w:rPr>
        <w:t xml:space="preserve">, </w:t>
      </w:r>
      <w:r w:rsidR="00877656">
        <w:rPr>
          <w:color w:val="000000" w:themeColor="text1"/>
        </w:rPr>
        <w:t xml:space="preserve">in general </w:t>
      </w:r>
      <w:r w:rsidR="00005DD9">
        <w:rPr>
          <w:color w:val="000000" w:themeColor="text1"/>
        </w:rPr>
        <w:t xml:space="preserve">it is desirable to use a lower amount of precursor to reduce cost and </w:t>
      </w:r>
      <w:r w:rsidR="00D42856">
        <w:rPr>
          <w:color w:val="000000" w:themeColor="text1"/>
        </w:rPr>
        <w:t>simplify downstream purification steps.</w:t>
      </w:r>
      <w:r w:rsidR="00220F99" w:rsidRPr="00785D07">
        <w:rPr>
          <w:color w:val="000000" w:themeColor="text1"/>
        </w:rPr>
        <w:t xml:space="preserve"> </w:t>
      </w:r>
    </w:p>
    <w:p w14:paraId="37A1CEB3" w14:textId="77777777" w:rsidR="00B33E3C" w:rsidRPr="00785D07" w:rsidRDefault="00B33E3C" w:rsidP="004B6786">
      <w:pPr>
        <w:rPr>
          <w:color w:val="000000" w:themeColor="text1"/>
          <w:highlight w:val="yellow"/>
        </w:rPr>
      </w:pPr>
    </w:p>
    <w:p w14:paraId="6E994DAD" w14:textId="2169E777" w:rsidR="007C5647" w:rsidRPr="00785D07" w:rsidRDefault="00630042" w:rsidP="004B6786">
      <w:pPr>
        <w:rPr>
          <w:color w:val="000000" w:themeColor="text1"/>
        </w:rPr>
      </w:pPr>
      <w:r w:rsidRPr="00785D07">
        <w:rPr>
          <w:b/>
          <w:color w:val="000000" w:themeColor="text1"/>
        </w:rPr>
        <w:t>FIGURE AND TABLE LEGENDS:</w:t>
      </w:r>
      <w:r w:rsidRPr="00785D07">
        <w:rPr>
          <w:color w:val="000000" w:themeColor="text1"/>
        </w:rPr>
        <w:t xml:space="preserve"> </w:t>
      </w:r>
    </w:p>
    <w:p w14:paraId="20DFFEC3" w14:textId="372AC0A1" w:rsidR="00DA4CE0" w:rsidRPr="00785D07" w:rsidRDefault="00DA4CE0" w:rsidP="004B6786">
      <w:pPr>
        <w:rPr>
          <w:color w:val="000000" w:themeColor="text1"/>
        </w:rPr>
      </w:pPr>
    </w:p>
    <w:p w14:paraId="67CC8F5D" w14:textId="328036BC" w:rsidR="00FD73A2" w:rsidRPr="00785D07" w:rsidRDefault="00DA4CE0" w:rsidP="004B6786">
      <w:pPr>
        <w:rPr>
          <w:color w:val="000000" w:themeColor="text1"/>
        </w:rPr>
      </w:pPr>
      <w:r w:rsidRPr="004267AF">
        <w:rPr>
          <w:b/>
          <w:bCs/>
          <w:color w:val="000000" w:themeColor="text1"/>
        </w:rPr>
        <w:t>Figure 1</w:t>
      </w:r>
      <w:r w:rsidR="004267AF" w:rsidRPr="004267AF">
        <w:rPr>
          <w:b/>
          <w:bCs/>
          <w:color w:val="000000" w:themeColor="text1"/>
        </w:rPr>
        <w:t>:</w:t>
      </w:r>
      <w:r w:rsidR="00CE608A">
        <w:rPr>
          <w:b/>
          <w:bCs/>
          <w:color w:val="000000" w:themeColor="text1"/>
        </w:rPr>
        <w:t xml:space="preserve"> Fabrication of multi-reaction microdroplet chips via photolithography.</w:t>
      </w:r>
      <w:r w:rsidR="004267AF">
        <w:rPr>
          <w:color w:val="000000" w:themeColor="text1"/>
        </w:rPr>
        <w:t xml:space="preserve">  </w:t>
      </w:r>
      <w:r w:rsidR="00E81602" w:rsidRPr="00785D07">
        <w:rPr>
          <w:color w:val="000000" w:themeColor="text1"/>
        </w:rPr>
        <w:t>(</w:t>
      </w:r>
      <w:r w:rsidR="000F2779" w:rsidRPr="004267AF">
        <w:rPr>
          <w:b/>
          <w:bCs/>
          <w:color w:val="000000" w:themeColor="text1"/>
        </w:rPr>
        <w:t>A</w:t>
      </w:r>
      <w:r w:rsidR="000F2779" w:rsidRPr="00785D07">
        <w:rPr>
          <w:color w:val="000000" w:themeColor="text1"/>
        </w:rPr>
        <w:t xml:space="preserve">) </w:t>
      </w:r>
      <w:r w:rsidR="00E81602" w:rsidRPr="00785D07">
        <w:rPr>
          <w:color w:val="000000" w:themeColor="text1"/>
        </w:rPr>
        <w:t xml:space="preserve">Photograph </w:t>
      </w:r>
      <w:r w:rsidR="000F2779" w:rsidRPr="00785D07">
        <w:rPr>
          <w:color w:val="000000" w:themeColor="text1"/>
        </w:rPr>
        <w:t>of multi-reaction microdroplet chip</w:t>
      </w:r>
      <w:r w:rsidR="00D176CD" w:rsidRPr="00785D07">
        <w:rPr>
          <w:color w:val="000000" w:themeColor="text1"/>
        </w:rPr>
        <w:t xml:space="preserve"> with 4</w:t>
      </w:r>
      <w:r w:rsidR="004267AF">
        <w:rPr>
          <w:color w:val="000000" w:themeColor="text1"/>
        </w:rPr>
        <w:t xml:space="preserve"> </w:t>
      </w:r>
      <w:r w:rsidR="00D176CD" w:rsidRPr="00785D07">
        <w:rPr>
          <w:color w:val="000000" w:themeColor="text1"/>
        </w:rPr>
        <w:t>x</w:t>
      </w:r>
      <w:r w:rsidR="004267AF">
        <w:rPr>
          <w:color w:val="000000" w:themeColor="text1"/>
        </w:rPr>
        <w:t xml:space="preserve"> </w:t>
      </w:r>
      <w:r w:rsidR="00D176CD" w:rsidRPr="00785D07">
        <w:rPr>
          <w:color w:val="000000" w:themeColor="text1"/>
        </w:rPr>
        <w:t>4 array of reaction sites</w:t>
      </w:r>
      <w:r w:rsidR="000F2779" w:rsidRPr="00785D07">
        <w:rPr>
          <w:color w:val="000000" w:themeColor="text1"/>
        </w:rPr>
        <w:t>.</w:t>
      </w:r>
      <w:r w:rsidR="00D176CD" w:rsidRPr="00785D07">
        <w:rPr>
          <w:color w:val="000000" w:themeColor="text1"/>
        </w:rPr>
        <w:t xml:space="preserve"> The chip consists of </w:t>
      </w:r>
      <w:r w:rsidR="004267AF">
        <w:rPr>
          <w:color w:val="000000" w:themeColor="text1"/>
        </w:rPr>
        <w:t>polytetrafluoroethylene</w:t>
      </w:r>
      <w:r w:rsidR="004267AF" w:rsidRPr="00785D07">
        <w:rPr>
          <w:color w:val="000000" w:themeColor="text1"/>
        </w:rPr>
        <w:t xml:space="preserve"> </w:t>
      </w:r>
      <w:r w:rsidR="00D176CD" w:rsidRPr="00785D07">
        <w:rPr>
          <w:color w:val="000000" w:themeColor="text1"/>
        </w:rPr>
        <w:t xml:space="preserve">-coated silicon with circular regions of </w:t>
      </w:r>
      <w:r w:rsidR="004267AF">
        <w:rPr>
          <w:color w:val="000000" w:themeColor="text1"/>
        </w:rPr>
        <w:t>polytetrafluoroethylene</w:t>
      </w:r>
      <w:r w:rsidR="00D176CD" w:rsidRPr="00785D07">
        <w:rPr>
          <w:color w:val="000000" w:themeColor="text1"/>
        </w:rPr>
        <w:t xml:space="preserve"> etched </w:t>
      </w:r>
      <w:r w:rsidR="00D176CD" w:rsidRPr="00785D07">
        <w:rPr>
          <w:color w:val="000000" w:themeColor="text1"/>
        </w:rPr>
        <w:lastRenderedPageBreak/>
        <w:t>away to create the hydrophilic reaction sites.</w:t>
      </w:r>
      <w:r w:rsidR="000F2779" w:rsidRPr="00785D07">
        <w:rPr>
          <w:color w:val="000000" w:themeColor="text1"/>
        </w:rPr>
        <w:t xml:space="preserve"> </w:t>
      </w:r>
      <w:r w:rsidR="00E81602" w:rsidRPr="00785D07">
        <w:rPr>
          <w:color w:val="000000" w:themeColor="text1"/>
        </w:rPr>
        <w:t>(</w:t>
      </w:r>
      <w:r w:rsidR="000F2779" w:rsidRPr="004267AF">
        <w:rPr>
          <w:b/>
          <w:bCs/>
          <w:color w:val="000000" w:themeColor="text1"/>
        </w:rPr>
        <w:t>B</w:t>
      </w:r>
      <w:r w:rsidR="000F2779" w:rsidRPr="00785D07">
        <w:rPr>
          <w:color w:val="000000" w:themeColor="text1"/>
        </w:rPr>
        <w:t xml:space="preserve">) </w:t>
      </w:r>
      <w:r w:rsidRPr="00785D07">
        <w:rPr>
          <w:color w:val="000000" w:themeColor="text1"/>
        </w:rPr>
        <w:t xml:space="preserve">Schematic of </w:t>
      </w:r>
      <w:r w:rsidR="00005DD9">
        <w:rPr>
          <w:color w:val="000000" w:themeColor="text1"/>
        </w:rPr>
        <w:t xml:space="preserve">the </w:t>
      </w:r>
      <w:r w:rsidR="00E81602" w:rsidRPr="00785D07">
        <w:rPr>
          <w:color w:val="000000" w:themeColor="text1"/>
        </w:rPr>
        <w:t>fabrication procedure</w:t>
      </w:r>
      <w:r w:rsidRPr="00785D07">
        <w:rPr>
          <w:color w:val="000000" w:themeColor="text1"/>
        </w:rPr>
        <w:t xml:space="preserve">. A silicon wafer is </w:t>
      </w:r>
      <w:r w:rsidR="00680A6B" w:rsidRPr="00785D07">
        <w:rPr>
          <w:color w:val="000000" w:themeColor="text1"/>
        </w:rPr>
        <w:t>spin-</w:t>
      </w:r>
      <w:r w:rsidRPr="00785D07">
        <w:rPr>
          <w:color w:val="000000" w:themeColor="text1"/>
        </w:rPr>
        <w:t>coated with Teflon solution</w:t>
      </w:r>
      <w:r w:rsidR="00FD73A2" w:rsidRPr="00785D07">
        <w:rPr>
          <w:color w:val="000000" w:themeColor="text1"/>
        </w:rPr>
        <w:t xml:space="preserve"> and baked to solidify the coating. Next, </w:t>
      </w:r>
      <w:r w:rsidR="00005DD9">
        <w:rPr>
          <w:color w:val="000000" w:themeColor="text1"/>
        </w:rPr>
        <w:t xml:space="preserve">the </w:t>
      </w:r>
      <w:r w:rsidR="00FD73A2" w:rsidRPr="00785D07">
        <w:rPr>
          <w:color w:val="000000" w:themeColor="text1"/>
        </w:rPr>
        <w:t xml:space="preserve">photoresist is spin-coated and patterned via photolithography to produce an etch mask. </w:t>
      </w:r>
      <w:r w:rsidR="00005DD9">
        <w:rPr>
          <w:color w:val="000000" w:themeColor="text1"/>
        </w:rPr>
        <w:t>The p</w:t>
      </w:r>
      <w:r w:rsidR="00785D07" w:rsidRPr="00785D07">
        <w:rPr>
          <w:color w:val="000000" w:themeColor="text1"/>
        </w:rPr>
        <w:t xml:space="preserve">hotoresist is </w:t>
      </w:r>
      <w:r w:rsidR="00D31ECF" w:rsidRPr="00785D07">
        <w:rPr>
          <w:color w:val="000000" w:themeColor="text1"/>
        </w:rPr>
        <w:t>developed</w:t>
      </w:r>
      <w:r w:rsidR="00785D07" w:rsidRPr="00785D07">
        <w:rPr>
          <w:color w:val="000000" w:themeColor="text1"/>
        </w:rPr>
        <w:t xml:space="preserve"> with</w:t>
      </w:r>
      <w:r w:rsidR="00005DD9">
        <w:rPr>
          <w:color w:val="000000" w:themeColor="text1"/>
        </w:rPr>
        <w:t xml:space="preserve"> a</w:t>
      </w:r>
      <w:r w:rsidR="00785D07" w:rsidRPr="00785D07">
        <w:rPr>
          <w:color w:val="000000" w:themeColor="text1"/>
        </w:rPr>
        <w:t xml:space="preserve"> photoresist developing solution. </w:t>
      </w:r>
      <w:r w:rsidR="00FD73A2" w:rsidRPr="00785D07">
        <w:rPr>
          <w:color w:val="000000" w:themeColor="text1"/>
        </w:rPr>
        <w:t xml:space="preserve">The exposed Teflon is then removed via </w:t>
      </w:r>
      <w:r w:rsidR="00C7727B" w:rsidRPr="00785D07">
        <w:rPr>
          <w:color w:val="000000" w:themeColor="text1"/>
        </w:rPr>
        <w:t>dry etching</w:t>
      </w:r>
      <w:r w:rsidR="00785D07" w:rsidRPr="00785D07">
        <w:rPr>
          <w:color w:val="000000" w:themeColor="text1"/>
        </w:rPr>
        <w:t xml:space="preserve"> with oxygen plasma</w:t>
      </w:r>
      <w:r w:rsidR="00FD73A2" w:rsidRPr="00785D07">
        <w:rPr>
          <w:color w:val="000000" w:themeColor="text1"/>
        </w:rPr>
        <w:t>. The wafer is diced into individual chips</w:t>
      </w:r>
      <w:r w:rsidR="00005DD9">
        <w:rPr>
          <w:color w:val="000000" w:themeColor="text1"/>
        </w:rPr>
        <w:t>,</w:t>
      </w:r>
      <w:r w:rsidR="00FD73A2" w:rsidRPr="00785D07">
        <w:rPr>
          <w:color w:val="000000" w:themeColor="text1"/>
        </w:rPr>
        <w:t xml:space="preserve"> and </w:t>
      </w:r>
      <w:r w:rsidR="00005DD9">
        <w:rPr>
          <w:color w:val="000000" w:themeColor="text1"/>
        </w:rPr>
        <w:t xml:space="preserve">the </w:t>
      </w:r>
      <w:r w:rsidR="00FD73A2" w:rsidRPr="00785D07">
        <w:rPr>
          <w:color w:val="000000" w:themeColor="text1"/>
        </w:rPr>
        <w:t xml:space="preserve">photoresist is </w:t>
      </w:r>
      <w:r w:rsidR="00583B93">
        <w:rPr>
          <w:color w:val="000000" w:themeColor="text1"/>
        </w:rPr>
        <w:t>stripped</w:t>
      </w:r>
      <w:r w:rsidR="00785D07" w:rsidRPr="00785D07">
        <w:rPr>
          <w:color w:val="000000" w:themeColor="text1"/>
        </w:rPr>
        <w:t xml:space="preserve">. </w:t>
      </w:r>
    </w:p>
    <w:p w14:paraId="179AC46F" w14:textId="686B0E10" w:rsidR="00F02652" w:rsidRPr="00785D07" w:rsidRDefault="00F02652" w:rsidP="004B6786">
      <w:pPr>
        <w:rPr>
          <w:color w:val="000000" w:themeColor="text1"/>
        </w:rPr>
      </w:pPr>
    </w:p>
    <w:p w14:paraId="4ACEF37C" w14:textId="17019F7F" w:rsidR="00864ACB" w:rsidRPr="00785D07" w:rsidRDefault="00864ACB" w:rsidP="004B6786">
      <w:pPr>
        <w:rPr>
          <w:color w:val="000000" w:themeColor="text1"/>
        </w:rPr>
      </w:pPr>
      <w:r w:rsidRPr="004267AF">
        <w:rPr>
          <w:b/>
          <w:bCs/>
          <w:color w:val="000000" w:themeColor="text1"/>
        </w:rPr>
        <w:t xml:space="preserve">Figure </w:t>
      </w:r>
      <w:r w:rsidR="00D517B6" w:rsidRPr="004267AF">
        <w:rPr>
          <w:b/>
          <w:bCs/>
          <w:color w:val="000000" w:themeColor="text1"/>
        </w:rPr>
        <w:t>2</w:t>
      </w:r>
      <w:r w:rsidR="004267AF" w:rsidRPr="004267AF">
        <w:rPr>
          <w:b/>
          <w:bCs/>
          <w:color w:val="000000" w:themeColor="text1"/>
        </w:rPr>
        <w:t>:</w:t>
      </w:r>
      <w:r w:rsidR="004267AF">
        <w:rPr>
          <w:color w:val="000000" w:themeColor="text1"/>
        </w:rPr>
        <w:t xml:space="preserve"> </w:t>
      </w:r>
      <w:r w:rsidR="00FF092B">
        <w:rPr>
          <w:b/>
          <w:color w:val="000000" w:themeColor="text1"/>
        </w:rPr>
        <w:t xml:space="preserve">Procedure for parallel reactions. </w:t>
      </w:r>
      <w:r w:rsidR="004267AF">
        <w:rPr>
          <w:color w:val="000000" w:themeColor="text1"/>
        </w:rPr>
        <w:t>Experimental procedure</w:t>
      </w:r>
      <w:r w:rsidRPr="00785D07">
        <w:rPr>
          <w:color w:val="000000" w:themeColor="text1"/>
        </w:rPr>
        <w:t xml:space="preserve"> for </w:t>
      </w:r>
      <w:r w:rsidR="00FD73A2" w:rsidRPr="00785D07">
        <w:rPr>
          <w:color w:val="000000" w:themeColor="text1"/>
        </w:rPr>
        <w:t xml:space="preserve">performing 16 parallel </w:t>
      </w:r>
      <w:r w:rsidR="00C246A6" w:rsidRPr="00785D07">
        <w:rPr>
          <w:color w:val="000000" w:themeColor="text1"/>
        </w:rPr>
        <w:t xml:space="preserve">syntheses of the </w:t>
      </w:r>
      <w:r w:rsidRPr="00785D07">
        <w:rPr>
          <w:color w:val="000000" w:themeColor="text1"/>
        </w:rPr>
        <w:t>radiopharmaceutical [</w:t>
      </w:r>
      <w:r w:rsidRPr="00785D07">
        <w:rPr>
          <w:color w:val="000000" w:themeColor="text1"/>
          <w:vertAlign w:val="superscript"/>
        </w:rPr>
        <w:t>18</w:t>
      </w:r>
      <w:proofErr w:type="gramStart"/>
      <w:r w:rsidRPr="00785D07">
        <w:rPr>
          <w:color w:val="000000" w:themeColor="text1"/>
        </w:rPr>
        <w:t>F]fallypride</w:t>
      </w:r>
      <w:proofErr w:type="gramEnd"/>
      <w:r w:rsidR="00261A8C" w:rsidRPr="00785D07">
        <w:rPr>
          <w:color w:val="000000" w:themeColor="text1"/>
        </w:rPr>
        <w:t xml:space="preserve"> on a multi-reaction chip.</w:t>
      </w:r>
      <w:r w:rsidR="00DC07EB" w:rsidRPr="00785D07">
        <w:rPr>
          <w:color w:val="000000" w:themeColor="text1"/>
        </w:rPr>
        <w:t xml:space="preserve"> In this example, the precursor</w:t>
      </w:r>
      <w:r w:rsidR="00B51BE1" w:rsidRPr="00785D07">
        <w:rPr>
          <w:color w:val="000000" w:themeColor="text1"/>
        </w:rPr>
        <w:t xml:space="preserve"> concentration </w:t>
      </w:r>
      <w:r w:rsidR="00583B93">
        <w:rPr>
          <w:color w:val="000000" w:themeColor="text1"/>
        </w:rPr>
        <w:t>is varied for</w:t>
      </w:r>
      <w:r w:rsidR="00B51BE1" w:rsidRPr="00785D07">
        <w:rPr>
          <w:color w:val="000000" w:themeColor="text1"/>
        </w:rPr>
        <w:t xml:space="preserve"> each reaction. </w:t>
      </w:r>
    </w:p>
    <w:p w14:paraId="66A99BD0" w14:textId="05B0354C" w:rsidR="00D517B6" w:rsidRPr="00785D07" w:rsidRDefault="00D517B6" w:rsidP="004B6786">
      <w:pPr>
        <w:rPr>
          <w:color w:val="000000" w:themeColor="text1"/>
        </w:rPr>
      </w:pPr>
    </w:p>
    <w:p w14:paraId="238E7D49" w14:textId="608F5738" w:rsidR="00D517B6" w:rsidRPr="00785D07" w:rsidRDefault="00D517B6" w:rsidP="004B6786">
      <w:pPr>
        <w:rPr>
          <w:color w:val="000000" w:themeColor="text1"/>
        </w:rPr>
      </w:pPr>
      <w:r w:rsidRPr="004267AF">
        <w:rPr>
          <w:b/>
          <w:bCs/>
          <w:color w:val="000000" w:themeColor="text1"/>
        </w:rPr>
        <w:t>Figure 3</w:t>
      </w:r>
      <w:r w:rsidR="004267AF">
        <w:rPr>
          <w:b/>
          <w:bCs/>
          <w:color w:val="000000" w:themeColor="text1"/>
        </w:rPr>
        <w:t>:</w:t>
      </w:r>
      <w:r w:rsidR="00CE608A">
        <w:rPr>
          <w:b/>
          <w:bCs/>
          <w:color w:val="000000" w:themeColor="text1"/>
        </w:rPr>
        <w:t xml:space="preserve"> </w:t>
      </w:r>
      <w:r w:rsidR="005C14BF">
        <w:rPr>
          <w:b/>
          <w:bCs/>
          <w:color w:val="000000" w:themeColor="text1"/>
        </w:rPr>
        <w:t xml:space="preserve"> Map of conditions at reaction sites</w:t>
      </w:r>
      <w:r w:rsidR="00CE608A">
        <w:rPr>
          <w:b/>
          <w:bCs/>
          <w:color w:val="000000" w:themeColor="text1"/>
        </w:rPr>
        <w:t>.</w:t>
      </w:r>
      <w:r w:rsidRPr="00785D07">
        <w:rPr>
          <w:color w:val="000000" w:themeColor="text1"/>
        </w:rPr>
        <w:t xml:space="preserve"> (</w:t>
      </w:r>
      <w:r w:rsidRPr="004267AF">
        <w:rPr>
          <w:b/>
          <w:bCs/>
          <w:color w:val="000000" w:themeColor="text1"/>
        </w:rPr>
        <w:t>A</w:t>
      </w:r>
      <w:r w:rsidRPr="00785D07">
        <w:rPr>
          <w:color w:val="000000" w:themeColor="text1"/>
        </w:rPr>
        <w:t xml:space="preserve">) Experimental design to explore the influence of precursor concentration on the </w:t>
      </w:r>
      <w:proofErr w:type="spellStart"/>
      <w:r w:rsidRPr="00785D07">
        <w:rPr>
          <w:color w:val="000000" w:themeColor="text1"/>
        </w:rPr>
        <w:t>radiofluorination</w:t>
      </w:r>
      <w:proofErr w:type="spellEnd"/>
      <w:r w:rsidRPr="00785D07">
        <w:rPr>
          <w:color w:val="000000" w:themeColor="text1"/>
        </w:rPr>
        <w:t xml:space="preserve"> of </w:t>
      </w:r>
      <w:proofErr w:type="spellStart"/>
      <w:r w:rsidRPr="00785D07">
        <w:rPr>
          <w:color w:val="000000" w:themeColor="text1"/>
        </w:rPr>
        <w:t>tosyl</w:t>
      </w:r>
      <w:proofErr w:type="spellEnd"/>
      <w:r w:rsidRPr="00785D07">
        <w:rPr>
          <w:color w:val="000000" w:themeColor="text1"/>
        </w:rPr>
        <w:t xml:space="preserve"> </w:t>
      </w:r>
      <w:proofErr w:type="spellStart"/>
      <w:r w:rsidRPr="00785D07">
        <w:rPr>
          <w:color w:val="000000" w:themeColor="text1"/>
        </w:rPr>
        <w:t>fallypride</w:t>
      </w:r>
      <w:proofErr w:type="spellEnd"/>
      <w:r w:rsidR="00583B93">
        <w:rPr>
          <w:color w:val="000000" w:themeColor="text1"/>
        </w:rPr>
        <w:t xml:space="preserve"> using a single 16-reaction chip</w:t>
      </w:r>
      <w:r w:rsidR="005F4520">
        <w:rPr>
          <w:color w:val="000000" w:themeColor="text1"/>
        </w:rPr>
        <w:t xml:space="preserve"> (top view)</w:t>
      </w:r>
      <w:r w:rsidRPr="00785D07">
        <w:rPr>
          <w:color w:val="000000" w:themeColor="text1"/>
        </w:rPr>
        <w:t xml:space="preserve">. Eight different concentrations were explored, each with n=2 replicates. Other reaction conditions were held constant (temperature: 110 °C; time: 7 min; solvent: </w:t>
      </w:r>
      <w:proofErr w:type="spellStart"/>
      <w:r w:rsidR="00B0042F" w:rsidRPr="00785D07">
        <w:rPr>
          <w:color w:val="000000" w:themeColor="text1"/>
        </w:rPr>
        <w:t>thexyl</w:t>
      </w:r>
      <w:proofErr w:type="spellEnd"/>
      <w:r w:rsidR="00B0042F" w:rsidRPr="00785D07">
        <w:rPr>
          <w:color w:val="000000" w:themeColor="text1"/>
        </w:rPr>
        <w:t xml:space="preserve"> </w:t>
      </w:r>
      <w:proofErr w:type="spellStart"/>
      <w:proofErr w:type="gramStart"/>
      <w:r w:rsidR="00B0042F" w:rsidRPr="00785D07">
        <w:rPr>
          <w:color w:val="000000" w:themeColor="text1"/>
        </w:rPr>
        <w:t>alcohol:MeCN</w:t>
      </w:r>
      <w:proofErr w:type="spellEnd"/>
      <w:proofErr w:type="gramEnd"/>
      <w:r w:rsidRPr="00785D07">
        <w:rPr>
          <w:color w:val="000000" w:themeColor="text1"/>
        </w:rPr>
        <w:t xml:space="preserve">; </w:t>
      </w:r>
      <w:r w:rsidR="00005DD9">
        <w:rPr>
          <w:color w:val="000000" w:themeColor="text1"/>
        </w:rPr>
        <w:t xml:space="preserve">the </w:t>
      </w:r>
      <w:r w:rsidRPr="00785D07">
        <w:rPr>
          <w:color w:val="000000" w:themeColor="text1"/>
        </w:rPr>
        <w:t>amount of TBAHCO</w:t>
      </w:r>
      <w:r w:rsidRPr="00785D07">
        <w:rPr>
          <w:color w:val="000000" w:themeColor="text1"/>
          <w:vertAlign w:val="subscript"/>
        </w:rPr>
        <w:t>3</w:t>
      </w:r>
      <w:r w:rsidRPr="00785D07">
        <w:rPr>
          <w:color w:val="000000" w:themeColor="text1"/>
        </w:rPr>
        <w:t xml:space="preserve">: </w:t>
      </w:r>
      <w:r w:rsidR="00D50C5B" w:rsidRPr="00785D07">
        <w:rPr>
          <w:color w:val="000000" w:themeColor="text1"/>
        </w:rPr>
        <w:t>240</w:t>
      </w:r>
      <w:r w:rsidRPr="00785D07">
        <w:rPr>
          <w:color w:val="000000" w:themeColor="text1"/>
        </w:rPr>
        <w:t xml:space="preserve"> nmol). Each reaction was performed with </w:t>
      </w:r>
      <w:r w:rsidR="00D50C5B" w:rsidRPr="00785D07">
        <w:rPr>
          <w:color w:val="000000" w:themeColor="text1"/>
        </w:rPr>
        <w:t>~14</w:t>
      </w:r>
      <w:r w:rsidRPr="00785D07">
        <w:rPr>
          <w:color w:val="000000" w:themeColor="text1"/>
        </w:rPr>
        <w:t xml:space="preserve"> MBq of activity.  (</w:t>
      </w:r>
      <w:r w:rsidRPr="004267AF">
        <w:rPr>
          <w:b/>
          <w:bCs/>
          <w:color w:val="000000" w:themeColor="text1"/>
        </w:rPr>
        <w:t>B</w:t>
      </w:r>
      <w:r w:rsidRPr="00785D07">
        <w:rPr>
          <w:color w:val="000000" w:themeColor="text1"/>
        </w:rPr>
        <w:t>) Photograph of a 16-</w:t>
      </w:r>
      <w:r w:rsidR="00146AE5">
        <w:rPr>
          <w:color w:val="000000" w:themeColor="text1"/>
        </w:rPr>
        <w:t>reaction</w:t>
      </w:r>
      <w:r w:rsidR="00146AE5" w:rsidRPr="00785D07">
        <w:rPr>
          <w:color w:val="000000" w:themeColor="text1"/>
        </w:rPr>
        <w:t xml:space="preserve"> </w:t>
      </w:r>
      <w:r w:rsidRPr="00785D07">
        <w:rPr>
          <w:color w:val="000000" w:themeColor="text1"/>
        </w:rPr>
        <w:t>chip installed</w:t>
      </w:r>
      <w:r w:rsidR="00FF092B">
        <w:rPr>
          <w:color w:val="000000" w:themeColor="text1"/>
        </w:rPr>
        <w:t xml:space="preserve"> on the heater platform</w:t>
      </w:r>
      <w:r w:rsidR="005C14BF">
        <w:rPr>
          <w:color w:val="000000" w:themeColor="text1"/>
        </w:rPr>
        <w:t xml:space="preserve"> during the experiment</w:t>
      </w:r>
      <w:r w:rsidRPr="00785D07">
        <w:rPr>
          <w:color w:val="000000" w:themeColor="text1"/>
        </w:rPr>
        <w:t xml:space="preserve">. Red lines represent the </w:t>
      </w:r>
      <w:r w:rsidR="00B31A09">
        <w:rPr>
          <w:color w:val="000000" w:themeColor="text1"/>
        </w:rPr>
        <w:t>reference corner</w:t>
      </w:r>
      <w:r w:rsidR="00B31A09" w:rsidRPr="00785D07">
        <w:rPr>
          <w:color w:val="000000" w:themeColor="text1"/>
        </w:rPr>
        <w:t xml:space="preserve"> </w:t>
      </w:r>
      <w:r w:rsidRPr="00785D07">
        <w:rPr>
          <w:color w:val="000000" w:themeColor="text1"/>
        </w:rPr>
        <w:t xml:space="preserve">of the chip used for alignment with the </w:t>
      </w:r>
      <w:r w:rsidR="00005DD9">
        <w:rPr>
          <w:color w:val="000000" w:themeColor="text1"/>
        </w:rPr>
        <w:t>reference corner</w:t>
      </w:r>
      <w:r w:rsidRPr="00785D07">
        <w:rPr>
          <w:color w:val="000000" w:themeColor="text1"/>
        </w:rPr>
        <w:t xml:space="preserve"> of the heater.</w:t>
      </w:r>
    </w:p>
    <w:p w14:paraId="731C53C5" w14:textId="7181CD9D" w:rsidR="00864ACB" w:rsidRPr="00785D07" w:rsidRDefault="00864ACB" w:rsidP="004B6786">
      <w:pPr>
        <w:rPr>
          <w:color w:val="000000" w:themeColor="text1"/>
        </w:rPr>
      </w:pPr>
    </w:p>
    <w:p w14:paraId="2553C0B8" w14:textId="5AF8C6F3" w:rsidR="00864ACB" w:rsidRPr="00785D07" w:rsidRDefault="00864ACB" w:rsidP="004B6786">
      <w:pPr>
        <w:rPr>
          <w:color w:val="000000" w:themeColor="text1"/>
        </w:rPr>
      </w:pPr>
      <w:r w:rsidRPr="004267AF">
        <w:rPr>
          <w:b/>
          <w:bCs/>
          <w:color w:val="000000" w:themeColor="text1"/>
        </w:rPr>
        <w:t>Figure 4</w:t>
      </w:r>
      <w:r w:rsidR="004267AF">
        <w:rPr>
          <w:b/>
          <w:bCs/>
          <w:color w:val="000000" w:themeColor="text1"/>
        </w:rPr>
        <w:t>:</w:t>
      </w:r>
      <w:r w:rsidRPr="004267AF">
        <w:rPr>
          <w:b/>
          <w:bCs/>
          <w:color w:val="000000" w:themeColor="text1"/>
        </w:rPr>
        <w:t xml:space="preserve"> </w:t>
      </w:r>
      <w:r w:rsidR="00B51BE1" w:rsidRPr="004267AF">
        <w:rPr>
          <w:b/>
          <w:bCs/>
          <w:color w:val="000000" w:themeColor="text1"/>
        </w:rPr>
        <w:t>Influence of precursor concentration o</w:t>
      </w:r>
      <w:r w:rsidR="00CB0964" w:rsidRPr="004267AF">
        <w:rPr>
          <w:b/>
          <w:bCs/>
          <w:color w:val="000000" w:themeColor="text1"/>
        </w:rPr>
        <w:t>n</w:t>
      </w:r>
      <w:r w:rsidR="00B51BE1" w:rsidRPr="004267AF">
        <w:rPr>
          <w:b/>
          <w:bCs/>
          <w:color w:val="000000" w:themeColor="text1"/>
        </w:rPr>
        <w:t xml:space="preserve"> the microdroplet synthesis of [</w:t>
      </w:r>
      <w:r w:rsidR="00B51BE1" w:rsidRPr="004267AF">
        <w:rPr>
          <w:b/>
          <w:bCs/>
          <w:color w:val="000000" w:themeColor="text1"/>
          <w:vertAlign w:val="superscript"/>
        </w:rPr>
        <w:t>18</w:t>
      </w:r>
      <w:proofErr w:type="gramStart"/>
      <w:r w:rsidR="00B51BE1" w:rsidRPr="004267AF">
        <w:rPr>
          <w:b/>
          <w:bCs/>
          <w:color w:val="000000" w:themeColor="text1"/>
        </w:rPr>
        <w:t>F]</w:t>
      </w:r>
      <w:r w:rsidR="004A42F5" w:rsidRPr="004267AF">
        <w:rPr>
          <w:b/>
          <w:bCs/>
          <w:color w:val="000000" w:themeColor="text1"/>
        </w:rPr>
        <w:t>f</w:t>
      </w:r>
      <w:r w:rsidR="00B51BE1" w:rsidRPr="004267AF">
        <w:rPr>
          <w:b/>
          <w:bCs/>
          <w:color w:val="000000" w:themeColor="text1"/>
        </w:rPr>
        <w:t>allypride</w:t>
      </w:r>
      <w:proofErr w:type="gramEnd"/>
      <w:r w:rsidR="00B51BE1" w:rsidRPr="004267AF">
        <w:rPr>
          <w:b/>
          <w:bCs/>
          <w:color w:val="000000" w:themeColor="text1"/>
        </w:rPr>
        <w:t>.</w:t>
      </w:r>
      <w:r w:rsidR="00B51BE1" w:rsidRPr="00785D07">
        <w:rPr>
          <w:color w:val="000000" w:themeColor="text1"/>
        </w:rPr>
        <w:t xml:space="preserve"> (</w:t>
      </w:r>
      <w:r w:rsidR="005277D9" w:rsidRPr="004267AF">
        <w:rPr>
          <w:b/>
          <w:bCs/>
          <w:color w:val="000000" w:themeColor="text1"/>
        </w:rPr>
        <w:t>A</w:t>
      </w:r>
      <w:r w:rsidR="005277D9" w:rsidRPr="00785D07">
        <w:rPr>
          <w:color w:val="000000" w:themeColor="text1"/>
        </w:rPr>
        <w:t>)</w:t>
      </w:r>
      <w:r w:rsidR="00B51BE1" w:rsidRPr="00785D07">
        <w:rPr>
          <w:color w:val="000000" w:themeColor="text1"/>
        </w:rPr>
        <w:t xml:space="preserve"> Proportion of radioactive species present in the collected crude reaction product, i.e. [</w:t>
      </w:r>
      <w:r w:rsidR="00B51BE1" w:rsidRPr="00785D07">
        <w:rPr>
          <w:color w:val="000000" w:themeColor="text1"/>
          <w:vertAlign w:val="superscript"/>
        </w:rPr>
        <w:t>18</w:t>
      </w:r>
      <w:proofErr w:type="gramStart"/>
      <w:r w:rsidR="00B51BE1" w:rsidRPr="00785D07">
        <w:rPr>
          <w:color w:val="000000" w:themeColor="text1"/>
        </w:rPr>
        <w:t>F]</w:t>
      </w:r>
      <w:r w:rsidR="004A42F5">
        <w:rPr>
          <w:color w:val="000000" w:themeColor="text1"/>
        </w:rPr>
        <w:t>f</w:t>
      </w:r>
      <w:r w:rsidR="00B51BE1" w:rsidRPr="00785D07">
        <w:rPr>
          <w:color w:val="000000" w:themeColor="text1"/>
        </w:rPr>
        <w:t>allypride</w:t>
      </w:r>
      <w:proofErr w:type="gramEnd"/>
      <w:r w:rsidR="00B51BE1" w:rsidRPr="00785D07">
        <w:rPr>
          <w:color w:val="000000" w:themeColor="text1"/>
        </w:rPr>
        <w:t>, side product, or unreacted [</w:t>
      </w:r>
      <w:r w:rsidR="00B51BE1" w:rsidRPr="00785D07">
        <w:rPr>
          <w:color w:val="000000" w:themeColor="text1"/>
          <w:vertAlign w:val="superscript"/>
        </w:rPr>
        <w:t>18</w:t>
      </w:r>
      <w:r w:rsidR="00B51BE1" w:rsidRPr="00785D07">
        <w:rPr>
          <w:color w:val="000000" w:themeColor="text1"/>
        </w:rPr>
        <w:t>F]fluoride. (</w:t>
      </w:r>
      <w:r w:rsidR="005277D9" w:rsidRPr="004267AF">
        <w:rPr>
          <w:b/>
          <w:bCs/>
          <w:color w:val="000000" w:themeColor="text1"/>
        </w:rPr>
        <w:t>B</w:t>
      </w:r>
      <w:r w:rsidR="005277D9" w:rsidRPr="00785D07">
        <w:rPr>
          <w:color w:val="000000" w:themeColor="text1"/>
        </w:rPr>
        <w:t>)</w:t>
      </w:r>
      <w:r w:rsidR="00B51BE1" w:rsidRPr="00785D07">
        <w:rPr>
          <w:color w:val="000000" w:themeColor="text1"/>
        </w:rPr>
        <w:t xml:space="preserve"> Synthesis performance.</w:t>
      </w:r>
      <w:r w:rsidR="005277D9" w:rsidRPr="00785D07">
        <w:rPr>
          <w:color w:val="000000" w:themeColor="text1"/>
        </w:rPr>
        <w:t xml:space="preserve"> </w:t>
      </w:r>
      <w:r w:rsidR="00B51BE1" w:rsidRPr="00785D07">
        <w:rPr>
          <w:color w:val="000000" w:themeColor="text1"/>
        </w:rPr>
        <w:t>C</w:t>
      </w:r>
      <w:r w:rsidR="005277D9" w:rsidRPr="00785D07">
        <w:rPr>
          <w:color w:val="000000" w:themeColor="text1"/>
        </w:rPr>
        <w:t xml:space="preserve">ollection efficiency, fluorination efficiency, and crude RCY </w:t>
      </w:r>
      <w:r w:rsidR="00B51BE1" w:rsidRPr="00785D07">
        <w:rPr>
          <w:color w:val="000000" w:themeColor="text1"/>
        </w:rPr>
        <w:t xml:space="preserve">are plotted as a function of </w:t>
      </w:r>
      <w:r w:rsidR="005277D9" w:rsidRPr="00785D07">
        <w:rPr>
          <w:color w:val="000000" w:themeColor="text1"/>
        </w:rPr>
        <w:t xml:space="preserve">precursor concentration. </w:t>
      </w:r>
      <w:r w:rsidR="00B51BE1" w:rsidRPr="00785D07">
        <w:rPr>
          <w:color w:val="000000" w:themeColor="text1"/>
        </w:rPr>
        <w:t>In both graphs, data points represent the average of n=2 replicates, and error bars represent the standard deviation.</w:t>
      </w:r>
    </w:p>
    <w:p w14:paraId="500D8539" w14:textId="62AFB961" w:rsidR="00516A0F" w:rsidRPr="00785D07" w:rsidRDefault="00516A0F" w:rsidP="004B6786">
      <w:pPr>
        <w:rPr>
          <w:color w:val="000000" w:themeColor="text1"/>
        </w:rPr>
      </w:pPr>
      <w:r w:rsidRPr="00785D07">
        <w:rPr>
          <w:color w:val="000000" w:themeColor="text1"/>
        </w:rPr>
        <w:t xml:space="preserve"> </w:t>
      </w:r>
    </w:p>
    <w:p w14:paraId="77C348E8" w14:textId="25F9C52B" w:rsidR="00864ACB" w:rsidRPr="00785D07" w:rsidRDefault="00864ACB" w:rsidP="004B6786">
      <w:pPr>
        <w:rPr>
          <w:color w:val="000000" w:themeColor="text1"/>
        </w:rPr>
      </w:pPr>
      <w:r w:rsidRPr="004267AF">
        <w:rPr>
          <w:b/>
          <w:bCs/>
          <w:color w:val="000000" w:themeColor="text1"/>
        </w:rPr>
        <w:t>Table 1</w:t>
      </w:r>
      <w:r w:rsidR="004267AF">
        <w:rPr>
          <w:b/>
          <w:bCs/>
          <w:color w:val="000000" w:themeColor="text1"/>
        </w:rPr>
        <w:t>:</w:t>
      </w:r>
      <w:r w:rsidRPr="004267AF">
        <w:rPr>
          <w:b/>
          <w:bCs/>
          <w:color w:val="000000" w:themeColor="text1"/>
        </w:rPr>
        <w:t xml:space="preserve"> </w:t>
      </w:r>
      <w:r w:rsidR="00516A0F" w:rsidRPr="004267AF">
        <w:rPr>
          <w:b/>
          <w:bCs/>
          <w:color w:val="000000" w:themeColor="text1"/>
        </w:rPr>
        <w:t xml:space="preserve">Data </w:t>
      </w:r>
      <w:r w:rsidR="00FD4FCF" w:rsidRPr="004267AF">
        <w:rPr>
          <w:b/>
          <w:bCs/>
          <w:color w:val="000000" w:themeColor="text1"/>
        </w:rPr>
        <w:t>obtained from study of precursor concentration.</w:t>
      </w:r>
      <w:r w:rsidR="00B31A09">
        <w:rPr>
          <w:color w:val="000000" w:themeColor="text1"/>
        </w:rPr>
        <w:t xml:space="preserve"> All values are a</w:t>
      </w:r>
      <w:r w:rsidR="006C5D0A">
        <w:rPr>
          <w:color w:val="000000" w:themeColor="text1"/>
        </w:rPr>
        <w:t>verages ± standard deviations</w:t>
      </w:r>
      <w:r w:rsidR="00B31A09">
        <w:rPr>
          <w:color w:val="000000" w:themeColor="text1"/>
        </w:rPr>
        <w:t xml:space="preserve"> computed from n=2 replicates.</w:t>
      </w:r>
    </w:p>
    <w:p w14:paraId="5D8FBC43" w14:textId="77777777" w:rsidR="00FD229A" w:rsidRPr="00785D07" w:rsidRDefault="00FD229A" w:rsidP="004B6786">
      <w:pPr>
        <w:rPr>
          <w:color w:val="000000" w:themeColor="text1"/>
        </w:rPr>
      </w:pPr>
    </w:p>
    <w:p w14:paraId="0FA9B894" w14:textId="0C039C14" w:rsidR="007C5647" w:rsidRPr="00785D07" w:rsidRDefault="00630042" w:rsidP="004B6786">
      <w:pPr>
        <w:rPr>
          <w:b/>
          <w:color w:val="000000" w:themeColor="text1"/>
        </w:rPr>
      </w:pPr>
      <w:r w:rsidRPr="00785D07">
        <w:rPr>
          <w:b/>
          <w:color w:val="000000" w:themeColor="text1"/>
        </w:rPr>
        <w:t xml:space="preserve">DISCUSSION: </w:t>
      </w:r>
    </w:p>
    <w:p w14:paraId="3376D323" w14:textId="0F4DB38B" w:rsidR="005C14BF" w:rsidRDefault="005B2CFA" w:rsidP="005C14BF">
      <w:pPr>
        <w:rPr>
          <w:color w:val="000000" w:themeColor="text1"/>
        </w:rPr>
      </w:pPr>
      <w:r w:rsidRPr="00785D07">
        <w:rPr>
          <w:color w:val="000000" w:themeColor="text1"/>
        </w:rPr>
        <w:t>Due to limitations of conventional radiochemistry systems that allow only one or a small number of reactions per day</w:t>
      </w:r>
      <w:r w:rsidR="00CB0964" w:rsidRPr="00785D07">
        <w:rPr>
          <w:color w:val="000000" w:themeColor="text1"/>
        </w:rPr>
        <w:t xml:space="preserve"> and consume a significant </w:t>
      </w:r>
      <w:r w:rsidR="00D42856">
        <w:rPr>
          <w:color w:val="000000" w:themeColor="text1"/>
        </w:rPr>
        <w:t>quantity</w:t>
      </w:r>
      <w:r w:rsidR="00D42856" w:rsidRPr="00785D07">
        <w:rPr>
          <w:color w:val="000000" w:themeColor="text1"/>
        </w:rPr>
        <w:t xml:space="preserve"> </w:t>
      </w:r>
      <w:r w:rsidR="00CB0964" w:rsidRPr="00785D07">
        <w:rPr>
          <w:color w:val="000000" w:themeColor="text1"/>
        </w:rPr>
        <w:t>of reagents</w:t>
      </w:r>
      <w:r w:rsidR="00D42856">
        <w:rPr>
          <w:color w:val="000000" w:themeColor="text1"/>
        </w:rPr>
        <w:t xml:space="preserve"> per data point</w:t>
      </w:r>
      <w:r w:rsidRPr="00785D07">
        <w:rPr>
          <w:color w:val="000000" w:themeColor="text1"/>
        </w:rPr>
        <w:t xml:space="preserve">, </w:t>
      </w:r>
      <w:r w:rsidR="002D45FF" w:rsidRPr="00785D07">
        <w:rPr>
          <w:color w:val="000000" w:themeColor="text1"/>
        </w:rPr>
        <w:t>only</w:t>
      </w:r>
      <w:r w:rsidR="00005DD9">
        <w:rPr>
          <w:color w:val="000000" w:themeColor="text1"/>
        </w:rPr>
        <w:t xml:space="preserve"> a</w:t>
      </w:r>
      <w:r w:rsidR="002D45FF" w:rsidRPr="00785D07">
        <w:rPr>
          <w:color w:val="000000" w:themeColor="text1"/>
        </w:rPr>
        <w:t xml:space="preserve"> </w:t>
      </w:r>
      <w:r w:rsidR="00005DD9">
        <w:rPr>
          <w:color w:val="000000" w:themeColor="text1"/>
        </w:rPr>
        <w:t>tiny</w:t>
      </w:r>
      <w:r w:rsidR="00CB0964" w:rsidRPr="00785D07">
        <w:rPr>
          <w:color w:val="000000" w:themeColor="text1"/>
        </w:rPr>
        <w:t xml:space="preserve"> portion of the overall reaction parameter space can be explored </w:t>
      </w:r>
      <w:r w:rsidR="00D42856">
        <w:rPr>
          <w:color w:val="000000" w:themeColor="text1"/>
        </w:rPr>
        <w:t xml:space="preserve">in practice, </w:t>
      </w:r>
      <w:r w:rsidR="00CB0964" w:rsidRPr="00785D07">
        <w:rPr>
          <w:color w:val="000000" w:themeColor="text1"/>
        </w:rPr>
        <w:t xml:space="preserve">and many times results are </w:t>
      </w:r>
      <w:r w:rsidRPr="00785D07">
        <w:rPr>
          <w:color w:val="000000" w:themeColor="text1"/>
        </w:rPr>
        <w:t xml:space="preserve">reported with no repeats (n=1). Compared to </w:t>
      </w:r>
      <w:r w:rsidR="006007E0">
        <w:rPr>
          <w:color w:val="000000" w:themeColor="text1"/>
        </w:rPr>
        <w:t>conventional systems</w:t>
      </w:r>
      <w:r w:rsidRPr="00785D07">
        <w:rPr>
          <w:color w:val="000000" w:themeColor="text1"/>
        </w:rPr>
        <w:t>, th</w:t>
      </w:r>
      <w:r w:rsidR="00CB0964" w:rsidRPr="00785D07">
        <w:rPr>
          <w:color w:val="000000" w:themeColor="text1"/>
        </w:rPr>
        <w:t>is</w:t>
      </w:r>
      <w:r w:rsidRPr="00785D07">
        <w:rPr>
          <w:color w:val="000000" w:themeColor="text1"/>
        </w:rPr>
        <w:t xml:space="preserve"> multi-reaction droplet radiosynthesis platform makes it</w:t>
      </w:r>
      <w:r w:rsidR="006007E0">
        <w:rPr>
          <w:color w:val="000000" w:themeColor="text1"/>
        </w:rPr>
        <w:t xml:space="preserve"> practical </w:t>
      </w:r>
      <w:r w:rsidRPr="00785D07">
        <w:rPr>
          <w:color w:val="000000" w:themeColor="text1"/>
        </w:rPr>
        <w:t xml:space="preserve">to </w:t>
      </w:r>
      <w:r w:rsidR="00412CF5" w:rsidRPr="00785D07">
        <w:rPr>
          <w:color w:val="000000" w:themeColor="text1"/>
        </w:rPr>
        <w:t>accomplish</w:t>
      </w:r>
      <w:r w:rsidRPr="00785D07">
        <w:rPr>
          <w:color w:val="000000" w:themeColor="text1"/>
        </w:rPr>
        <w:t xml:space="preserve"> more comprehensive and </w:t>
      </w:r>
      <w:r w:rsidR="00D42856">
        <w:rPr>
          <w:color w:val="000000" w:themeColor="text1"/>
        </w:rPr>
        <w:t>rigorous</w:t>
      </w:r>
      <w:r w:rsidRPr="00785D07">
        <w:rPr>
          <w:color w:val="000000" w:themeColor="text1"/>
        </w:rPr>
        <w:t xml:space="preserve"> studies of radiosynthesis conditions</w:t>
      </w:r>
      <w:r w:rsidR="00D42856">
        <w:rPr>
          <w:color w:val="000000" w:themeColor="text1"/>
        </w:rPr>
        <w:t xml:space="preserve"> while consuming very little time and amount of precursor</w:t>
      </w:r>
      <w:r w:rsidRPr="00785D07">
        <w:rPr>
          <w:color w:val="000000" w:themeColor="text1"/>
        </w:rPr>
        <w:t xml:space="preserve">, potentially enabling new insights on parameters that </w:t>
      </w:r>
      <w:r w:rsidR="00412CF5" w:rsidRPr="00785D07">
        <w:rPr>
          <w:color w:val="000000" w:themeColor="text1"/>
        </w:rPr>
        <w:t>impact</w:t>
      </w:r>
      <w:r w:rsidRPr="00785D07">
        <w:rPr>
          <w:color w:val="000000" w:themeColor="text1"/>
        </w:rPr>
        <w:t xml:space="preserve"> product yield and side-product formation</w:t>
      </w:r>
      <w:r w:rsidR="00D42856">
        <w:rPr>
          <w:color w:val="000000" w:themeColor="text1"/>
        </w:rPr>
        <w:t xml:space="preserve">. The information can be used to choose the conditions that result in the highest product yield or </w:t>
      </w:r>
      <w:r w:rsidRPr="00785D07">
        <w:rPr>
          <w:color w:val="000000" w:themeColor="text1"/>
        </w:rPr>
        <w:t xml:space="preserve">the most robust synthesis. </w:t>
      </w:r>
      <w:r w:rsidR="00D42856">
        <w:rPr>
          <w:color w:val="000000" w:themeColor="text1"/>
        </w:rPr>
        <w:t>T</w:t>
      </w:r>
      <w:r w:rsidRPr="00785D07">
        <w:rPr>
          <w:color w:val="000000" w:themeColor="text1"/>
        </w:rPr>
        <w:t xml:space="preserve">he low precursor consumption may be especially useful in the early development of novel </w:t>
      </w:r>
      <w:r w:rsidR="00B70956">
        <w:rPr>
          <w:color w:val="000000" w:themeColor="text1"/>
        </w:rPr>
        <w:t>radio</w:t>
      </w:r>
      <w:r w:rsidRPr="00785D07">
        <w:rPr>
          <w:color w:val="000000" w:themeColor="text1"/>
        </w:rPr>
        <w:t>tracers when only a small amount of precursor may be availabl</w:t>
      </w:r>
      <w:r w:rsidR="00005DD9">
        <w:rPr>
          <w:color w:val="000000" w:themeColor="text1"/>
        </w:rPr>
        <w:t>e or when</w:t>
      </w:r>
      <w:r w:rsidR="00DE5223">
        <w:rPr>
          <w:color w:val="000000" w:themeColor="text1"/>
        </w:rPr>
        <w:t xml:space="preserve"> the precursor is expensive</w:t>
      </w:r>
      <w:r w:rsidR="00D12F3E">
        <w:rPr>
          <w:color w:val="000000" w:themeColor="text1"/>
        </w:rPr>
        <w:t xml:space="preserve">. </w:t>
      </w:r>
      <w:r w:rsidR="005C14BF">
        <w:rPr>
          <w:color w:val="000000" w:themeColor="text1"/>
        </w:rPr>
        <w:t xml:space="preserve">While the open nature of the chips contributes to rapid synthesis time and ease of access via pipette, it can lead to substantial losses of volatile molecules and may not be practical when optimizing the synthesis of </w:t>
      </w:r>
      <w:r w:rsidR="005C14BF">
        <w:rPr>
          <w:color w:val="000000" w:themeColor="text1"/>
        </w:rPr>
        <w:lastRenderedPageBreak/>
        <w:t>radiopharmaceuticals that have volatile precursors, intermediates, or products.</w:t>
      </w:r>
    </w:p>
    <w:p w14:paraId="54EA8CC2" w14:textId="59DF0856" w:rsidR="008D3D42" w:rsidRDefault="008D3D42" w:rsidP="004B6786">
      <w:pPr>
        <w:rPr>
          <w:color w:val="000000" w:themeColor="text1"/>
        </w:rPr>
      </w:pPr>
    </w:p>
    <w:p w14:paraId="1D92969D" w14:textId="67639FE8" w:rsidR="00CD1D7C" w:rsidRDefault="00CD1D7C" w:rsidP="004B6786">
      <w:pPr>
        <w:rPr>
          <w:color w:val="000000" w:themeColor="text1"/>
        </w:rPr>
      </w:pPr>
      <w:r>
        <w:rPr>
          <w:color w:val="000000" w:themeColor="text1"/>
        </w:rPr>
        <w:t>Due to the hazard of radiation exposure, it should be reiterated that these experiments should be performed only with suitable training and approvals and should be conducted behind radiation shielding, preferably in a ventilated hot cell. Due to the short half-life of the radioisotopes, it is important to perform the experiments quickly and efficiently. Pipetting reagents to the chip and collecting products from the chip should be practiced under non-radioactive conditions to become familiar with the reduced access and visibility in a hot cell. Similarly, installing and removing the chip, and making measurements of the chip with the dose calibrator should also be practiced. In addition, it is critical to be organized, with a detailed experiment map (i.e.</w:t>
      </w:r>
      <w:r w:rsidR="004267AF">
        <w:rPr>
          <w:color w:val="000000" w:themeColor="text1"/>
        </w:rPr>
        <w:t>,</w:t>
      </w:r>
      <w:r>
        <w:rPr>
          <w:color w:val="000000" w:themeColor="text1"/>
        </w:rPr>
        <w:t xml:space="preserve"> specific reaction conditions at each site on the chip). It is also helpful to prepare in advance a table of results to be filled in as measurements are made. To ensure reproducibility, especially with the possibility of human error, multiple replicates of each set of</w:t>
      </w:r>
      <w:r w:rsidR="0005042E">
        <w:rPr>
          <w:color w:val="000000" w:themeColor="text1"/>
        </w:rPr>
        <w:t xml:space="preserve"> conditions should be performed. It is important to be especially careful during the step of collecting the crude samples from the chip to avoid spilling liquid outside the reaction site and causing cross-contamination with adjacent reaction sites. If any errors are noticed, it is important to flag these reaction sites so the data can be excluded from the eventual analysis.</w:t>
      </w:r>
    </w:p>
    <w:p w14:paraId="7837E7DB" w14:textId="6BD14517" w:rsidR="004E40F1" w:rsidRPr="004E40F1" w:rsidRDefault="004E40F1" w:rsidP="004B6786">
      <w:pPr>
        <w:rPr>
          <w:color w:val="000000" w:themeColor="text1"/>
        </w:rPr>
      </w:pPr>
    </w:p>
    <w:p w14:paraId="6BC42611" w14:textId="76582342" w:rsidR="00DE5223" w:rsidRDefault="008D3D42" w:rsidP="004B6786">
      <w:pPr>
        <w:rPr>
          <w:color w:val="000000" w:themeColor="text1"/>
        </w:rPr>
      </w:pPr>
      <w:r>
        <w:rPr>
          <w:color w:val="000000" w:themeColor="text1"/>
        </w:rPr>
        <w:t>I</w:t>
      </w:r>
      <w:r w:rsidR="00D42856">
        <w:rPr>
          <w:color w:val="000000" w:themeColor="text1"/>
        </w:rPr>
        <w:t>n this example study, t</w:t>
      </w:r>
      <w:r w:rsidR="00D42856" w:rsidRPr="00785D07">
        <w:rPr>
          <w:color w:val="000000" w:themeColor="text1"/>
        </w:rPr>
        <w:t>he amount precursor</w:t>
      </w:r>
      <w:r w:rsidR="00D42856">
        <w:rPr>
          <w:color w:val="000000" w:themeColor="text1"/>
        </w:rPr>
        <w:t xml:space="preserve"> consumed</w:t>
      </w:r>
      <w:r w:rsidR="00D42856" w:rsidRPr="00785D07">
        <w:rPr>
          <w:color w:val="000000" w:themeColor="text1"/>
        </w:rPr>
        <w:t xml:space="preserve"> for 16 data points was 1.1 mg</w:t>
      </w:r>
      <w:r w:rsidR="00D42856">
        <w:rPr>
          <w:color w:val="000000" w:themeColor="text1"/>
        </w:rPr>
        <w:t xml:space="preserve"> (~70 µg each)</w:t>
      </w:r>
      <w:r w:rsidR="00D42856" w:rsidRPr="00785D07">
        <w:rPr>
          <w:color w:val="000000" w:themeColor="text1"/>
        </w:rPr>
        <w:t xml:space="preserve">, compared to 4 mg per data point </w:t>
      </w:r>
      <w:r w:rsidR="00D42856">
        <w:rPr>
          <w:color w:val="000000" w:themeColor="text1"/>
        </w:rPr>
        <w:t>using a</w:t>
      </w:r>
      <w:r w:rsidR="00D42856" w:rsidRPr="00785D07">
        <w:rPr>
          <w:color w:val="000000" w:themeColor="text1"/>
        </w:rPr>
        <w:t xml:space="preserve"> conventional </w:t>
      </w:r>
      <w:r w:rsidR="00D42856">
        <w:rPr>
          <w:color w:val="000000" w:themeColor="text1"/>
        </w:rPr>
        <w:t>radiosynthesizer</w:t>
      </w:r>
      <w:r w:rsidR="00D42856" w:rsidRPr="00785D07">
        <w:rPr>
          <w:color w:val="000000" w:themeColor="text1"/>
        </w:rPr>
        <w:t xml:space="preserve">. </w:t>
      </w:r>
      <w:r w:rsidR="00D42856">
        <w:rPr>
          <w:color w:val="000000" w:themeColor="text1"/>
        </w:rPr>
        <w:t xml:space="preserve"> Furthermore, all 16 reactions were </w:t>
      </w:r>
      <w:r w:rsidR="00D42856" w:rsidRPr="005013D5">
        <w:rPr>
          <w:color w:val="000000" w:themeColor="text1"/>
        </w:rPr>
        <w:t xml:space="preserve">completed </w:t>
      </w:r>
      <w:r w:rsidR="00D42856" w:rsidRPr="009C5168">
        <w:rPr>
          <w:color w:val="000000" w:themeColor="text1"/>
        </w:rPr>
        <w:t>in 25 min</w:t>
      </w:r>
      <w:r w:rsidR="00D42856">
        <w:rPr>
          <w:color w:val="000000" w:themeColor="text1"/>
        </w:rPr>
        <w:t xml:space="preserve"> all in a single experiment. In comparison, the synthesis of crude [</w:t>
      </w:r>
      <w:r w:rsidR="00D42856" w:rsidRPr="00846088">
        <w:rPr>
          <w:color w:val="000000" w:themeColor="text1"/>
          <w:vertAlign w:val="superscript"/>
        </w:rPr>
        <w:t>18</w:t>
      </w:r>
      <w:r w:rsidR="00D42856">
        <w:rPr>
          <w:color w:val="000000" w:themeColor="text1"/>
        </w:rPr>
        <w:t xml:space="preserve">F]fallypride on a conventional radiosynthesizer requires </w:t>
      </w:r>
      <w:r w:rsidR="00B33E3C" w:rsidRPr="00785D07">
        <w:rPr>
          <w:color w:val="000000" w:themeColor="text1"/>
        </w:rPr>
        <w:t>~</w:t>
      </w:r>
      <w:r w:rsidR="004F4325">
        <w:rPr>
          <w:color w:val="000000" w:themeColor="text1"/>
        </w:rPr>
        <w:t>1</w:t>
      </w:r>
      <w:r w:rsidR="005B4D18">
        <w:rPr>
          <w:color w:val="000000" w:themeColor="text1"/>
        </w:rPr>
        <w:t>5</w:t>
      </w:r>
      <w:r w:rsidR="004F4325">
        <w:rPr>
          <w:color w:val="000000" w:themeColor="text1"/>
        </w:rPr>
        <w:t>-20</w:t>
      </w:r>
      <w:r w:rsidR="00B33E3C" w:rsidRPr="00785D07">
        <w:rPr>
          <w:color w:val="000000" w:themeColor="text1"/>
        </w:rPr>
        <w:t xml:space="preserve"> min per reaction</w:t>
      </w:r>
      <w:r w:rsidR="00B33E3C" w:rsidRPr="00785D07">
        <w:rPr>
          <w:color w:val="000000" w:themeColor="text1"/>
        </w:rPr>
        <w:fldChar w:fldCharType="begin"/>
      </w:r>
      <w:r w:rsidR="008B7555">
        <w:rPr>
          <w:color w:val="000000" w:themeColor="text1"/>
        </w:rPr>
        <w:instrText xml:space="preserve"> ADDIN ZOTERO_ITEM CSL_CITATION {"citationID":"QrJHlyQP","properties":{"formattedCitation":"\\super 16, 17\\nosupersub{}","plainCitation":"16, 17","noteIndex":0},"citationItems":[{"id":12668,"uris":["http://zotero.org/groups/6185/items/MWUB39IV"],"uri":["http://zotero.org/groups/6185/items/MWUB39IV"],"itemData":{"id":12668,"type":"article-journal","abstract":"New radiolabeled probes for positron-emission tomography (PET) are providing an ever-increasing ability to answer diverse research and clinical questions and to facilitate the discovery, development, and clinical use of drugs in patient care. Despite the high equipment and facility costs to produce PET probes, many radiopharmacies and radiochemistry laboratories use a dedicated radiosynthesizer to produce each probe, even if the equipment is idle much of the time, to avoid the challenges of reconfiguring the system fluidics to switch from one probe to another. To meet growing demand, more cost-efficient approaches are being developed, such as radiosynthesizers based on disposable “cassettes,” that do not require reconfiguration to switch among probes. However, most cassette-based systems make sacrifices in synthesis complexity or tolerated reaction conditions, and some do not support custom programming, thereby limiting their generality. In contrast, the design of the ELIXYS FLEX/CHEM cassette-based synthesizer supports higher temperatures and pressures than other systems while also facilitating flexible synthesis development. In this paper, the syntheses of 24 known PET probes are adapted to this system to explore the possibility of using a single radiosynthesizer and hot cell for production of a diverse array of compounds with wide-ranging synthesis requirements, alongside synthesis development efforts. Most probes were produced with yields and synthesis times comparable to literature reports, and because hardware modification was unnecessary, it was convenient to frequently switch among probes based on demand. Although our facility supplies probes for preclinical imaging, the same workflow would be applicable in a clinical setting.","container-title":"Proceedings of the National Academy of Sciences","DOI":"10.1073/pnas.1710466114","ISSN":"0027-8424, 1091-6490","issue":"43","journalAbbreviation":"PNAS","language":"en","note":"PMCID: PMC5664529","page":"11309–11314","source":"www.pnas.org","title":"Production of diverse PET probes with limited resources: 24 &lt;sup&gt;18&lt;/sup&gt;F-labeled compounds prepared with a single radiosynthesizer","title-short":"Production of diverse PET probes with limited resources","volume":"114","author":[{"family":"Collins","given":"Jeffrey"},{"family":"Waldmann","given":"Christopher M."},{"family":"Drake","given":"Christopher"},{"family":"Slavik","given":"Roger"},{"family":"Ha","given":"Noel S."},{"family":"Sergeev","given":"Maxim"},{"family":"Lazari","given":"Mark"},{"family":"Shen","given":"Bin"},{"family":"Chin","given":"Frederick T."},{"family":"Moore","given":"Melissa"},{"family":"Sadeghi","given":"Saman"},{"family":"Phelps","given":"Michael E."},{"family":"Murphy","given":"Jennifer M."},{"family":"Dam","given":"R. Michael","dropping-particle":"van"}],"issued":{"date-parts":[["2017",10,10]]}}},{"id":14809,"uris":["http://zotero.org/groups/6185/items/SRCUPBJE"],"uri":["http://zotero.org/groups/6185/items/SRCUPBJE"],"itemData":{"id":14809,"type":"article-journal","abstract":"Fully automated radiosynthesizers are continuing to be developed to meet the growing need for the reliable production of PET tracers made under current good manufacturing practice guidelines. There is a current trend toward supporting kitlike disposable cassettes that come preconfigured for particular tracers, thus eliminating the need for cleaning protocols between syntheses and enabling quick transitions to synthesizing other tracers. Though ideal for production, these systems are often limited for the development of novel tracers because of pressure, temperature, and chemical compatibility considerations. This study demonstrated the versatile use of the ELIXYS fully automated radiosynthesizer to adapt and produce 8 different 18F-labeled PET tracers of varying complexity. Methods: Three-reactor syntheses of 2-deoxy-2-18F-fluoro-β-d-arabinofuranosylcytosine (d-18F-FAC), 2-deoxy-2-18F-fluoro-5-methyl-β-l-arabinofuranosyluracil (l-18F-FMAU), and 2-deoxy-2-18F-fluoro-5-ethyl-β-d-arabinofuranosyluracil (d-18F-FEAU) along with the 1-reactor syntheses of d-18F-FEAU, 18F-FDG, 3-deoxy-3-18F-fluoro-l-thymidine (18F-FLT), 18F-fallypride, 9-(4-18F-fluoro-3-hydroxymethylbutyl)-guanine (18F-FHBG), and N-succinimidyl-4-18F-fluorobenzoate (18F-SFB), were all produced using ELIXYS without the need for any hardware modifications or reconfiguration. Synthesis protocols were adapted and slightly modified from those in the literature but were not fully optimized. Furthermore, 18F-FLT, 18F-FDG, and 18F-fallypride were produced sequentially on the same day and used for preclinical imaging of A431 tumor–bearing severe combined immunodeficient mice and wild-type BALB/c mice. To assess future translation to the clinical setting, several batches of tracers were subjected to a full set of quality control tests. Results: All tracers were produced with radiochemical yields comparable to those in the literature. 18F-FLT, 18F-FDG, and 18F-fallypride were successfully used to image the mice, with results consistent with those reported in the literature. All tracers that were subjected to clinical quality control tests passed. Conclusion: The ELIXYS radiosynthesizer facilitates rapid tracer development and is capable of producing multiple 18F-labeled PET tracers suitable for clinical applications using the same hardware setup.","container-title":"Journal of Nuclear Medicine Technology","DOI":"10.2967/jnmt.114.140392","ISSN":"0091-4916, 1535-5675","issue":"3","journalAbbreviation":"J. Nucl. Med. Technol.","language":"en","note":"PMCID: PMC4491436","page":"203-210","source":"tech.snmjournals.org","title":"Fully Automated Production of Diverse 18F-Labeled PET Tracers on the ELIXYS Multireactor Radiosynthesizer Without Hardware Modification","volume":"42","author":[{"family":"Lazari","given":"Mark"},{"family":"Collins","given":"Jeffrey"},{"family":"Shen","given":"Bin"},{"family":"Farhoud","given":"Mohammed"},{"family":"Yeh","given":"Daniel"},{"family":"Maraglia","given":"Brandon"},{"family":"Chin","given":"Frederick T."},{"family":"Nathanson","given":"David A."},{"family":"Moore","given":"Melissa"},{"family":"Dam","given":"R. Michael","dropping-particle":"van"}],"issued":{"date-parts":[["2014",9,1]]}}}],"schema":"https://github.com/citation-style-language/schema/raw/master/csl-citation.json"} </w:instrText>
      </w:r>
      <w:r w:rsidR="00B33E3C" w:rsidRPr="00785D07">
        <w:rPr>
          <w:color w:val="000000" w:themeColor="text1"/>
        </w:rPr>
        <w:fldChar w:fldCharType="separate"/>
      </w:r>
      <w:r w:rsidR="004F4325" w:rsidRPr="004F4325">
        <w:rPr>
          <w:vertAlign w:val="superscript"/>
        </w:rPr>
        <w:t>16, 17</w:t>
      </w:r>
      <w:r w:rsidR="00B33E3C" w:rsidRPr="00785D07">
        <w:rPr>
          <w:color w:val="000000" w:themeColor="text1"/>
        </w:rPr>
        <w:fldChar w:fldCharType="end"/>
      </w:r>
      <w:r w:rsidR="00D42856">
        <w:rPr>
          <w:color w:val="000000" w:themeColor="text1"/>
        </w:rPr>
        <w:t xml:space="preserve">. </w:t>
      </w:r>
    </w:p>
    <w:p w14:paraId="0262F1FA" w14:textId="77777777" w:rsidR="00DE5223" w:rsidRDefault="00DE5223" w:rsidP="004B6786">
      <w:pPr>
        <w:rPr>
          <w:color w:val="000000" w:themeColor="text1"/>
        </w:rPr>
      </w:pPr>
    </w:p>
    <w:p w14:paraId="3A4C943F" w14:textId="18D54EFA" w:rsidR="00441F95" w:rsidRDefault="004736FF" w:rsidP="004B6786">
      <w:pPr>
        <w:rPr>
          <w:color w:val="000000" w:themeColor="text1"/>
        </w:rPr>
      </w:pPr>
      <w:r>
        <w:rPr>
          <w:color w:val="000000" w:themeColor="text1"/>
        </w:rPr>
        <w:t>T</w:t>
      </w:r>
      <w:r w:rsidR="00DE5223" w:rsidRPr="00785D07">
        <w:rPr>
          <w:color w:val="000000" w:themeColor="text1"/>
        </w:rPr>
        <w:t>his representative experiment demonstrated the utility of a multi-reaction microdroplet chip with 16 reaction</w:t>
      </w:r>
      <w:r w:rsidR="00005DD9">
        <w:rPr>
          <w:color w:val="000000" w:themeColor="text1"/>
        </w:rPr>
        <w:t>s</w:t>
      </w:r>
      <w:r w:rsidR="00DE5223" w:rsidRPr="00785D07">
        <w:rPr>
          <w:color w:val="000000" w:themeColor="text1"/>
        </w:rPr>
        <w:t xml:space="preserve"> to optimize conditions for the radiosynthesis of the radiopharmaceutical [</w:t>
      </w:r>
      <w:r w:rsidR="00DE5223" w:rsidRPr="00785D07">
        <w:rPr>
          <w:color w:val="000000" w:themeColor="text1"/>
          <w:vertAlign w:val="superscript"/>
        </w:rPr>
        <w:t>18</w:t>
      </w:r>
      <w:r w:rsidR="00DE5223" w:rsidRPr="00785D07">
        <w:rPr>
          <w:color w:val="000000" w:themeColor="text1"/>
        </w:rPr>
        <w:t>F]fallypride by exploring 8 different precursor concentrations (n=2</w:t>
      </w:r>
      <w:r w:rsidR="00DE5223">
        <w:rPr>
          <w:color w:val="000000" w:themeColor="text1"/>
        </w:rPr>
        <w:t xml:space="preserve"> replicates for each condition</w:t>
      </w:r>
      <w:r w:rsidR="00DE5223" w:rsidRPr="00785D07">
        <w:rPr>
          <w:color w:val="000000" w:themeColor="text1"/>
        </w:rPr>
        <w:t>) in a fast and economic</w:t>
      </w:r>
      <w:r w:rsidR="00DE5223">
        <w:rPr>
          <w:color w:val="000000" w:themeColor="text1"/>
        </w:rPr>
        <w:t>al</w:t>
      </w:r>
      <w:r w:rsidR="00DE5223" w:rsidRPr="00785D07">
        <w:rPr>
          <w:color w:val="000000" w:themeColor="text1"/>
        </w:rPr>
        <w:t xml:space="preserve"> </w:t>
      </w:r>
      <w:r w:rsidR="00DE5223">
        <w:rPr>
          <w:color w:val="000000" w:themeColor="text1"/>
        </w:rPr>
        <w:t>manner</w:t>
      </w:r>
      <w:r w:rsidR="00DE5223" w:rsidRPr="00785D07">
        <w:rPr>
          <w:color w:val="000000" w:themeColor="text1"/>
        </w:rPr>
        <w:t xml:space="preserve">. </w:t>
      </w:r>
      <w:r w:rsidR="00DE5223">
        <w:rPr>
          <w:color w:val="000000" w:themeColor="text1"/>
        </w:rPr>
        <w:t>O</w:t>
      </w:r>
      <w:r w:rsidR="00CB0964" w:rsidRPr="00785D07">
        <w:rPr>
          <w:color w:val="000000" w:themeColor="text1"/>
        </w:rPr>
        <w:t>ther variables that can be conveniently optimized using a multi-reaction chip include</w:t>
      </w:r>
      <w:r w:rsidR="00005DD9">
        <w:rPr>
          <w:color w:val="000000" w:themeColor="text1"/>
        </w:rPr>
        <w:t xml:space="preserve"> the</w:t>
      </w:r>
      <w:r w:rsidR="00CB0964" w:rsidRPr="00785D07">
        <w:rPr>
          <w:color w:val="000000" w:themeColor="text1"/>
        </w:rPr>
        <w:t xml:space="preserve"> amount of radioactivity, type of phase transfer catalyst, amount of phase transfer catalyst, evaporation/drying conditions (</w:t>
      </w:r>
      <w:r w:rsidR="00441F95" w:rsidRPr="00785D07">
        <w:rPr>
          <w:color w:val="000000" w:themeColor="text1"/>
        </w:rPr>
        <w:t xml:space="preserve">e.g., </w:t>
      </w:r>
      <w:r w:rsidR="00CB0964" w:rsidRPr="00785D07">
        <w:rPr>
          <w:color w:val="000000" w:themeColor="text1"/>
        </w:rPr>
        <w:t>number of azeotropic drying steps), reaction solvent</w:t>
      </w:r>
      <w:r w:rsidR="00441F95" w:rsidRPr="00785D07">
        <w:rPr>
          <w:color w:val="000000" w:themeColor="text1"/>
        </w:rPr>
        <w:t>, etc. By using multiple multi-reaction chips, it also is possible to explore the influence of reaction temperature and reaction time, in addition to conditions such as evaporation/drying temperature and time.</w:t>
      </w:r>
      <w:r w:rsidR="004267AF">
        <w:rPr>
          <w:color w:val="000000" w:themeColor="text1"/>
        </w:rPr>
        <w:t xml:space="preserve"> </w:t>
      </w:r>
      <w:r w:rsidR="00441F95" w:rsidRPr="00785D07">
        <w:rPr>
          <w:color w:val="000000" w:themeColor="text1"/>
        </w:rPr>
        <w:t>Such studie</w:t>
      </w:r>
      <w:r w:rsidR="00E87795">
        <w:rPr>
          <w:color w:val="000000" w:themeColor="text1"/>
        </w:rPr>
        <w:t>s</w:t>
      </w:r>
      <w:r w:rsidR="00441F95" w:rsidRPr="00785D07">
        <w:rPr>
          <w:color w:val="000000" w:themeColor="text1"/>
        </w:rPr>
        <w:t xml:space="preserve"> would need to be performed sequentially using the single </w:t>
      </w:r>
      <w:r w:rsidR="000B2D9A" w:rsidRPr="00785D07">
        <w:rPr>
          <w:color w:val="000000" w:themeColor="text1"/>
        </w:rPr>
        <w:t>heater or</w:t>
      </w:r>
      <w:r w:rsidR="00441F95" w:rsidRPr="00785D07">
        <w:rPr>
          <w:color w:val="000000" w:themeColor="text1"/>
        </w:rPr>
        <w:t xml:space="preserve"> could be parallelized by operating multiple heaters </w:t>
      </w:r>
      <w:r w:rsidR="00412CF5">
        <w:rPr>
          <w:color w:val="000000" w:themeColor="text1"/>
        </w:rPr>
        <w:t>at the same time</w:t>
      </w:r>
      <w:r w:rsidR="00441F95" w:rsidRPr="00785D07">
        <w:rPr>
          <w:color w:val="000000" w:themeColor="text1"/>
        </w:rPr>
        <w:t>.</w:t>
      </w:r>
    </w:p>
    <w:p w14:paraId="2B4C1797" w14:textId="2131CB6E" w:rsidR="00DE5223" w:rsidRDefault="00DE5223" w:rsidP="004B6786">
      <w:pPr>
        <w:rPr>
          <w:color w:val="000000" w:themeColor="text1"/>
        </w:rPr>
      </w:pPr>
    </w:p>
    <w:p w14:paraId="00845643" w14:textId="50B04BBB" w:rsidR="005B2CFA" w:rsidRPr="0071065A" w:rsidRDefault="00DE5223" w:rsidP="004B6786">
      <w:pPr>
        <w:rPr>
          <w:color w:val="000000" w:themeColor="text1"/>
        </w:rPr>
      </w:pPr>
      <w:r>
        <w:rPr>
          <w:color w:val="000000" w:themeColor="text1"/>
        </w:rPr>
        <w:t xml:space="preserve">The underlying droplet synthesis method has been shown to be compatible with a wide range of </w:t>
      </w:r>
      <w:r w:rsidRPr="00846088">
        <w:rPr>
          <w:vertAlign w:val="superscript"/>
        </w:rPr>
        <w:t>18</w:t>
      </w:r>
      <w:r>
        <w:rPr>
          <w:color w:val="000000" w:themeColor="text1"/>
        </w:rPr>
        <w:t>F-labeled radiopharmaceuticals</w:t>
      </w:r>
      <w:r w:rsidR="005013D5">
        <w:rPr>
          <w:color w:val="000000" w:themeColor="text1"/>
        </w:rPr>
        <w:t xml:space="preserve">, </w:t>
      </w:r>
      <w:r w:rsidR="00EB0E5F">
        <w:rPr>
          <w:color w:val="000000" w:themeColor="text1"/>
        </w:rPr>
        <w:t>such as</w:t>
      </w:r>
      <w:r w:rsidR="005013D5" w:rsidRPr="009C5168">
        <w:rPr>
          <w:color w:val="000000" w:themeColor="text1"/>
        </w:rPr>
        <w:t>[</w:t>
      </w:r>
      <w:r w:rsidR="005013D5" w:rsidRPr="009C5168">
        <w:rPr>
          <w:color w:val="000000" w:themeColor="text1"/>
          <w:vertAlign w:val="superscript"/>
        </w:rPr>
        <w:t>18</w:t>
      </w:r>
      <w:r w:rsidR="005013D5" w:rsidRPr="009C5168">
        <w:rPr>
          <w:color w:val="000000" w:themeColor="text1"/>
        </w:rPr>
        <w:t>F]</w:t>
      </w:r>
      <w:r w:rsidR="004A42F5">
        <w:rPr>
          <w:color w:val="000000" w:themeColor="text1"/>
        </w:rPr>
        <w:t>f</w:t>
      </w:r>
      <w:r w:rsidRPr="009C5168">
        <w:rPr>
          <w:color w:val="000000" w:themeColor="text1"/>
        </w:rPr>
        <w:t>allypride</w:t>
      </w:r>
      <w:r w:rsidR="00EB0E5F" w:rsidRPr="009C5168">
        <w:rPr>
          <w:color w:val="000000" w:themeColor="text1"/>
        </w:rPr>
        <w:fldChar w:fldCharType="begin"/>
      </w:r>
      <w:r w:rsidR="008B7555">
        <w:rPr>
          <w:color w:val="000000" w:themeColor="text1"/>
        </w:rPr>
        <w:instrText xml:space="preserve"> ADDIN ZOTERO_ITEM CSL_CITATION {"citationID":"gCH7rUdv","properties":{"formattedCitation":"\\super 10\\nosupersub{}","plainCitation":"10","noteIndex":0},"citationItems":[{"id":14723,"uris":["http://zotero.org/groups/6185/items/2F3TYTTF"],"uri":["http://zotero.org/groups/6185/items/2F3TYTTF"],"itemData":{"id":14723,"type":"article-journal","abstract":"During the development of novel tracers for positron emission tomography (PET), the optimization of the synthesis is hindered by practical limitations on the number of experiments that can be performed per day. Here we present a microliter droplet chip that contains multiple sites (4 or 16) to perform reactions simultaneously under the same or different conditions to accelerate radiosynthesis optimization.","container-title":"RSC Advances","DOI":"10.1039/C9RA03639C","ISSN":"2046-2069","issue":"35","journalAbbreviation":"RSC Adv.","language":"en","page":"20370-20374","source":"pubs.rsc.org","title":"A novel multi-reaction microdroplet platform for rapid radiochemistry optimization","volume":"9","author":[{"family":"Rios","given":"Alejandra"},{"family":"Wang","given":"Jia"},{"family":"Chao","given":"Philip H."},{"family":"Dam","given":"R. Michael","dropping-particle":"van"}],"issued":{"date-parts":[["2019",6,25]]}}}],"schema":"https://github.com/citation-style-language/schema/raw/master/csl-citation.json"} </w:instrText>
      </w:r>
      <w:r w:rsidR="00EB0E5F" w:rsidRPr="009C5168">
        <w:rPr>
          <w:color w:val="000000" w:themeColor="text1"/>
        </w:rPr>
        <w:fldChar w:fldCharType="separate"/>
      </w:r>
      <w:r w:rsidR="00EB0E5F" w:rsidRPr="009F40C6">
        <w:rPr>
          <w:vertAlign w:val="superscript"/>
        </w:rPr>
        <w:t>10</w:t>
      </w:r>
      <w:r w:rsidR="00EB0E5F" w:rsidRPr="009C5168">
        <w:rPr>
          <w:color w:val="000000" w:themeColor="text1"/>
        </w:rPr>
        <w:fldChar w:fldCharType="end"/>
      </w:r>
      <w:r w:rsidRPr="009C5168">
        <w:rPr>
          <w:color w:val="000000" w:themeColor="text1"/>
        </w:rPr>
        <w:t>,</w:t>
      </w:r>
      <w:r w:rsidR="00EB0E5F" w:rsidRPr="009C5168">
        <w:rPr>
          <w:color w:val="000000" w:themeColor="text1"/>
        </w:rPr>
        <w:t xml:space="preserve"> [</w:t>
      </w:r>
      <w:r w:rsidR="00EB0E5F" w:rsidRPr="009C5168">
        <w:rPr>
          <w:color w:val="000000" w:themeColor="text1"/>
          <w:vertAlign w:val="superscript"/>
        </w:rPr>
        <w:t>18</w:t>
      </w:r>
      <w:r w:rsidR="00EB0E5F" w:rsidRPr="009C5168">
        <w:rPr>
          <w:color w:val="000000" w:themeColor="text1"/>
        </w:rPr>
        <w:t>F]</w:t>
      </w:r>
      <w:r w:rsidRPr="009C5168">
        <w:rPr>
          <w:color w:val="000000" w:themeColor="text1"/>
        </w:rPr>
        <w:t>FET</w:t>
      </w:r>
      <w:r w:rsidR="00EB0E5F" w:rsidRPr="009C5168">
        <w:rPr>
          <w:color w:val="000000" w:themeColor="text1"/>
        </w:rPr>
        <w:fldChar w:fldCharType="begin"/>
      </w:r>
      <w:r w:rsidR="008B7555">
        <w:rPr>
          <w:color w:val="000000" w:themeColor="text1"/>
        </w:rPr>
        <w:instrText xml:space="preserve"> ADDIN ZOTERO_ITEM CSL_CITATION {"citationID":"Uz1nct4o","properties":{"formattedCitation":"\\super 18\\nosupersub{}","plainCitation":"18","noteIndex":0},"citationItems":[{"id":15425,"uris":["http://zotero.org/groups/6185/items/QK9IWP8R"],"uri":["http://zotero.org/groups/6185/items/QK9IWP8R"],"itemData":{"id":15425,"type":"article-journal","abstract":"BackgroundConventional scale production of small batches of PET tracers (e.g. for preclinical imaging) is an inefficient use of resources. Using O-(2-[18F]fluoroethyl)-L-tyrosine ([18F]FET), we demonstrate that simple microvolume radiosynthesis techniques can improve the efficiency of production by consuming tiny amounts of precursor, and maintaining high molar activity of the tracers even with low starting activity.ProceduresThe synthesis was carried out in microvolume droplets manipulated on a disposable patterned silicon “chip” affixed to a heater. A droplet of [18F]fluoride containing TBAHCO3 was first deposited onto a chip and dried at 100 °C. Subsequently, a droplet containing 60 nmol of precursor was added to the chip and the fluorination reaction was performed at 90 °C for 5 min. Removal of protecting groups was accomplished with a droplet of HCl heated at 90 °C for 3 min. Finally, the crude product was collected in a methanol-water mixture, purified via analytical-scale radio-HPLC and formulated in saline. As a demonstration, using [18F]FET produced on the chip, we prepared aliquots with different molar activities to explore the impact on preclinical PET imaging of tumor-bearing mice.ResultsThe microdroplet synthesis exhibited an overall decay-corrected radiochemical yield of 55 ± 7% (n = 4) after purification and formulation. When automated, the synthesis could be completed in 35 min. Starting with &lt; 370 MBq of activity, ~ 150 MBq of [18F]FET could be produced, sufficient for multiple in vivo experiments, with high molar activities (48–119 GBq/μmol). The demonstration imaging study revealed the uptake of [18F]FET in subcutaneous tumors, but no significant differences in tumor uptake as a result of molar activity differences (ranging 0.37–48 GBq/μmol) were observed.ConclusionsA microdroplet synthesis of [18F]FET was developed demonstrating low reagent consumption, high yield, and high molar activity. The approach can be expanded to tracers other than [18F]FET, and adapted to produce higher quantities of the tracer sufficient for clinical PET imaging.","container-title":"EJNMMI Radiopharmacy and Chemistry","DOI":"10.1186/s41181-019-0082-3","ISSN":"2365-421X","issue":"1","journalAbbreviation":"EJNMMI radiopharm. chem.","language":"en","page":"1","source":"Springer Link","title":"Rapid, efficient, and economical synthesis of PET tracers in a droplet microreactor: application to O-(2-[18F]fluoroethyl)-L-tyrosine ([18F]FET)","title-short":"Rapid, efficient, and economical synthesis of PET tracers in a droplet microreactor","volume":"5","author":[{"family":"Lisova","given":"Ksenia"},{"family":"Chen","given":"Bao Ying"},{"family":"Wang","given":"Jia"},{"family":"Fong","given":"Kelly Mun-Ming"},{"family":"Clark","given":"Peter M."},{"family":"Dam","given":"R. Michael","non-dropping-particle":"van"}],"issued":{"date-parts":[["2019",12,31]]}}}],"schema":"https://github.com/citation-style-language/schema/raw/master/csl-citation.json"} </w:instrText>
      </w:r>
      <w:r w:rsidR="00EB0E5F" w:rsidRPr="009C5168">
        <w:rPr>
          <w:color w:val="000000" w:themeColor="text1"/>
        </w:rPr>
        <w:fldChar w:fldCharType="separate"/>
      </w:r>
      <w:r w:rsidR="00F02652" w:rsidRPr="00F02652">
        <w:rPr>
          <w:vertAlign w:val="superscript"/>
        </w:rPr>
        <w:t>18</w:t>
      </w:r>
      <w:r w:rsidR="00EB0E5F" w:rsidRPr="009C5168">
        <w:rPr>
          <w:color w:val="000000" w:themeColor="text1"/>
        </w:rPr>
        <w:fldChar w:fldCharType="end"/>
      </w:r>
      <w:r w:rsidRPr="009C5168">
        <w:rPr>
          <w:color w:val="000000" w:themeColor="text1"/>
        </w:rPr>
        <w:t xml:space="preserve">, </w:t>
      </w:r>
      <w:r w:rsidR="00EB0E5F" w:rsidRPr="009C5168">
        <w:rPr>
          <w:color w:val="000000" w:themeColor="text1"/>
        </w:rPr>
        <w:t>[</w:t>
      </w:r>
      <w:r w:rsidR="00EB0E5F" w:rsidRPr="009C5168">
        <w:rPr>
          <w:color w:val="000000" w:themeColor="text1"/>
          <w:vertAlign w:val="superscript"/>
        </w:rPr>
        <w:t>18</w:t>
      </w:r>
      <w:r w:rsidR="00EB0E5F" w:rsidRPr="009C5168">
        <w:rPr>
          <w:color w:val="000000" w:themeColor="text1"/>
        </w:rPr>
        <w:t>F]</w:t>
      </w:r>
      <w:r w:rsidRPr="009C5168">
        <w:rPr>
          <w:color w:val="000000" w:themeColor="text1"/>
        </w:rPr>
        <w:t>FDOPA</w:t>
      </w:r>
      <w:r w:rsidR="00EB0E5F" w:rsidRPr="009C5168">
        <w:rPr>
          <w:color w:val="000000" w:themeColor="text1"/>
        </w:rPr>
        <w:fldChar w:fldCharType="begin"/>
      </w:r>
      <w:r w:rsidR="008B7555">
        <w:rPr>
          <w:color w:val="000000" w:themeColor="text1"/>
        </w:rPr>
        <w:instrText xml:space="preserve"> ADDIN ZOTERO_ITEM CSL_CITATION {"citationID":"KHmiuVUe","properties":{"formattedCitation":"\\super 19\\nosupersub{}","plainCitation":"19","noteIndex":0},"citationItems":[{"id":15933,"uris":["http://zotero.org/groups/6185/items/K82BG9TB"],"uri":["http://zotero.org/groups/6185/items/K82BG9TB"],"itemData":{"id":15933,"type":"article-journal","abstract":"From an efficiency standpoint, microdroplet reactors enable significant improvements in the preparation of radiopharmaceuticals due to the vastly reduced reaction volume. To demonstrate these advantages, we adapt the conventional (macroscale) synthesis of the clinically-important positron-emission tomography tracer [18F]FDOPA, following the nucleophilic diaryliodonium salt approach, to a newly-developed ultra-compact microdroplet reaction platform. In this first microfluidic implementation of [18F]FDOPA synthesis, optimized via a high-throughput multi-reaction platform, the radiochemical yield (non-decay-corrected) was found to be comparable to macroscale reports, but the synthesis consumed significantly less precursor and organic solvents, and the synthesis process was much faster. In this initial report, we demonstrate the production of [18F]FDOPA in 15 MBq [400 μCi] amounts, sufficient for imaging of multiple mice, at high molar activity.","container-title":"Reaction Chemistry &amp; Engineering","DOI":"10.1039/C9RE00354A","ISSN":"2058-9883","issue":"2","journalAbbreviation":"React. Chem. Eng.","language":"en","note":"publisher: The Royal Society of Chemistry","page":"320-329","source":"pubs.rsc.org","title":"Green and efficient synthesis of the radiopharmaceutical [18F]FDOPA using a microdroplet reactor","volume":"5","author":[{"family":"Wang","given":"Jia"},{"family":"Holloway","given":"Travis"},{"family":"Lisova","given":"Ksenia"},{"family":"Dam","given":"R. Michael","dropping-particle":"van"}],"issued":{"date-parts":[["2020",2,4]]}}}],"schema":"https://github.com/citation-style-language/schema/raw/master/csl-citation.json"} </w:instrText>
      </w:r>
      <w:r w:rsidR="00EB0E5F" w:rsidRPr="009C5168">
        <w:rPr>
          <w:color w:val="000000" w:themeColor="text1"/>
        </w:rPr>
        <w:fldChar w:fldCharType="separate"/>
      </w:r>
      <w:r w:rsidR="00F02652" w:rsidRPr="00F02652">
        <w:rPr>
          <w:vertAlign w:val="superscript"/>
        </w:rPr>
        <w:t>19</w:t>
      </w:r>
      <w:r w:rsidR="00EB0E5F" w:rsidRPr="009C5168">
        <w:rPr>
          <w:color w:val="000000" w:themeColor="text1"/>
        </w:rPr>
        <w:fldChar w:fldCharType="end"/>
      </w:r>
      <w:r w:rsidRPr="009C5168">
        <w:rPr>
          <w:color w:val="000000" w:themeColor="text1"/>
        </w:rPr>
        <w:t>,</w:t>
      </w:r>
      <w:r w:rsidR="00EB0E5F" w:rsidRPr="009C5168">
        <w:rPr>
          <w:color w:val="000000" w:themeColor="text1"/>
        </w:rPr>
        <w:t xml:space="preserve"> [</w:t>
      </w:r>
      <w:r w:rsidR="00EB0E5F" w:rsidRPr="009C5168">
        <w:rPr>
          <w:color w:val="000000" w:themeColor="text1"/>
          <w:vertAlign w:val="superscript"/>
        </w:rPr>
        <w:t>18</w:t>
      </w:r>
      <w:r w:rsidR="00EB0E5F" w:rsidRPr="009C5168">
        <w:rPr>
          <w:color w:val="000000" w:themeColor="text1"/>
        </w:rPr>
        <w:t>F]</w:t>
      </w:r>
      <w:r w:rsidRPr="009C5168">
        <w:rPr>
          <w:color w:val="000000" w:themeColor="text1"/>
        </w:rPr>
        <w:t>FBB</w:t>
      </w:r>
      <w:r w:rsidR="00F02652">
        <w:rPr>
          <w:color w:val="000000" w:themeColor="text1"/>
        </w:rPr>
        <w:fldChar w:fldCharType="begin"/>
      </w:r>
      <w:r w:rsidR="008B7555">
        <w:rPr>
          <w:color w:val="000000" w:themeColor="text1"/>
        </w:rPr>
        <w:instrText xml:space="preserve"> ADDIN ZOTERO_ITEM CSL_CITATION {"citationID":"SBcTuIyH","properties":{"formattedCitation":"\\super 20\\nosupersub{}","plainCitation":"20","noteIndex":0},"citationItems":[{"id":16029,"uris":["http://zotero.org/groups/6185/items/D7JQLKUK"],"uri":["http://zotero.org/groups/6185/items/D7JQLKUK"],"itemData":{"id":16029,"type":"paper-conference","container-title":"Journal of Labelled Compounds &amp; Radiopharmaceuticals","ISBN":"0362-4803","page":"S353-S354","publisher":"WILEY 111 RIVER ST, HOBOKEN 07030-5774, NJ USA","title":"Adaptation and optimization of [F-18] Florbetaben ([F-18] FBB) radiosynthesis to a microdroplet reactor","volume":"62","author":[{"family":"Lisova","given":"Ksenia"},{"family":"Wang","given":"Jia"},{"family":"Rios","given":"Alejandra"},{"family":"Dam","given":"R. Michael","non-dropping-particle":"van"}],"issued":{"date-parts":[["2019",5,26]]}}}],"schema":"https://github.com/citation-style-language/schema/raw/master/csl-citation.json"} </w:instrText>
      </w:r>
      <w:r w:rsidR="00F02652">
        <w:rPr>
          <w:color w:val="000000" w:themeColor="text1"/>
        </w:rPr>
        <w:fldChar w:fldCharType="separate"/>
      </w:r>
      <w:r w:rsidR="00F02652" w:rsidRPr="00F02652">
        <w:rPr>
          <w:vertAlign w:val="superscript"/>
        </w:rPr>
        <w:t>20</w:t>
      </w:r>
      <w:r w:rsidR="00F02652">
        <w:rPr>
          <w:color w:val="000000" w:themeColor="text1"/>
        </w:rPr>
        <w:fldChar w:fldCharType="end"/>
      </w:r>
      <w:r w:rsidR="00EB0E5F">
        <w:rPr>
          <w:color w:val="000000" w:themeColor="text1"/>
        </w:rPr>
        <w:t xml:space="preserve"> </w:t>
      </w:r>
      <w:r>
        <w:rPr>
          <w:color w:val="000000" w:themeColor="text1"/>
        </w:rPr>
        <w:t xml:space="preserve">and </w:t>
      </w:r>
      <w:r w:rsidR="004736FF">
        <w:rPr>
          <w:color w:val="000000" w:themeColor="text1"/>
        </w:rPr>
        <w:t>it</w:t>
      </w:r>
      <w:r>
        <w:rPr>
          <w:color w:val="000000" w:themeColor="text1"/>
        </w:rPr>
        <w:t xml:space="preserve"> </w:t>
      </w:r>
      <w:r w:rsidR="004A42F5">
        <w:rPr>
          <w:color w:val="000000" w:themeColor="text1"/>
        </w:rPr>
        <w:t>can</w:t>
      </w:r>
      <w:r>
        <w:rPr>
          <w:color w:val="000000" w:themeColor="text1"/>
        </w:rPr>
        <w:t xml:space="preserve"> be used for the optimization of the majority of other </w:t>
      </w:r>
      <w:r w:rsidRPr="00846088">
        <w:rPr>
          <w:color w:val="000000" w:themeColor="text1"/>
          <w:vertAlign w:val="superscript"/>
        </w:rPr>
        <w:t>18</w:t>
      </w:r>
      <w:r>
        <w:rPr>
          <w:color w:val="000000" w:themeColor="text1"/>
        </w:rPr>
        <w:t>F-labeled compounds and compounds labeled with other isotopes.</w:t>
      </w:r>
      <w:r w:rsidR="000B2D9A">
        <w:rPr>
          <w:color w:val="000000" w:themeColor="text1"/>
        </w:rPr>
        <w:t xml:space="preserve"> Moreover, the resulting optimized droplet-based reactions intrinsically leverage the advantages of microvolume radiochemistry, including reduced precursor consumption, faster process times, and compact instrumentation, and can offer these same advantages for routine production of large batches</w:t>
      </w:r>
      <w:r w:rsidR="00877656">
        <w:rPr>
          <w:color w:val="000000" w:themeColor="text1"/>
        </w:rPr>
        <w:t xml:space="preserve">. Larger batches simply require </w:t>
      </w:r>
      <w:r w:rsidR="00372F86">
        <w:rPr>
          <w:color w:val="000000" w:themeColor="text1"/>
        </w:rPr>
        <w:t>scaling up the amount of activity initially loaded at the start of the reaction</w:t>
      </w:r>
      <w:r w:rsidR="00877656">
        <w:rPr>
          <w:color w:val="000000" w:themeColor="text1"/>
        </w:rPr>
        <w:t xml:space="preserve">. To prepare a tracer suitable for use in </w:t>
      </w:r>
      <w:r w:rsidR="00877656" w:rsidRPr="004267AF">
        <w:rPr>
          <w:iCs/>
          <w:color w:val="000000" w:themeColor="text1"/>
        </w:rPr>
        <w:t>in vitro or in vivo</w:t>
      </w:r>
      <w:r w:rsidR="00877656">
        <w:rPr>
          <w:i/>
          <w:color w:val="000000" w:themeColor="text1"/>
        </w:rPr>
        <w:t xml:space="preserve"> </w:t>
      </w:r>
      <w:r w:rsidR="00877656">
        <w:rPr>
          <w:color w:val="000000" w:themeColor="text1"/>
        </w:rPr>
        <w:t>assays, the crude product must be purified (e.g.</w:t>
      </w:r>
      <w:r w:rsidR="004267AF">
        <w:rPr>
          <w:color w:val="000000" w:themeColor="text1"/>
        </w:rPr>
        <w:t>,</w:t>
      </w:r>
      <w:r w:rsidR="00877656">
        <w:rPr>
          <w:color w:val="000000" w:themeColor="text1"/>
        </w:rPr>
        <w:t xml:space="preserve"> using </w:t>
      </w:r>
      <w:r w:rsidR="0069439E">
        <w:rPr>
          <w:color w:val="000000" w:themeColor="text1"/>
        </w:rPr>
        <w:t xml:space="preserve">analytical-scale </w:t>
      </w:r>
      <w:r w:rsidR="0069439E">
        <w:rPr>
          <w:color w:val="000000" w:themeColor="text1"/>
        </w:rPr>
        <w:lastRenderedPageBreak/>
        <w:t>HPLC</w:t>
      </w:r>
      <w:r w:rsidR="00877656">
        <w:rPr>
          <w:color w:val="000000" w:themeColor="text1"/>
        </w:rPr>
        <w:t>)</w:t>
      </w:r>
      <w:r w:rsidR="0069439E">
        <w:rPr>
          <w:color w:val="000000" w:themeColor="text1"/>
        </w:rPr>
        <w:t xml:space="preserve"> and formulat</w:t>
      </w:r>
      <w:r w:rsidR="00877656">
        <w:rPr>
          <w:color w:val="000000" w:themeColor="text1"/>
        </w:rPr>
        <w:t xml:space="preserve">ed (e.g. </w:t>
      </w:r>
      <w:r w:rsidR="0069439E">
        <w:rPr>
          <w:color w:val="000000" w:themeColor="text1"/>
        </w:rPr>
        <w:t>via evaporative or solid-phase solvent exchange</w:t>
      </w:r>
      <w:r w:rsidR="00372F86">
        <w:rPr>
          <w:color w:val="000000" w:themeColor="text1"/>
        </w:rPr>
        <w:fldChar w:fldCharType="begin"/>
      </w:r>
      <w:r w:rsidR="008B7555">
        <w:rPr>
          <w:color w:val="000000" w:themeColor="text1"/>
        </w:rPr>
        <w:instrText xml:space="preserve"> ADDIN ZOTERO_ITEM CSL_CITATION {"citationID":"eINi58Om","properties":{"formattedCitation":"\\super 21\\nosupersub{}","plainCitation":"21","noteIndex":0},"citationItems":[{"id":15386,"uris":["http://zotero.org/groups/6185/items/LDPN8AH5"],"uri":["http://zotero.org/groups/6185/items/LDPN8AH5"],"itemData":{"id":15386,"type":"article-journal","abstract":"Microfluidics offers numerous advantages for the synthesis of short-lived radiolabeled imaging tracers: performing 18F-radiosyntheses in microliter-scale droplets has exhibited high efficiency, speed, and molar activity as well as low reagent consumption. However, most reports have been at the preclinical scale. In this study we integrate a [18F]fluoride concentrator and a microdroplet synthesizer to explore the possibility of synthesizing patient doses and multi-patient batches of clinically-acceptable tracers. In the integrated system, [18F]fluoride (up to 41 GBq [1.1 Ci]) in [18O]H2O (1 mL) was first concentrated </w:instrText>
      </w:r>
      <w:r w:rsidR="008B7555">
        <w:rPr>
          <w:rFonts w:ascii="Cambria Math" w:hAnsi="Cambria Math" w:cs="Cambria Math"/>
          <w:color w:val="000000" w:themeColor="text1"/>
        </w:rPr>
        <w:instrText>∼</w:instrText>
      </w:r>
      <w:r w:rsidR="008B7555">
        <w:rPr>
          <w:color w:val="000000" w:themeColor="text1"/>
        </w:rPr>
        <w:instrText>80-fold and then efficiently transferred to the 8 μL reaction chip as a series of small (</w:instrText>
      </w:r>
      <w:r w:rsidR="008B7555">
        <w:rPr>
          <w:rFonts w:ascii="Cambria Math" w:hAnsi="Cambria Math" w:cs="Cambria Math"/>
          <w:color w:val="000000" w:themeColor="text1"/>
        </w:rPr>
        <w:instrText>∼</w:instrText>
      </w:r>
      <w:r w:rsidR="008B7555">
        <w:rPr>
          <w:color w:val="000000" w:themeColor="text1"/>
        </w:rPr>
        <w:instrText xml:space="preserve">0.5 μL) droplets. Each droplet rapidly dried at the reaction site of the pre-heated chip, resulting in localized accumulation of large amounts of radioactivity in the form of dried [18F]TBAF complex. The PET tracer [18F]fallypride was synthesized from this concentrated activity in an overall synthesis time of </w:instrText>
      </w:r>
      <w:r w:rsidR="008B7555">
        <w:rPr>
          <w:rFonts w:ascii="Cambria Math" w:hAnsi="Cambria Math" w:cs="Cambria Math"/>
          <w:color w:val="000000" w:themeColor="text1"/>
        </w:rPr>
        <w:instrText>∼</w:instrText>
      </w:r>
      <w:r w:rsidR="008B7555">
        <w:rPr>
          <w:color w:val="000000" w:themeColor="text1"/>
        </w:rPr>
        <w:instrText xml:space="preserve">50 min (including radioisotope concentration and transfer, droplet radiosynthesis, purification, and formulation), in amounts up to 7.2 GBq [0.19 Ci], sufficient for multiple clinical PET scans. The resulting batches of [18F]fallypride passed all QC tests needed to ensure safety for clinical injection. This integrated technology enabled for the first time the impact of a wide range of activity levels on droplet radiosynthesis to be studied. Furthermore, this substantial increase in scale expands the applications of droplet radiosynthesis to the production of clinically-relevant amounts of radiopharmaceuticals, and potentially even centralized production of clinical tracers in radiopharmacies. The overall system could be applied to fundamental studies of droplet-based radiochemical reactions, or to the production of radiopharmaceuticals labeled with a variety of isotopes used for imaging and/or targeted radiotherapeutics.","container-title":"RSC Advances","DOI":"10.1039/D0RA01212B","ISSN":"2046-2069","issue":"13","journalAbbreviation":"RSC Adv.","language":"en","page":"7828-7838","source":"pubs.rsc.org","title":"Multi-GBq production of the radiotracer [18F]fallypride in a droplet microreactor","volume":"10","author":[{"family":"Wang","given":"Jia"},{"family":"Chao","given":"Philip H."},{"family":"Slavik","given":"Roger"},{"family":"Dam","given":"R. Michael","dropping-particle":"van"}],"issued":{"date-parts":[["2020",2,18]]}}}],"schema":"https://github.com/citation-style-language/schema/raw/master/csl-citation.json"} </w:instrText>
      </w:r>
      <w:r w:rsidR="00372F86">
        <w:rPr>
          <w:color w:val="000000" w:themeColor="text1"/>
        </w:rPr>
        <w:fldChar w:fldCharType="separate"/>
      </w:r>
      <w:r w:rsidR="00372F86" w:rsidRPr="00372F86">
        <w:rPr>
          <w:vertAlign w:val="superscript"/>
        </w:rPr>
        <w:t>21</w:t>
      </w:r>
      <w:r w:rsidR="00372F86">
        <w:rPr>
          <w:color w:val="000000" w:themeColor="text1"/>
        </w:rPr>
        <w:fldChar w:fldCharType="end"/>
      </w:r>
      <w:r w:rsidR="00877656">
        <w:rPr>
          <w:color w:val="000000" w:themeColor="text1"/>
        </w:rPr>
        <w:t>)</w:t>
      </w:r>
      <w:r w:rsidR="0069439E">
        <w:rPr>
          <w:color w:val="000000" w:themeColor="text1"/>
        </w:rPr>
        <w:t xml:space="preserve"> </w:t>
      </w:r>
      <w:r w:rsidR="00877656">
        <w:rPr>
          <w:color w:val="000000" w:themeColor="text1"/>
        </w:rPr>
        <w:t xml:space="preserve">Alternatively, it may be possible to adapt the optimal conditions from droplet-scale </w:t>
      </w:r>
      <w:r w:rsidR="0069439E">
        <w:rPr>
          <w:color w:val="000000" w:themeColor="text1"/>
        </w:rPr>
        <w:t xml:space="preserve">to </w:t>
      </w:r>
      <w:r w:rsidR="00877656">
        <w:rPr>
          <w:color w:val="000000" w:themeColor="text1"/>
        </w:rPr>
        <w:t xml:space="preserve">a </w:t>
      </w:r>
      <w:r w:rsidR="0069439E">
        <w:rPr>
          <w:color w:val="000000" w:themeColor="text1"/>
        </w:rPr>
        <w:t>conventional vial-based radiosynthesi</w:t>
      </w:r>
      <w:r w:rsidR="00877656">
        <w:rPr>
          <w:color w:val="000000" w:themeColor="text1"/>
        </w:rPr>
        <w:t>zer. Investigation of this possibility is ongoing.</w:t>
      </w:r>
    </w:p>
    <w:p w14:paraId="074C79A9" w14:textId="77777777" w:rsidR="007C5647" w:rsidRPr="00785D07" w:rsidRDefault="007C5647" w:rsidP="004B6786">
      <w:pPr>
        <w:rPr>
          <w:color w:val="000000" w:themeColor="text1"/>
        </w:rPr>
      </w:pPr>
    </w:p>
    <w:p w14:paraId="1BE40CA8" w14:textId="555548B2" w:rsidR="007C5647" w:rsidRPr="00785D07" w:rsidRDefault="00630042" w:rsidP="004B6786">
      <w:pPr>
        <w:pBdr>
          <w:top w:val="nil"/>
          <w:left w:val="nil"/>
          <w:bottom w:val="nil"/>
          <w:right w:val="nil"/>
          <w:between w:val="nil"/>
        </w:pBdr>
        <w:rPr>
          <w:color w:val="000000" w:themeColor="text1"/>
        </w:rPr>
      </w:pPr>
      <w:r w:rsidRPr="00785D07">
        <w:rPr>
          <w:b/>
          <w:color w:val="000000" w:themeColor="text1"/>
        </w:rPr>
        <w:t xml:space="preserve">ACKNOWLEDGMENTS: </w:t>
      </w:r>
    </w:p>
    <w:p w14:paraId="51B509B4" w14:textId="30D448AF" w:rsidR="008B202F" w:rsidRPr="00785D07" w:rsidRDefault="008B202F" w:rsidP="004B6786">
      <w:pPr>
        <w:rPr>
          <w:color w:val="000000" w:themeColor="text1"/>
          <w:highlight w:val="yellow"/>
        </w:rPr>
      </w:pPr>
      <w:r w:rsidRPr="00785D07">
        <w:rPr>
          <w:color w:val="000000" w:themeColor="text1"/>
        </w:rPr>
        <w:t xml:space="preserve">We thank the UCLA Biomedical Cyclotron Facility </w:t>
      </w:r>
      <w:r w:rsidR="005E6981" w:rsidRPr="00785D07">
        <w:rPr>
          <w:color w:val="000000" w:themeColor="text1"/>
        </w:rPr>
        <w:t xml:space="preserve">and Dr. Roger Slavik and Dr. Giuseppe Carlucci </w:t>
      </w:r>
      <w:r w:rsidRPr="00785D07">
        <w:rPr>
          <w:color w:val="000000" w:themeColor="text1"/>
        </w:rPr>
        <w:t>for generously providing [</w:t>
      </w:r>
      <w:r w:rsidRPr="00785D07">
        <w:rPr>
          <w:color w:val="000000" w:themeColor="text1"/>
          <w:vertAlign w:val="superscript"/>
        </w:rPr>
        <w:t>18</w:t>
      </w:r>
      <w:proofErr w:type="gramStart"/>
      <w:r w:rsidRPr="00785D07">
        <w:rPr>
          <w:color w:val="000000" w:themeColor="text1"/>
        </w:rPr>
        <w:t>F]</w:t>
      </w:r>
      <w:r w:rsidR="00005DD9">
        <w:rPr>
          <w:color w:val="000000" w:themeColor="text1"/>
        </w:rPr>
        <w:t>f</w:t>
      </w:r>
      <w:r w:rsidR="005E6981" w:rsidRPr="00785D07">
        <w:rPr>
          <w:color w:val="000000" w:themeColor="text1"/>
        </w:rPr>
        <w:t>l</w:t>
      </w:r>
      <w:r w:rsidRPr="00785D07">
        <w:rPr>
          <w:color w:val="000000" w:themeColor="text1"/>
        </w:rPr>
        <w:t>uoride</w:t>
      </w:r>
      <w:proofErr w:type="gramEnd"/>
      <w:r w:rsidRPr="00785D07">
        <w:rPr>
          <w:color w:val="000000" w:themeColor="text1"/>
        </w:rPr>
        <w:t xml:space="preserve"> for these studies</w:t>
      </w:r>
      <w:r w:rsidR="00441F95" w:rsidRPr="00785D07">
        <w:rPr>
          <w:color w:val="000000" w:themeColor="text1"/>
        </w:rPr>
        <w:t xml:space="preserve"> and the UCLA NanoLab</w:t>
      </w:r>
      <w:r w:rsidR="00EF011E" w:rsidRPr="00785D07">
        <w:rPr>
          <w:color w:val="000000" w:themeColor="text1"/>
        </w:rPr>
        <w:t xml:space="preserve"> </w:t>
      </w:r>
      <w:r w:rsidRPr="00785D07">
        <w:rPr>
          <w:color w:val="000000" w:themeColor="text1"/>
        </w:rPr>
        <w:t xml:space="preserve">for </w:t>
      </w:r>
      <w:r w:rsidR="00EF011E" w:rsidRPr="00785D07">
        <w:rPr>
          <w:color w:val="000000" w:themeColor="text1"/>
        </w:rPr>
        <w:t>support with equipment</w:t>
      </w:r>
      <w:r w:rsidRPr="00785D07">
        <w:rPr>
          <w:color w:val="000000" w:themeColor="text1"/>
        </w:rPr>
        <w:t xml:space="preserve"> for chip fabrication.</w:t>
      </w:r>
    </w:p>
    <w:p w14:paraId="50C69979" w14:textId="77777777" w:rsidR="007C5647" w:rsidRPr="00785D07" w:rsidRDefault="007C5647" w:rsidP="004B6786">
      <w:pPr>
        <w:rPr>
          <w:b/>
          <w:color w:val="000000" w:themeColor="text1"/>
        </w:rPr>
      </w:pPr>
    </w:p>
    <w:p w14:paraId="6DFA8C5F" w14:textId="617D49B9" w:rsidR="007C5647" w:rsidRPr="00785D07" w:rsidRDefault="00630042" w:rsidP="004B6786">
      <w:pPr>
        <w:pBdr>
          <w:top w:val="nil"/>
          <w:left w:val="nil"/>
          <w:bottom w:val="nil"/>
          <w:right w:val="nil"/>
          <w:between w:val="nil"/>
        </w:pBdr>
        <w:rPr>
          <w:color w:val="000000" w:themeColor="text1"/>
        </w:rPr>
      </w:pPr>
      <w:r w:rsidRPr="00785D07">
        <w:rPr>
          <w:b/>
          <w:color w:val="000000" w:themeColor="text1"/>
        </w:rPr>
        <w:t xml:space="preserve">DISCLOSURES: </w:t>
      </w:r>
    </w:p>
    <w:p w14:paraId="1F4822C0" w14:textId="475CD437" w:rsidR="008B202F" w:rsidRPr="00785D07" w:rsidRDefault="008B202F" w:rsidP="004B6786">
      <w:pPr>
        <w:rPr>
          <w:color w:val="000000" w:themeColor="text1"/>
          <w:highlight w:val="yellow"/>
        </w:rPr>
      </w:pPr>
      <w:r w:rsidRPr="00785D07">
        <w:rPr>
          <w:color w:val="000000" w:themeColor="text1"/>
        </w:rPr>
        <w:t>The Regents of the University of California have licensed technology to Sofie, Inc. that was invented by Dr</w:t>
      </w:r>
      <w:r w:rsidR="00292598">
        <w:rPr>
          <w:color w:val="000000" w:themeColor="text1"/>
        </w:rPr>
        <w:t>.</w:t>
      </w:r>
      <w:r w:rsidRPr="00785D07">
        <w:rPr>
          <w:color w:val="000000" w:themeColor="text1"/>
        </w:rPr>
        <w:t xml:space="preserve"> van Dam, and have taken equity in Sofie, Inc. as part of the licensing transaction. Dr</w:t>
      </w:r>
      <w:r w:rsidR="00292598">
        <w:rPr>
          <w:color w:val="000000" w:themeColor="text1"/>
        </w:rPr>
        <w:t>.</w:t>
      </w:r>
      <w:r w:rsidRPr="00785D07">
        <w:rPr>
          <w:color w:val="000000" w:themeColor="text1"/>
        </w:rPr>
        <w:t xml:space="preserve"> van Dam is a founder and consultant of Sofie, Inc. The remaining authors declare no con</w:t>
      </w:r>
      <w:r w:rsidR="005E6981" w:rsidRPr="00785D07">
        <w:rPr>
          <w:color w:val="000000" w:themeColor="text1"/>
        </w:rPr>
        <w:t>fl</w:t>
      </w:r>
      <w:r w:rsidRPr="00785D07">
        <w:rPr>
          <w:color w:val="000000" w:themeColor="text1"/>
        </w:rPr>
        <w:t>icts of interest.</w:t>
      </w:r>
      <w:r w:rsidR="005D450B" w:rsidRPr="00785D07">
        <w:rPr>
          <w:color w:val="000000" w:themeColor="text1"/>
        </w:rPr>
        <w:t xml:space="preserve"> This work was supported in part by the National Cancer Institute (R33 240201).</w:t>
      </w:r>
    </w:p>
    <w:p w14:paraId="46707192" w14:textId="77777777" w:rsidR="007C5647" w:rsidRPr="00785D07" w:rsidRDefault="007C5647" w:rsidP="004B6786">
      <w:pPr>
        <w:rPr>
          <w:color w:val="000000" w:themeColor="text1"/>
        </w:rPr>
      </w:pPr>
    </w:p>
    <w:p w14:paraId="62C1D37D" w14:textId="241C5497" w:rsidR="007C5647" w:rsidRPr="00785D07" w:rsidRDefault="00630042" w:rsidP="004B6786">
      <w:pPr>
        <w:rPr>
          <w:b/>
          <w:color w:val="000000" w:themeColor="text1"/>
        </w:rPr>
      </w:pPr>
      <w:r w:rsidRPr="00785D07">
        <w:rPr>
          <w:b/>
          <w:color w:val="000000" w:themeColor="text1"/>
        </w:rPr>
        <w:t>REFERENCES:</w:t>
      </w:r>
    </w:p>
    <w:p w14:paraId="34D013F3" w14:textId="46A6812C" w:rsidR="008B7555" w:rsidRPr="008B7555" w:rsidRDefault="00956813" w:rsidP="004B6786">
      <w:pPr>
        <w:pStyle w:val="Bibliography"/>
        <w:ind w:left="0" w:firstLine="0"/>
      </w:pPr>
      <w:r w:rsidRPr="00785D07">
        <w:rPr>
          <w:color w:val="000000" w:themeColor="text1"/>
        </w:rPr>
        <w:fldChar w:fldCharType="begin"/>
      </w:r>
      <w:r w:rsidR="00C246A6" w:rsidRPr="00785D07">
        <w:rPr>
          <w:color w:val="000000" w:themeColor="text1"/>
        </w:rPr>
        <w:instrText xml:space="preserve"> ADDIN ZOTERO_BIBL {"uncited":[],"omitted":[],"custom":[]} CSL_BIBLIOGRAPHY </w:instrText>
      </w:r>
      <w:r w:rsidRPr="00785D07">
        <w:rPr>
          <w:color w:val="000000" w:themeColor="text1"/>
        </w:rPr>
        <w:fldChar w:fldCharType="separate"/>
      </w:r>
      <w:r w:rsidR="008B7555" w:rsidRPr="008B7555">
        <w:t>1.</w:t>
      </w:r>
      <w:r w:rsidR="008B7555" w:rsidRPr="008B7555">
        <w:tab/>
        <w:t>Matthews, P.</w:t>
      </w:r>
      <w:r w:rsidR="003D7505">
        <w:t xml:space="preserve"> </w:t>
      </w:r>
      <w:r w:rsidR="008B7555" w:rsidRPr="008B7555">
        <w:t>M., Rabiner, E.</w:t>
      </w:r>
      <w:r w:rsidR="003D7505">
        <w:t xml:space="preserve"> </w:t>
      </w:r>
      <w:r w:rsidR="008B7555" w:rsidRPr="008B7555">
        <w:t>A., Passchier, J., Gunn, R.</w:t>
      </w:r>
      <w:r w:rsidR="003D7505">
        <w:t xml:space="preserve"> </w:t>
      </w:r>
      <w:r w:rsidR="008B7555" w:rsidRPr="008B7555">
        <w:t xml:space="preserve">N. Positron emission tomography molecular imaging for drug development. </w:t>
      </w:r>
      <w:r w:rsidR="008B7555" w:rsidRPr="008B7555">
        <w:rPr>
          <w:i/>
          <w:iCs/>
        </w:rPr>
        <w:t xml:space="preserve">British </w:t>
      </w:r>
      <w:r w:rsidR="003D7505">
        <w:rPr>
          <w:i/>
          <w:iCs/>
        </w:rPr>
        <w:t>J</w:t>
      </w:r>
      <w:r w:rsidR="008B7555" w:rsidRPr="008B7555">
        <w:rPr>
          <w:i/>
          <w:iCs/>
        </w:rPr>
        <w:t xml:space="preserve">ournal of </w:t>
      </w:r>
      <w:r w:rsidR="003D7505">
        <w:rPr>
          <w:i/>
          <w:iCs/>
        </w:rPr>
        <w:t>C</w:t>
      </w:r>
      <w:r w:rsidR="008B7555" w:rsidRPr="008B7555">
        <w:rPr>
          <w:i/>
          <w:iCs/>
        </w:rPr>
        <w:t xml:space="preserve">linical </w:t>
      </w:r>
      <w:r w:rsidR="003D7505">
        <w:rPr>
          <w:i/>
          <w:iCs/>
        </w:rPr>
        <w:t>P</w:t>
      </w:r>
      <w:r w:rsidR="008B7555" w:rsidRPr="008B7555">
        <w:rPr>
          <w:i/>
          <w:iCs/>
        </w:rPr>
        <w:t>harmacology</w:t>
      </w:r>
      <w:r w:rsidR="008B7555" w:rsidRPr="008B7555">
        <w:t xml:space="preserve">. </w:t>
      </w:r>
      <w:r w:rsidR="008B7555" w:rsidRPr="008B7555">
        <w:rPr>
          <w:b/>
          <w:bCs/>
        </w:rPr>
        <w:t>73</w:t>
      </w:r>
      <w:r w:rsidR="008B7555" w:rsidRPr="008B7555">
        <w:t xml:space="preserve"> (2), 175–186 (2012).</w:t>
      </w:r>
    </w:p>
    <w:p w14:paraId="2D9A2114" w14:textId="5480AD07" w:rsidR="008B7555" w:rsidRPr="008B7555" w:rsidRDefault="008B7555" w:rsidP="004B6786">
      <w:pPr>
        <w:pStyle w:val="Bibliography"/>
        <w:ind w:left="0" w:firstLine="0"/>
      </w:pPr>
      <w:r w:rsidRPr="008B7555">
        <w:t>2.</w:t>
      </w:r>
      <w:r w:rsidRPr="008B7555">
        <w:tab/>
        <w:t xml:space="preserve">Piel, M., Vernaleken, I., Rösch, F. Positron </w:t>
      </w:r>
      <w:r w:rsidR="003D7505">
        <w:t>e</w:t>
      </w:r>
      <w:r w:rsidRPr="008B7555">
        <w:t xml:space="preserve">mission </w:t>
      </w:r>
      <w:r w:rsidR="003D7505">
        <w:t>t</w:t>
      </w:r>
      <w:r w:rsidRPr="008B7555">
        <w:t xml:space="preserve">omography in CNS </w:t>
      </w:r>
      <w:r w:rsidR="003D7505">
        <w:t>d</w:t>
      </w:r>
      <w:r w:rsidRPr="008B7555">
        <w:t xml:space="preserve">rug </w:t>
      </w:r>
      <w:r w:rsidR="003D7505">
        <w:t>d</w:t>
      </w:r>
      <w:r w:rsidRPr="008B7555">
        <w:t xml:space="preserve">iscovery and </w:t>
      </w:r>
      <w:r w:rsidR="003D7505">
        <w:t>d</w:t>
      </w:r>
      <w:r w:rsidRPr="008B7555">
        <w:t xml:space="preserve">rug </w:t>
      </w:r>
      <w:r w:rsidR="003D7505">
        <w:t>m</w:t>
      </w:r>
      <w:r w:rsidRPr="008B7555">
        <w:t xml:space="preserve">onitoring. </w:t>
      </w:r>
      <w:r w:rsidRPr="008B7555">
        <w:rPr>
          <w:i/>
          <w:iCs/>
        </w:rPr>
        <w:t>Journal of Medicinal Chemistry</w:t>
      </w:r>
      <w:r w:rsidRPr="008B7555">
        <w:t xml:space="preserve">. </w:t>
      </w:r>
      <w:r w:rsidRPr="008B7555">
        <w:rPr>
          <w:b/>
          <w:bCs/>
        </w:rPr>
        <w:t>57</w:t>
      </w:r>
      <w:r w:rsidRPr="008B7555">
        <w:t xml:space="preserve"> (22), 9232–9258 (2014).</w:t>
      </w:r>
    </w:p>
    <w:p w14:paraId="0CF3C0E7" w14:textId="4C7E1397" w:rsidR="008B7555" w:rsidRPr="008B7555" w:rsidRDefault="008B7555" w:rsidP="004B6786">
      <w:pPr>
        <w:pStyle w:val="Bibliography"/>
        <w:ind w:left="0" w:firstLine="0"/>
      </w:pPr>
      <w:r w:rsidRPr="008B7555">
        <w:t>3.</w:t>
      </w:r>
      <w:r w:rsidRPr="008B7555">
        <w:tab/>
        <w:t>Cherry, S.</w:t>
      </w:r>
      <w:r w:rsidR="003D7505">
        <w:t xml:space="preserve"> </w:t>
      </w:r>
      <w:r w:rsidRPr="008B7555">
        <w:t xml:space="preserve">R., Sorenson, </w:t>
      </w:r>
      <w:r w:rsidR="003D7505">
        <w:t xml:space="preserve">J. A., </w:t>
      </w:r>
      <w:r w:rsidRPr="008B7555">
        <w:t>Phelps</w:t>
      </w:r>
      <w:r w:rsidR="003D7505">
        <w:t>, M. E.</w:t>
      </w:r>
      <w:r w:rsidRPr="008B7555">
        <w:t xml:space="preserve"> </w:t>
      </w:r>
      <w:r w:rsidRPr="008B7555">
        <w:rPr>
          <w:i/>
          <w:iCs/>
        </w:rPr>
        <w:t xml:space="preserve">Physics in </w:t>
      </w:r>
      <w:r w:rsidR="003D7505">
        <w:rPr>
          <w:i/>
          <w:iCs/>
        </w:rPr>
        <w:t>N</w:t>
      </w:r>
      <w:r w:rsidRPr="008B7555">
        <w:rPr>
          <w:i/>
          <w:iCs/>
        </w:rPr>
        <w:t xml:space="preserve">uclear </w:t>
      </w:r>
      <w:r w:rsidR="003D7505">
        <w:rPr>
          <w:i/>
          <w:iCs/>
        </w:rPr>
        <w:t>M</w:t>
      </w:r>
      <w:r w:rsidRPr="008B7555">
        <w:rPr>
          <w:i/>
          <w:iCs/>
        </w:rPr>
        <w:t>edicine</w:t>
      </w:r>
      <w:r w:rsidRPr="008B7555">
        <w:t xml:space="preserve">. Elsevier </w:t>
      </w:r>
      <w:r w:rsidR="003D7505">
        <w:t>S</w:t>
      </w:r>
      <w:r w:rsidRPr="008B7555">
        <w:t>aunders. Philadelphia, PA, USA. (2012).</w:t>
      </w:r>
    </w:p>
    <w:p w14:paraId="7E3C2014" w14:textId="55E976E4" w:rsidR="008B7555" w:rsidRPr="008B7555" w:rsidRDefault="008B7555" w:rsidP="004B6786">
      <w:pPr>
        <w:pStyle w:val="Bibliography"/>
        <w:ind w:left="0" w:firstLine="0"/>
      </w:pPr>
      <w:r w:rsidRPr="008B7555">
        <w:t>4.</w:t>
      </w:r>
      <w:r w:rsidRPr="008B7555">
        <w:tab/>
        <w:t>Knapp, K.</w:t>
      </w:r>
      <w:r w:rsidR="003D7505">
        <w:t xml:space="preserve"> </w:t>
      </w:r>
      <w:r w:rsidRPr="008B7555">
        <w:t>-A., Nickels, M.</w:t>
      </w:r>
      <w:r w:rsidR="003D7505">
        <w:t xml:space="preserve"> </w:t>
      </w:r>
      <w:r w:rsidRPr="008B7555">
        <w:t>L., Manning, H.</w:t>
      </w:r>
      <w:r w:rsidR="003D7505">
        <w:t xml:space="preserve"> </w:t>
      </w:r>
      <w:r w:rsidRPr="008B7555">
        <w:t xml:space="preserve">C. The </w:t>
      </w:r>
      <w:r w:rsidR="003D7505" w:rsidRPr="008B7555">
        <w:t>current role of microfluidics in radiofluorination chemistry</w:t>
      </w:r>
      <w:r w:rsidRPr="008B7555">
        <w:t xml:space="preserve">. </w:t>
      </w:r>
      <w:r w:rsidRPr="008B7555">
        <w:rPr>
          <w:i/>
          <w:iCs/>
        </w:rPr>
        <w:t>Molecular Imaging and Biology</w:t>
      </w:r>
      <w:r w:rsidRPr="008B7555">
        <w:t xml:space="preserve">. </w:t>
      </w:r>
      <w:r w:rsidRPr="008B7555">
        <w:rPr>
          <w:b/>
          <w:bCs/>
        </w:rPr>
        <w:t>22</w:t>
      </w:r>
      <w:r w:rsidRPr="008B7555">
        <w:t xml:space="preserve"> (3), 463–475 (2020).</w:t>
      </w:r>
    </w:p>
    <w:p w14:paraId="63A78803" w14:textId="5F474F5C" w:rsidR="008B7555" w:rsidRPr="008B7555" w:rsidRDefault="008B7555" w:rsidP="004B6786">
      <w:pPr>
        <w:pStyle w:val="Bibliography"/>
        <w:ind w:left="0" w:firstLine="0"/>
      </w:pPr>
      <w:r w:rsidRPr="008B7555">
        <w:t>5.</w:t>
      </w:r>
      <w:r w:rsidRPr="008B7555">
        <w:tab/>
        <w:t xml:space="preserve">Rensch, C. </w:t>
      </w:r>
      <w:r w:rsidRPr="003D7505">
        <w:t>et al.</w:t>
      </w:r>
      <w:r w:rsidRPr="008B7555">
        <w:t xml:space="preserve"> Microfluidics: A </w:t>
      </w:r>
      <w:r w:rsidR="003D7505">
        <w:t>g</w:t>
      </w:r>
      <w:r w:rsidRPr="008B7555">
        <w:t xml:space="preserve">roundbreaking </w:t>
      </w:r>
      <w:r w:rsidR="003D7505">
        <w:t>t</w:t>
      </w:r>
      <w:r w:rsidRPr="008B7555">
        <w:t xml:space="preserve">echnology for PET </w:t>
      </w:r>
      <w:r w:rsidR="003D7505">
        <w:t>t</w:t>
      </w:r>
      <w:r w:rsidRPr="008B7555">
        <w:t xml:space="preserve">racer </w:t>
      </w:r>
      <w:r w:rsidR="003D7505">
        <w:t>p</w:t>
      </w:r>
      <w:r w:rsidRPr="008B7555">
        <w:t xml:space="preserve">roduction? </w:t>
      </w:r>
      <w:r w:rsidRPr="008B7555">
        <w:rPr>
          <w:i/>
          <w:iCs/>
        </w:rPr>
        <w:t>Molecules</w:t>
      </w:r>
      <w:r w:rsidRPr="008B7555">
        <w:t xml:space="preserve">. </w:t>
      </w:r>
      <w:r w:rsidRPr="008B7555">
        <w:rPr>
          <w:b/>
          <w:bCs/>
        </w:rPr>
        <w:t>18</w:t>
      </w:r>
      <w:r w:rsidRPr="008B7555">
        <w:t xml:space="preserve"> (7), 7930–7956 (2013).</w:t>
      </w:r>
    </w:p>
    <w:p w14:paraId="2D19D8E5" w14:textId="58831372" w:rsidR="008B7555" w:rsidRPr="008B7555" w:rsidRDefault="008B7555" w:rsidP="004B6786">
      <w:pPr>
        <w:pStyle w:val="Bibliography"/>
        <w:ind w:left="0" w:firstLine="0"/>
      </w:pPr>
      <w:r w:rsidRPr="008B7555">
        <w:t>6.</w:t>
      </w:r>
      <w:r w:rsidRPr="008B7555">
        <w:tab/>
        <w:t>Pascali, G., Watts, P., Salvadori, P.</w:t>
      </w:r>
      <w:r w:rsidR="003D7505">
        <w:t xml:space="preserve"> </w:t>
      </w:r>
      <w:r w:rsidRPr="008B7555">
        <w:t xml:space="preserve">A. Microfluidics in radiopharmaceutical chemistry. </w:t>
      </w:r>
      <w:r w:rsidRPr="008B7555">
        <w:rPr>
          <w:i/>
          <w:iCs/>
        </w:rPr>
        <w:t>Nuclear Medicine and Biology</w:t>
      </w:r>
      <w:r w:rsidRPr="008B7555">
        <w:t xml:space="preserve">. </w:t>
      </w:r>
      <w:r w:rsidRPr="008B7555">
        <w:rPr>
          <w:b/>
          <w:bCs/>
        </w:rPr>
        <w:t>40</w:t>
      </w:r>
      <w:r w:rsidRPr="008B7555">
        <w:t xml:space="preserve"> (6), 776–787 (2013).</w:t>
      </w:r>
    </w:p>
    <w:p w14:paraId="53A2A20E" w14:textId="7BBBCDE7" w:rsidR="008B7555" w:rsidRPr="008B7555" w:rsidRDefault="008B7555" w:rsidP="004B6786">
      <w:pPr>
        <w:pStyle w:val="Bibliography"/>
        <w:ind w:left="0" w:firstLine="0"/>
      </w:pPr>
      <w:r w:rsidRPr="008B7555">
        <w:t>7.</w:t>
      </w:r>
      <w:r w:rsidRPr="008B7555">
        <w:tab/>
        <w:t>Keng, P.</w:t>
      </w:r>
      <w:r w:rsidR="003D7505">
        <w:t xml:space="preserve"> </w:t>
      </w:r>
      <w:r w:rsidRPr="008B7555">
        <w:t>Y., van Dam, R.</w:t>
      </w:r>
      <w:r w:rsidR="003D7505">
        <w:t xml:space="preserve"> </w:t>
      </w:r>
      <w:r w:rsidRPr="008B7555">
        <w:t xml:space="preserve">M. Digital </w:t>
      </w:r>
      <w:r w:rsidR="003D7505">
        <w:t>m</w:t>
      </w:r>
      <w:r w:rsidRPr="008B7555">
        <w:t xml:space="preserve">icrofluidics: A </w:t>
      </w:r>
      <w:r w:rsidR="003D7505">
        <w:t>n</w:t>
      </w:r>
      <w:r w:rsidRPr="008B7555">
        <w:t xml:space="preserve">ew </w:t>
      </w:r>
      <w:r w:rsidR="003D7505">
        <w:t>p</w:t>
      </w:r>
      <w:r w:rsidRPr="008B7555">
        <w:t xml:space="preserve">aradigm for </w:t>
      </w:r>
      <w:r w:rsidR="003D7505">
        <w:t>r</w:t>
      </w:r>
      <w:r w:rsidRPr="008B7555">
        <w:t xml:space="preserve">adiochemistry. </w:t>
      </w:r>
      <w:r w:rsidRPr="008B7555">
        <w:rPr>
          <w:i/>
          <w:iCs/>
        </w:rPr>
        <w:t>Molecular Imaging</w:t>
      </w:r>
      <w:r w:rsidRPr="008B7555">
        <w:t xml:space="preserve">. </w:t>
      </w:r>
      <w:r w:rsidRPr="008B7555">
        <w:rPr>
          <w:b/>
          <w:bCs/>
        </w:rPr>
        <w:t>14</w:t>
      </w:r>
      <w:r w:rsidRPr="008B7555">
        <w:t>, 579–594 (2015).</w:t>
      </w:r>
    </w:p>
    <w:p w14:paraId="212FDD43" w14:textId="71FA2015" w:rsidR="008B7555" w:rsidRPr="008B7555" w:rsidRDefault="008B7555" w:rsidP="004B6786">
      <w:pPr>
        <w:pStyle w:val="Bibliography"/>
        <w:ind w:left="0" w:firstLine="0"/>
      </w:pPr>
      <w:r w:rsidRPr="008B7555">
        <w:t>8.</w:t>
      </w:r>
      <w:r w:rsidRPr="008B7555">
        <w:tab/>
        <w:t>Wang, J., Chao, P.</w:t>
      </w:r>
      <w:r w:rsidR="003D7505">
        <w:t xml:space="preserve"> </w:t>
      </w:r>
      <w:r w:rsidRPr="008B7555">
        <w:t xml:space="preserve">H., </w:t>
      </w:r>
      <w:r w:rsidR="003D7505">
        <w:t>J</w:t>
      </w:r>
      <w:r w:rsidRPr="008B7555">
        <w:t xml:space="preserve">anet, S., </w:t>
      </w:r>
      <w:r w:rsidR="003D7505" w:rsidRPr="008B7555">
        <w:t xml:space="preserve">van </w:t>
      </w:r>
      <w:r w:rsidRPr="008B7555">
        <w:t>Dam, R.</w:t>
      </w:r>
      <w:r w:rsidR="003D7505">
        <w:t xml:space="preserve"> </w:t>
      </w:r>
      <w:r w:rsidRPr="008B7555">
        <w:t xml:space="preserve">M. Performing multi-step chemical reactions in microliter-sized droplets by leveraging a simple passive transport mechanism. </w:t>
      </w:r>
      <w:r w:rsidRPr="008B7555">
        <w:rPr>
          <w:i/>
          <w:iCs/>
        </w:rPr>
        <w:t>Lab on a Chip</w:t>
      </w:r>
      <w:r w:rsidRPr="008B7555">
        <w:t xml:space="preserve">. </w:t>
      </w:r>
      <w:r w:rsidRPr="008B7555">
        <w:rPr>
          <w:b/>
          <w:bCs/>
        </w:rPr>
        <w:t>17</w:t>
      </w:r>
      <w:r w:rsidRPr="008B7555">
        <w:t xml:space="preserve"> (24), 4342–4355 (2017).</w:t>
      </w:r>
    </w:p>
    <w:p w14:paraId="44481594" w14:textId="7B6F236F" w:rsidR="008B7555" w:rsidRPr="008B7555" w:rsidRDefault="008B7555" w:rsidP="004B6786">
      <w:pPr>
        <w:pStyle w:val="Bibliography"/>
        <w:ind w:left="0" w:firstLine="0"/>
      </w:pPr>
      <w:r w:rsidRPr="008B7555">
        <w:t>9.</w:t>
      </w:r>
      <w:r w:rsidRPr="008B7555">
        <w:tab/>
        <w:t>Wang, J., Chao, P.</w:t>
      </w:r>
      <w:r w:rsidR="003D7505">
        <w:t xml:space="preserve"> </w:t>
      </w:r>
      <w:r w:rsidRPr="008B7555">
        <w:t xml:space="preserve">H., </w:t>
      </w:r>
      <w:r w:rsidR="003D7505">
        <w:t xml:space="preserve">van </w:t>
      </w:r>
      <w:r w:rsidRPr="008B7555">
        <w:t>Dam, R.</w:t>
      </w:r>
      <w:r w:rsidR="003D7505">
        <w:t xml:space="preserve"> </w:t>
      </w:r>
      <w:r w:rsidRPr="008B7555">
        <w:t>M.</w:t>
      </w:r>
      <w:r w:rsidR="003D7505">
        <w:t xml:space="preserve"> </w:t>
      </w:r>
      <w:r w:rsidRPr="008B7555">
        <w:t xml:space="preserve">Ultra-compact, automated microdroplet radiosynthesizer. </w:t>
      </w:r>
      <w:r w:rsidRPr="008B7555">
        <w:rPr>
          <w:i/>
          <w:iCs/>
        </w:rPr>
        <w:t>Lab on a Chip</w:t>
      </w:r>
      <w:r w:rsidRPr="008B7555">
        <w:t>. (19), 2415–2424 (2019).</w:t>
      </w:r>
    </w:p>
    <w:p w14:paraId="1C70981F" w14:textId="7AFB4783" w:rsidR="008B7555" w:rsidRPr="008B7555" w:rsidRDefault="008B7555" w:rsidP="004B6786">
      <w:pPr>
        <w:pStyle w:val="Bibliography"/>
        <w:ind w:left="0" w:firstLine="0"/>
      </w:pPr>
      <w:r w:rsidRPr="008B7555">
        <w:t>10.</w:t>
      </w:r>
      <w:r w:rsidRPr="008B7555">
        <w:tab/>
        <w:t>Rios, A., Wang, J., Chao, P.</w:t>
      </w:r>
      <w:r w:rsidR="003D7505">
        <w:t xml:space="preserve"> </w:t>
      </w:r>
      <w:r w:rsidRPr="008B7555">
        <w:t xml:space="preserve">H., </w:t>
      </w:r>
      <w:r w:rsidR="003D7505">
        <w:t xml:space="preserve">van </w:t>
      </w:r>
      <w:r w:rsidRPr="008B7555">
        <w:t>Dam, R.</w:t>
      </w:r>
      <w:r w:rsidR="003D7505">
        <w:t xml:space="preserve"> </w:t>
      </w:r>
      <w:r w:rsidRPr="008B7555">
        <w:t xml:space="preserve">M. A novel multi-reaction microdroplet platform for rapid radiochemistry optimization. </w:t>
      </w:r>
      <w:r w:rsidRPr="008B7555">
        <w:rPr>
          <w:i/>
          <w:iCs/>
        </w:rPr>
        <w:t>RSC Advances</w:t>
      </w:r>
      <w:r w:rsidRPr="008B7555">
        <w:t xml:space="preserve">. </w:t>
      </w:r>
      <w:r w:rsidRPr="008B7555">
        <w:rPr>
          <w:b/>
          <w:bCs/>
        </w:rPr>
        <w:t>9</w:t>
      </w:r>
      <w:r w:rsidRPr="008B7555">
        <w:t xml:space="preserve"> (35), 20370–20374 (2019).</w:t>
      </w:r>
    </w:p>
    <w:p w14:paraId="2688B06F" w14:textId="05AFD405" w:rsidR="008B7555" w:rsidRPr="008B7555" w:rsidRDefault="008B7555" w:rsidP="004B6786">
      <w:pPr>
        <w:pStyle w:val="Bibliography"/>
        <w:ind w:left="0" w:firstLine="0"/>
      </w:pPr>
      <w:r w:rsidRPr="008B7555">
        <w:t>11.</w:t>
      </w:r>
      <w:r w:rsidRPr="008B7555">
        <w:tab/>
        <w:t xml:space="preserve">Sergeev, M. </w:t>
      </w:r>
      <w:r w:rsidRPr="003D7505">
        <w:t>et al.</w:t>
      </w:r>
      <w:r w:rsidRPr="008B7555">
        <w:t xml:space="preserve"> Performing radiosynthesis in microvolumes to maximize molar activity of tracers for positron emission tomography. </w:t>
      </w:r>
      <w:r w:rsidRPr="008B7555">
        <w:rPr>
          <w:i/>
          <w:iCs/>
        </w:rPr>
        <w:t>Communications Chemistry</w:t>
      </w:r>
      <w:r w:rsidRPr="008B7555">
        <w:t xml:space="preserve">. </w:t>
      </w:r>
      <w:r w:rsidRPr="008B7555">
        <w:rPr>
          <w:b/>
          <w:bCs/>
        </w:rPr>
        <w:t>1</w:t>
      </w:r>
      <w:r w:rsidRPr="008B7555">
        <w:t xml:space="preserve"> (1), 10 (2018).</w:t>
      </w:r>
    </w:p>
    <w:p w14:paraId="64E55DA0" w14:textId="2A49FC8A" w:rsidR="008B7555" w:rsidRPr="008B7555" w:rsidRDefault="008B7555" w:rsidP="004B6786">
      <w:pPr>
        <w:pStyle w:val="Bibliography"/>
        <w:ind w:left="0" w:firstLine="0"/>
      </w:pPr>
      <w:r w:rsidRPr="008B7555">
        <w:t>12.</w:t>
      </w:r>
      <w:r w:rsidRPr="008B7555">
        <w:tab/>
        <w:t xml:space="preserve">Pascali, G. </w:t>
      </w:r>
      <w:r w:rsidRPr="003D7505">
        <w:t>et al.</w:t>
      </w:r>
      <w:r w:rsidRPr="008B7555">
        <w:t xml:space="preserve"> Optimization of nucleophilic 18F radiofluorinations using a microfluidic reaction approach. </w:t>
      </w:r>
      <w:r w:rsidRPr="008B7555">
        <w:rPr>
          <w:i/>
          <w:iCs/>
        </w:rPr>
        <w:t>Nature Protocols</w:t>
      </w:r>
      <w:r w:rsidRPr="008B7555">
        <w:t xml:space="preserve">. </w:t>
      </w:r>
      <w:r w:rsidRPr="008B7555">
        <w:rPr>
          <w:b/>
          <w:bCs/>
        </w:rPr>
        <w:t>9</w:t>
      </w:r>
      <w:r w:rsidRPr="008B7555">
        <w:t xml:space="preserve"> (9), 2017–2029 (2014).</w:t>
      </w:r>
    </w:p>
    <w:p w14:paraId="4E45B205" w14:textId="6C973BFA" w:rsidR="008B7555" w:rsidRPr="008B7555" w:rsidRDefault="008B7555" w:rsidP="004B6786">
      <w:pPr>
        <w:pStyle w:val="Bibliography"/>
        <w:ind w:left="0" w:firstLine="0"/>
      </w:pPr>
      <w:r w:rsidRPr="008B7555">
        <w:t>13.</w:t>
      </w:r>
      <w:r w:rsidRPr="008B7555">
        <w:tab/>
        <w:t xml:space="preserve">Lisova, K. </w:t>
      </w:r>
      <w:r w:rsidRPr="003D7505">
        <w:t>et al.</w:t>
      </w:r>
      <w:r w:rsidRPr="008B7555">
        <w:t xml:space="preserve"> Microscale radiosynthesis, preclinical imaging and dosimetry study of [18F]AMBF3-TATE: A potential PET tracer for clinical imaging of somatostatin receptors. </w:t>
      </w:r>
      <w:r w:rsidRPr="008B7555">
        <w:rPr>
          <w:i/>
          <w:iCs/>
        </w:rPr>
        <w:t xml:space="preserve">Nuclear </w:t>
      </w:r>
      <w:r w:rsidRPr="008B7555">
        <w:rPr>
          <w:i/>
          <w:iCs/>
        </w:rPr>
        <w:lastRenderedPageBreak/>
        <w:t>Medicine and Biology</w:t>
      </w:r>
      <w:r w:rsidRPr="008B7555">
        <w:t xml:space="preserve">. </w:t>
      </w:r>
      <w:r w:rsidRPr="008B7555">
        <w:rPr>
          <w:b/>
          <w:bCs/>
        </w:rPr>
        <w:t>61</w:t>
      </w:r>
      <w:r w:rsidRPr="008B7555">
        <w:t>, 36–44 (2018).</w:t>
      </w:r>
    </w:p>
    <w:p w14:paraId="62CB3D0F" w14:textId="7F87A528" w:rsidR="008B7555" w:rsidRPr="008B7555" w:rsidRDefault="008B7555" w:rsidP="004B6786">
      <w:pPr>
        <w:pStyle w:val="Bibliography"/>
        <w:ind w:left="0" w:firstLine="0"/>
      </w:pPr>
      <w:r w:rsidRPr="008B7555">
        <w:t>14.</w:t>
      </w:r>
      <w:r w:rsidRPr="008B7555">
        <w:tab/>
        <w:t>Wang, J.</w:t>
      </w:r>
      <w:r w:rsidR="003D7505">
        <w:t xml:space="preserve"> et al</w:t>
      </w:r>
      <w:r w:rsidRPr="008B7555">
        <w:t xml:space="preserve">. High-throughput radio-TLC analysis. </w:t>
      </w:r>
      <w:r w:rsidRPr="008B7555">
        <w:rPr>
          <w:i/>
          <w:iCs/>
        </w:rPr>
        <w:t>Nuclear Medicine and Biology</w:t>
      </w:r>
      <w:r w:rsidRPr="008B7555">
        <w:t xml:space="preserve">. </w:t>
      </w:r>
      <w:r w:rsidRPr="008B7555">
        <w:rPr>
          <w:b/>
          <w:bCs/>
        </w:rPr>
        <w:t>82–83</w:t>
      </w:r>
      <w:r w:rsidRPr="008B7555">
        <w:t>, 41–48 (2020).</w:t>
      </w:r>
    </w:p>
    <w:p w14:paraId="29F26116" w14:textId="71C608D1" w:rsidR="008B7555" w:rsidRPr="008B7555" w:rsidRDefault="008B7555" w:rsidP="004B6786">
      <w:pPr>
        <w:pStyle w:val="Bibliography"/>
        <w:ind w:left="0" w:firstLine="0"/>
      </w:pPr>
      <w:r w:rsidRPr="008B7555">
        <w:t>15.</w:t>
      </w:r>
      <w:r w:rsidRPr="008B7555">
        <w:tab/>
        <w:t>Dooraghi, A.</w:t>
      </w:r>
      <w:r w:rsidR="003D7505">
        <w:t xml:space="preserve"> </w:t>
      </w:r>
      <w:r w:rsidRPr="008B7555">
        <w:t>A.</w:t>
      </w:r>
      <w:r w:rsidRPr="003D7505">
        <w:t xml:space="preserve"> et al.</w:t>
      </w:r>
      <w:r w:rsidRPr="008B7555">
        <w:t xml:space="preserve"> Optimization of microfluidic PET tracer synthesis with Cerenkov imaging. </w:t>
      </w:r>
      <w:r w:rsidRPr="008B7555">
        <w:rPr>
          <w:i/>
          <w:iCs/>
        </w:rPr>
        <w:t>Analyst</w:t>
      </w:r>
      <w:r w:rsidRPr="008B7555">
        <w:t xml:space="preserve">. </w:t>
      </w:r>
      <w:r w:rsidRPr="008B7555">
        <w:rPr>
          <w:b/>
          <w:bCs/>
        </w:rPr>
        <w:t>138</w:t>
      </w:r>
      <w:r w:rsidRPr="008B7555">
        <w:t xml:space="preserve"> (19), 5654–5664 (2013).</w:t>
      </w:r>
    </w:p>
    <w:p w14:paraId="52834D67" w14:textId="55477965" w:rsidR="008B7555" w:rsidRPr="008B7555" w:rsidRDefault="008B7555" w:rsidP="004B6786">
      <w:pPr>
        <w:pStyle w:val="Bibliography"/>
        <w:ind w:left="0" w:firstLine="0"/>
      </w:pPr>
      <w:r w:rsidRPr="008B7555">
        <w:t>16.</w:t>
      </w:r>
      <w:r w:rsidRPr="008B7555">
        <w:tab/>
        <w:t>Collins, J.</w:t>
      </w:r>
      <w:r w:rsidRPr="003D7505">
        <w:t xml:space="preserve"> et al.</w:t>
      </w:r>
      <w:r w:rsidRPr="008B7555">
        <w:t xml:space="preserve"> Production of diverse PET probes with limited resources: 24 </w:t>
      </w:r>
      <w:r w:rsidRPr="008B7555">
        <w:rPr>
          <w:vertAlign w:val="superscript"/>
        </w:rPr>
        <w:t>18</w:t>
      </w:r>
      <w:r w:rsidRPr="008B7555">
        <w:t xml:space="preserve">F-labeled compounds prepared with a single radiosynthesizer. </w:t>
      </w:r>
      <w:r w:rsidRPr="008B7555">
        <w:rPr>
          <w:i/>
          <w:iCs/>
        </w:rPr>
        <w:t>Proceedings of the National Academy of Sciences</w:t>
      </w:r>
      <w:r w:rsidRPr="008B7555">
        <w:t xml:space="preserve">. </w:t>
      </w:r>
      <w:r w:rsidRPr="008B7555">
        <w:rPr>
          <w:b/>
          <w:bCs/>
        </w:rPr>
        <w:t>114</w:t>
      </w:r>
      <w:r w:rsidRPr="008B7555">
        <w:t xml:space="preserve"> (43), 11309–11314 (2017).</w:t>
      </w:r>
    </w:p>
    <w:p w14:paraId="123D3C0B" w14:textId="63AE24CC" w:rsidR="008B7555" w:rsidRPr="008B7555" w:rsidRDefault="008B7555" w:rsidP="004B6786">
      <w:pPr>
        <w:pStyle w:val="Bibliography"/>
        <w:ind w:left="0" w:firstLine="0"/>
      </w:pPr>
      <w:r w:rsidRPr="008B7555">
        <w:t>17.</w:t>
      </w:r>
      <w:r w:rsidRPr="008B7555">
        <w:tab/>
        <w:t>Lazari, M.</w:t>
      </w:r>
      <w:r w:rsidRPr="003D7505">
        <w:t xml:space="preserve"> et al. </w:t>
      </w:r>
      <w:r w:rsidRPr="008B7555">
        <w:t xml:space="preserve">Fully </w:t>
      </w:r>
      <w:r w:rsidR="003D7505">
        <w:t>a</w:t>
      </w:r>
      <w:r w:rsidRPr="008B7555">
        <w:t xml:space="preserve">utomated </w:t>
      </w:r>
      <w:r w:rsidR="003D7505">
        <w:t>p</w:t>
      </w:r>
      <w:r w:rsidRPr="008B7555">
        <w:t xml:space="preserve">roduction of </w:t>
      </w:r>
      <w:r w:rsidR="003D7505">
        <w:t>d</w:t>
      </w:r>
      <w:r w:rsidRPr="008B7555">
        <w:t>iverse 18F-</w:t>
      </w:r>
      <w:r w:rsidR="003D7505">
        <w:t>l</w:t>
      </w:r>
      <w:r w:rsidRPr="008B7555">
        <w:t xml:space="preserve">abeled PET </w:t>
      </w:r>
      <w:r w:rsidR="003D7505">
        <w:t>t</w:t>
      </w:r>
      <w:r w:rsidRPr="008B7555">
        <w:t xml:space="preserve">racers on the ELIXYS </w:t>
      </w:r>
      <w:r w:rsidR="003D7505">
        <w:t>m</w:t>
      </w:r>
      <w:r w:rsidRPr="008B7555">
        <w:t xml:space="preserve">ultireactor </w:t>
      </w:r>
      <w:r w:rsidR="003D7505">
        <w:t>r</w:t>
      </w:r>
      <w:r w:rsidRPr="008B7555">
        <w:t xml:space="preserve">adiosynthesizer </w:t>
      </w:r>
      <w:r w:rsidR="003D7505">
        <w:t>w</w:t>
      </w:r>
      <w:r w:rsidRPr="008B7555">
        <w:t xml:space="preserve">ithout </w:t>
      </w:r>
      <w:r w:rsidR="003D7505">
        <w:t>h</w:t>
      </w:r>
      <w:r w:rsidRPr="008B7555">
        <w:t xml:space="preserve">ardware </w:t>
      </w:r>
      <w:r w:rsidR="003D7505">
        <w:t>m</w:t>
      </w:r>
      <w:r w:rsidRPr="008B7555">
        <w:t xml:space="preserve">odification. </w:t>
      </w:r>
      <w:r w:rsidRPr="008B7555">
        <w:rPr>
          <w:i/>
          <w:iCs/>
        </w:rPr>
        <w:t>Journal of Nuclear Medicine Technology</w:t>
      </w:r>
      <w:r w:rsidRPr="008B7555">
        <w:t xml:space="preserve">. </w:t>
      </w:r>
      <w:r w:rsidRPr="008B7555">
        <w:rPr>
          <w:b/>
          <w:bCs/>
        </w:rPr>
        <w:t>42</w:t>
      </w:r>
      <w:r w:rsidRPr="008B7555">
        <w:t xml:space="preserve"> (3), 203–210 (2014).</w:t>
      </w:r>
    </w:p>
    <w:p w14:paraId="52351A62" w14:textId="68779E6B" w:rsidR="008B7555" w:rsidRPr="008B7555" w:rsidRDefault="008B7555" w:rsidP="004B6786">
      <w:pPr>
        <w:pStyle w:val="Bibliography"/>
        <w:ind w:left="0" w:firstLine="0"/>
      </w:pPr>
      <w:r w:rsidRPr="008B7555">
        <w:t>18.</w:t>
      </w:r>
      <w:r w:rsidRPr="008B7555">
        <w:tab/>
        <w:t>Lisova, K.</w:t>
      </w:r>
      <w:r w:rsidR="003D7505">
        <w:t xml:space="preserve"> et al.</w:t>
      </w:r>
      <w:r w:rsidRPr="008B7555">
        <w:t xml:space="preserve"> Rapid, efficient, and economical synthesis of PET tracers in a droplet microreactor: application to O-(2-[18F]fluoroethyl)-L-tyrosine ([18F]FET). </w:t>
      </w:r>
      <w:r w:rsidRPr="008B7555">
        <w:rPr>
          <w:i/>
          <w:iCs/>
        </w:rPr>
        <w:t>EJNMMI Radiopharmacy and Chemistry</w:t>
      </w:r>
      <w:r w:rsidRPr="008B7555">
        <w:t xml:space="preserve">. </w:t>
      </w:r>
      <w:r w:rsidRPr="008B7555">
        <w:rPr>
          <w:b/>
          <w:bCs/>
        </w:rPr>
        <w:t>5</w:t>
      </w:r>
      <w:r w:rsidRPr="008B7555">
        <w:t xml:space="preserve"> (1), 1 (2019).</w:t>
      </w:r>
    </w:p>
    <w:p w14:paraId="5A41F7C5" w14:textId="58042B17" w:rsidR="008B7555" w:rsidRPr="008B7555" w:rsidRDefault="008B7555" w:rsidP="004B6786">
      <w:pPr>
        <w:pStyle w:val="Bibliography"/>
        <w:ind w:left="0" w:firstLine="0"/>
      </w:pPr>
      <w:r w:rsidRPr="008B7555">
        <w:t>19.</w:t>
      </w:r>
      <w:r w:rsidRPr="008B7555">
        <w:tab/>
        <w:t xml:space="preserve">Wang, J., Holloway, T., Lisova, K., </w:t>
      </w:r>
      <w:r w:rsidR="003D7505">
        <w:t xml:space="preserve">van </w:t>
      </w:r>
      <w:r w:rsidRPr="008B7555">
        <w:t>Dam, R.</w:t>
      </w:r>
      <w:r w:rsidR="003D7505">
        <w:t xml:space="preserve"> </w:t>
      </w:r>
      <w:r w:rsidRPr="008B7555">
        <w:t xml:space="preserve">M. Green and efficient synthesis of the radiopharmaceutical [18F]FDOPA using a microdroplet reactor. </w:t>
      </w:r>
      <w:r w:rsidRPr="008B7555">
        <w:rPr>
          <w:i/>
          <w:iCs/>
        </w:rPr>
        <w:t>Reaction Chemistry &amp; Engineering</w:t>
      </w:r>
      <w:r w:rsidRPr="008B7555">
        <w:t xml:space="preserve">. </w:t>
      </w:r>
      <w:r w:rsidRPr="008B7555">
        <w:rPr>
          <w:b/>
          <w:bCs/>
        </w:rPr>
        <w:t>5</w:t>
      </w:r>
      <w:r w:rsidRPr="008B7555">
        <w:t xml:space="preserve"> (2), 320–329 (2020).</w:t>
      </w:r>
    </w:p>
    <w:p w14:paraId="2FCB1610" w14:textId="0B9784B1" w:rsidR="008B7555" w:rsidRPr="008B7555" w:rsidRDefault="008B7555" w:rsidP="004B6786">
      <w:pPr>
        <w:pStyle w:val="Bibliography"/>
        <w:ind w:left="0" w:firstLine="0"/>
      </w:pPr>
      <w:r w:rsidRPr="008B7555">
        <w:t>20.</w:t>
      </w:r>
      <w:r w:rsidRPr="008B7555">
        <w:tab/>
        <w:t>Lisova, K., Wang, J., Rios, A., van Dam, R.</w:t>
      </w:r>
      <w:r w:rsidR="003D7505">
        <w:t xml:space="preserve"> </w:t>
      </w:r>
      <w:r w:rsidRPr="008B7555">
        <w:t xml:space="preserve">M. Adaptation and optimization of [F-18] Florbetaben ([F-18] FBB) radiosynthesis to a microdroplet reactor. </w:t>
      </w:r>
      <w:r w:rsidRPr="008B7555">
        <w:rPr>
          <w:i/>
          <w:iCs/>
        </w:rPr>
        <w:t xml:space="preserve">Journal of Labelled Compounds </w:t>
      </w:r>
      <w:r w:rsidR="003D7505">
        <w:rPr>
          <w:i/>
          <w:iCs/>
        </w:rPr>
        <w:t>and</w:t>
      </w:r>
      <w:r w:rsidRPr="008B7555">
        <w:rPr>
          <w:i/>
          <w:iCs/>
        </w:rPr>
        <w:t xml:space="preserve"> Radiopharmaceuticals</w:t>
      </w:r>
      <w:r w:rsidRPr="008B7555">
        <w:t xml:space="preserve">. </w:t>
      </w:r>
      <w:r w:rsidRPr="008B7555">
        <w:rPr>
          <w:b/>
          <w:bCs/>
        </w:rPr>
        <w:t>62</w:t>
      </w:r>
      <w:r w:rsidRPr="008B7555">
        <w:t>, S353–S354 (2019).</w:t>
      </w:r>
    </w:p>
    <w:p w14:paraId="1D1A20F5" w14:textId="5EE98100" w:rsidR="008B7555" w:rsidRPr="008B7555" w:rsidRDefault="008B7555" w:rsidP="004B6786">
      <w:pPr>
        <w:pStyle w:val="Bibliography"/>
        <w:ind w:left="0" w:firstLine="0"/>
      </w:pPr>
      <w:r w:rsidRPr="008B7555">
        <w:t>21.</w:t>
      </w:r>
      <w:r w:rsidRPr="008B7555">
        <w:tab/>
        <w:t>Wang, J., Chao, P.</w:t>
      </w:r>
      <w:r w:rsidR="003D7505">
        <w:t xml:space="preserve"> </w:t>
      </w:r>
      <w:r w:rsidRPr="008B7555">
        <w:t>H., Slavik, R., Dam, R.</w:t>
      </w:r>
      <w:r w:rsidR="003D7505">
        <w:t xml:space="preserve"> </w:t>
      </w:r>
      <w:r w:rsidRPr="008B7555">
        <w:t xml:space="preserve">M. van Multi-GBq production of the radiotracer [18F]fallypride in a droplet microreactor. </w:t>
      </w:r>
      <w:r w:rsidRPr="008B7555">
        <w:rPr>
          <w:i/>
          <w:iCs/>
        </w:rPr>
        <w:t>RSC Advances</w:t>
      </w:r>
      <w:r w:rsidRPr="008B7555">
        <w:t xml:space="preserve">. </w:t>
      </w:r>
      <w:r w:rsidRPr="008B7555">
        <w:rPr>
          <w:b/>
          <w:bCs/>
        </w:rPr>
        <w:t>10</w:t>
      </w:r>
      <w:r w:rsidRPr="008B7555">
        <w:t xml:space="preserve"> (13), 7828–7838 (2020).</w:t>
      </w:r>
    </w:p>
    <w:p w14:paraId="40DB605D" w14:textId="0E6F12E0" w:rsidR="007C5647" w:rsidRPr="00785D07" w:rsidRDefault="00956813" w:rsidP="004B6786">
      <w:pPr>
        <w:rPr>
          <w:color w:val="000000" w:themeColor="text1"/>
        </w:rPr>
      </w:pPr>
      <w:r w:rsidRPr="00785D07">
        <w:rPr>
          <w:color w:val="000000" w:themeColor="text1"/>
        </w:rPr>
        <w:fldChar w:fldCharType="end"/>
      </w:r>
    </w:p>
    <w:p w14:paraId="3341EB40" w14:textId="23D072E2" w:rsidR="007C5647" w:rsidRPr="00785D07" w:rsidRDefault="007C5647" w:rsidP="004B6786">
      <w:pPr>
        <w:pBdr>
          <w:top w:val="nil"/>
          <w:left w:val="nil"/>
          <w:bottom w:val="nil"/>
          <w:right w:val="nil"/>
          <w:between w:val="nil"/>
        </w:pBdr>
        <w:rPr>
          <w:color w:val="000000" w:themeColor="text1"/>
        </w:rPr>
      </w:pPr>
      <w:bookmarkStart w:id="46" w:name="gjdgxs" w:colFirst="0" w:colLast="0"/>
      <w:bookmarkStart w:id="47" w:name="30j0zll" w:colFirst="0" w:colLast="0"/>
      <w:bookmarkStart w:id="48" w:name="1fob9te" w:colFirst="0" w:colLast="0"/>
      <w:bookmarkStart w:id="49" w:name="kix.dnstqay1kwjl" w:colFirst="0" w:colLast="0"/>
      <w:bookmarkStart w:id="50" w:name="3znysh7" w:colFirst="0" w:colLast="0"/>
      <w:bookmarkStart w:id="51" w:name="2et92p0" w:colFirst="0" w:colLast="0"/>
      <w:bookmarkStart w:id="52" w:name="tyjcwt" w:colFirst="0" w:colLast="0"/>
      <w:bookmarkStart w:id="53" w:name="3dy6vkm" w:colFirst="0" w:colLast="0"/>
      <w:bookmarkStart w:id="54" w:name="1t3h5sf" w:colFirst="0" w:colLast="0"/>
      <w:bookmarkStart w:id="55" w:name="4d34og8" w:colFirst="0" w:colLast="0"/>
      <w:bookmarkStart w:id="56" w:name="2s8eyo1" w:colFirst="0" w:colLast="0"/>
      <w:bookmarkStart w:id="57" w:name="17dp8vu" w:colFirst="0" w:colLast="0"/>
      <w:bookmarkStart w:id="58" w:name="3rdcrjn" w:colFirst="0" w:colLast="0"/>
      <w:bookmarkEnd w:id="46"/>
      <w:bookmarkEnd w:id="47"/>
      <w:bookmarkEnd w:id="48"/>
      <w:bookmarkEnd w:id="49"/>
      <w:bookmarkEnd w:id="50"/>
      <w:bookmarkEnd w:id="51"/>
      <w:bookmarkEnd w:id="52"/>
      <w:bookmarkEnd w:id="53"/>
      <w:bookmarkEnd w:id="54"/>
      <w:bookmarkEnd w:id="55"/>
      <w:bookmarkEnd w:id="56"/>
      <w:bookmarkEnd w:id="57"/>
      <w:bookmarkEnd w:id="58"/>
    </w:p>
    <w:sectPr w:rsidR="007C5647" w:rsidRPr="00785D07" w:rsidSect="00E803BB">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9C341C" w14:textId="77777777" w:rsidR="00E70A4A" w:rsidRDefault="00E70A4A">
      <w:r>
        <w:separator/>
      </w:r>
    </w:p>
  </w:endnote>
  <w:endnote w:type="continuationSeparator" w:id="0">
    <w:p w14:paraId="3B016C6E" w14:textId="77777777" w:rsidR="00E70A4A" w:rsidRDefault="00E70A4A">
      <w:r>
        <w:continuationSeparator/>
      </w:r>
    </w:p>
  </w:endnote>
  <w:endnote w:type="continuationNotice" w:id="1">
    <w:p w14:paraId="4242EE8D" w14:textId="77777777" w:rsidR="00E70A4A" w:rsidRDefault="00E70A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Georgia">
    <w:altName w:val="﷽﷽﷽﷽﷽﷽﷽﷽ꏠˬ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A7988" w14:textId="77777777" w:rsidR="007C5787" w:rsidRDefault="007C578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80F2CC" w14:textId="77777777" w:rsidR="00E70A4A" w:rsidRDefault="00E70A4A">
      <w:r>
        <w:separator/>
      </w:r>
    </w:p>
  </w:footnote>
  <w:footnote w:type="continuationSeparator" w:id="0">
    <w:p w14:paraId="2B95256A" w14:textId="77777777" w:rsidR="00E70A4A" w:rsidRDefault="00E70A4A">
      <w:r>
        <w:continuationSeparator/>
      </w:r>
    </w:p>
  </w:footnote>
  <w:footnote w:type="continuationNotice" w:id="1">
    <w:p w14:paraId="27BDE26E" w14:textId="77777777" w:rsidR="00E70A4A" w:rsidRDefault="00E70A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758BE" w14:textId="77777777" w:rsidR="007C5787" w:rsidRDefault="007C578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3627FF" w14:textId="77777777" w:rsidR="007C5787" w:rsidRDefault="007C5787">
    <w:pPr>
      <w:pBdr>
        <w:top w:val="nil"/>
        <w:left w:val="nil"/>
        <w:bottom w:val="nil"/>
        <w:right w:val="nil"/>
        <w:between w:val="nil"/>
      </w:pBdr>
      <w:tabs>
        <w:tab w:val="center" w:pos="4680"/>
        <w:tab w:val="right" w:pos="9360"/>
        <w:tab w:val="left" w:pos="5724"/>
      </w:tabs>
      <w:rPr>
        <w:b/>
        <w:color w:val="1F497D"/>
        <w:sz w:val="28"/>
        <w:szCs w:val="28"/>
      </w:rPr>
    </w:pPr>
    <w:bookmarkStart w:id="59" w:name="_26in1rg" w:colFirst="0" w:colLast="0"/>
    <w:bookmarkEnd w:id="59"/>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7AF65" w14:textId="4B97EB8C" w:rsidR="007C5787" w:rsidRDefault="007C5787" w:rsidP="00DA3575">
    <w:pPr>
      <w:pBdr>
        <w:top w:val="nil"/>
        <w:left w:val="nil"/>
        <w:bottom w:val="nil"/>
        <w:right w:val="nil"/>
        <w:between w:val="nil"/>
      </w:pBdr>
      <w:tabs>
        <w:tab w:val="center" w:pos="4680"/>
        <w:tab w:val="right" w:pos="9360"/>
      </w:tabs>
      <w:jc w:val="center"/>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D7035"/>
    <w:multiLevelType w:val="multilevel"/>
    <w:tmpl w:val="D89A18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C403587"/>
    <w:multiLevelType w:val="multilevel"/>
    <w:tmpl w:val="7C38E2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E7C5BE5"/>
    <w:multiLevelType w:val="multilevel"/>
    <w:tmpl w:val="51605D6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8062AB"/>
    <w:multiLevelType w:val="multilevel"/>
    <w:tmpl w:val="6B5E695C"/>
    <w:lvl w:ilvl="0">
      <w:start w:val="1"/>
      <w:numFmt w:val="decimal"/>
      <w:lvlText w:val="%1."/>
      <w:lvlJc w:val="left"/>
      <w:pPr>
        <w:ind w:left="720" w:hanging="360"/>
      </w:pPr>
      <w:rPr>
        <w:rFonts w:hint="default"/>
        <w:b w:val="0"/>
        <w:color w:val="808080"/>
      </w:r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4" w15:restartNumberingAfterBreak="0">
    <w:nsid w:val="186C2936"/>
    <w:multiLevelType w:val="hybridMultilevel"/>
    <w:tmpl w:val="25C2DD14"/>
    <w:lvl w:ilvl="0" w:tplc="81F03BE4">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DA5733"/>
    <w:multiLevelType w:val="multilevel"/>
    <w:tmpl w:val="1C1C9EA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1C549CE"/>
    <w:multiLevelType w:val="multilevel"/>
    <w:tmpl w:val="0409001F"/>
    <w:lvl w:ilvl="0">
      <w:start w:val="1"/>
      <w:numFmt w:val="decimal"/>
      <w:lvlText w:val="%1."/>
      <w:lvlJc w:val="left"/>
      <w:pPr>
        <w:ind w:left="360" w:hanging="360"/>
      </w:pPr>
      <w:rPr>
        <w:rFonts w:hint="default"/>
        <w:b w:val="0"/>
        <w:color w:val="80808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6851AD"/>
    <w:multiLevelType w:val="multilevel"/>
    <w:tmpl w:val="60003C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AE37124"/>
    <w:multiLevelType w:val="multilevel"/>
    <w:tmpl w:val="0409001F"/>
    <w:lvl w:ilvl="0">
      <w:start w:val="1"/>
      <w:numFmt w:val="decimal"/>
      <w:lvlText w:val="%1."/>
      <w:lvlJc w:val="left"/>
      <w:pPr>
        <w:ind w:left="720" w:hanging="360"/>
      </w:pPr>
      <w:rPr>
        <w:rFonts w:hint="default"/>
        <w:b w:val="0"/>
        <w:color w:val="808080"/>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37AC7897"/>
    <w:multiLevelType w:val="multilevel"/>
    <w:tmpl w:val="27A8AB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9E1C5C"/>
    <w:multiLevelType w:val="multilevel"/>
    <w:tmpl w:val="5580A7F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40D275AC"/>
    <w:multiLevelType w:val="hybridMultilevel"/>
    <w:tmpl w:val="6EE60CBA"/>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515BB9"/>
    <w:multiLevelType w:val="multilevel"/>
    <w:tmpl w:val="04CE8D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A776C9A"/>
    <w:multiLevelType w:val="multilevel"/>
    <w:tmpl w:val="1CECCA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1DF2AD9"/>
    <w:multiLevelType w:val="multilevel"/>
    <w:tmpl w:val="E42AB10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AB70E2"/>
    <w:multiLevelType w:val="hybridMultilevel"/>
    <w:tmpl w:val="77124FA0"/>
    <w:lvl w:ilvl="0" w:tplc="CFA81448">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EA4BDF"/>
    <w:multiLevelType w:val="multilevel"/>
    <w:tmpl w:val="001EBE5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A7D283F"/>
    <w:multiLevelType w:val="multilevel"/>
    <w:tmpl w:val="411AFB64"/>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8" w15:restartNumberingAfterBreak="0">
    <w:nsid w:val="65A950B0"/>
    <w:multiLevelType w:val="multilevel"/>
    <w:tmpl w:val="7D3275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CFF3E34"/>
    <w:multiLevelType w:val="multilevel"/>
    <w:tmpl w:val="2AEE66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01358ED"/>
    <w:multiLevelType w:val="multilevel"/>
    <w:tmpl w:val="96C46C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1B31F78"/>
    <w:multiLevelType w:val="hybridMultilevel"/>
    <w:tmpl w:val="D8C20F12"/>
    <w:lvl w:ilvl="0" w:tplc="61929E82">
      <w:start w:val="1"/>
      <w:numFmt w:val="decimal"/>
      <w:lvlText w:val="%1."/>
      <w:lvlJc w:val="left"/>
      <w:pPr>
        <w:ind w:left="360" w:hanging="360"/>
      </w:pPr>
      <w:rPr>
        <w:rFonts w:hint="default"/>
        <w:b w:val="0"/>
        <w:color w:val="80808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244739B"/>
    <w:multiLevelType w:val="multilevel"/>
    <w:tmpl w:val="A316F74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3" w15:restartNumberingAfterBreak="0">
    <w:nsid w:val="73B402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0"/>
  </w:num>
  <w:num w:numId="3">
    <w:abstractNumId w:val="13"/>
  </w:num>
  <w:num w:numId="4">
    <w:abstractNumId w:val="10"/>
  </w:num>
  <w:num w:numId="5">
    <w:abstractNumId w:val="18"/>
  </w:num>
  <w:num w:numId="6">
    <w:abstractNumId w:val="16"/>
  </w:num>
  <w:num w:numId="7">
    <w:abstractNumId w:val="22"/>
  </w:num>
  <w:num w:numId="8">
    <w:abstractNumId w:val="12"/>
  </w:num>
  <w:num w:numId="9">
    <w:abstractNumId w:val="5"/>
  </w:num>
  <w:num w:numId="10">
    <w:abstractNumId w:val="20"/>
  </w:num>
  <w:num w:numId="11">
    <w:abstractNumId w:val="1"/>
  </w:num>
  <w:num w:numId="12">
    <w:abstractNumId w:val="9"/>
  </w:num>
  <w:num w:numId="13">
    <w:abstractNumId w:val="3"/>
  </w:num>
  <w:num w:numId="14">
    <w:abstractNumId w:val="21"/>
  </w:num>
  <w:num w:numId="15">
    <w:abstractNumId w:val="6"/>
  </w:num>
  <w:num w:numId="16">
    <w:abstractNumId w:val="8"/>
  </w:num>
  <w:num w:numId="17">
    <w:abstractNumId w:val="23"/>
  </w:num>
  <w:num w:numId="18">
    <w:abstractNumId w:val="4"/>
  </w:num>
  <w:num w:numId="19">
    <w:abstractNumId w:val="15"/>
  </w:num>
  <w:num w:numId="20">
    <w:abstractNumId w:val="11"/>
  </w:num>
  <w:num w:numId="21">
    <w:abstractNumId w:val="17"/>
  </w:num>
  <w:num w:numId="22">
    <w:abstractNumId w:val="19"/>
  </w:num>
  <w:num w:numId="23">
    <w:abstractNumId w:val="14"/>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5647"/>
    <w:rsid w:val="00000713"/>
    <w:rsid w:val="00003A03"/>
    <w:rsid w:val="00005DD9"/>
    <w:rsid w:val="00010342"/>
    <w:rsid w:val="00013857"/>
    <w:rsid w:val="000152C1"/>
    <w:rsid w:val="00043F9D"/>
    <w:rsid w:val="0005042E"/>
    <w:rsid w:val="000650B4"/>
    <w:rsid w:val="000664EA"/>
    <w:rsid w:val="00070A6F"/>
    <w:rsid w:val="000776A3"/>
    <w:rsid w:val="000B2D9A"/>
    <w:rsid w:val="000B7E21"/>
    <w:rsid w:val="000C3983"/>
    <w:rsid w:val="000D3862"/>
    <w:rsid w:val="000D7012"/>
    <w:rsid w:val="000F0F19"/>
    <w:rsid w:val="000F2779"/>
    <w:rsid w:val="001007B9"/>
    <w:rsid w:val="00105011"/>
    <w:rsid w:val="00110ECE"/>
    <w:rsid w:val="00127FF3"/>
    <w:rsid w:val="00136076"/>
    <w:rsid w:val="0014342B"/>
    <w:rsid w:val="00145AB5"/>
    <w:rsid w:val="00145B77"/>
    <w:rsid w:val="00146343"/>
    <w:rsid w:val="00146AE5"/>
    <w:rsid w:val="00172DAF"/>
    <w:rsid w:val="0017774A"/>
    <w:rsid w:val="00185FCC"/>
    <w:rsid w:val="00187166"/>
    <w:rsid w:val="00193C48"/>
    <w:rsid w:val="001A08AC"/>
    <w:rsid w:val="001A349E"/>
    <w:rsid w:val="001A59B7"/>
    <w:rsid w:val="001B5BDA"/>
    <w:rsid w:val="001C2FB3"/>
    <w:rsid w:val="001C7DE7"/>
    <w:rsid w:val="001D539F"/>
    <w:rsid w:val="001D5B3D"/>
    <w:rsid w:val="001F7893"/>
    <w:rsid w:val="00217506"/>
    <w:rsid w:val="00220F99"/>
    <w:rsid w:val="00221BA7"/>
    <w:rsid w:val="0022395D"/>
    <w:rsid w:val="002308EF"/>
    <w:rsid w:val="002311BF"/>
    <w:rsid w:val="00235EE8"/>
    <w:rsid w:val="00236C77"/>
    <w:rsid w:val="00261A8C"/>
    <w:rsid w:val="00262C7C"/>
    <w:rsid w:val="00271817"/>
    <w:rsid w:val="00277BDC"/>
    <w:rsid w:val="00292598"/>
    <w:rsid w:val="00297E9D"/>
    <w:rsid w:val="002D45FF"/>
    <w:rsid w:val="002E0E30"/>
    <w:rsid w:val="002E1988"/>
    <w:rsid w:val="002E5FB4"/>
    <w:rsid w:val="002F0105"/>
    <w:rsid w:val="003011DD"/>
    <w:rsid w:val="00317A22"/>
    <w:rsid w:val="0033211C"/>
    <w:rsid w:val="00332EB8"/>
    <w:rsid w:val="00333B3F"/>
    <w:rsid w:val="003342CF"/>
    <w:rsid w:val="003477AA"/>
    <w:rsid w:val="00352E42"/>
    <w:rsid w:val="003539DA"/>
    <w:rsid w:val="00353B5C"/>
    <w:rsid w:val="00363C81"/>
    <w:rsid w:val="00365EA1"/>
    <w:rsid w:val="00365FC4"/>
    <w:rsid w:val="00371A90"/>
    <w:rsid w:val="00372F86"/>
    <w:rsid w:val="003C54C7"/>
    <w:rsid w:val="003D7505"/>
    <w:rsid w:val="003E1E74"/>
    <w:rsid w:val="003E3981"/>
    <w:rsid w:val="003F4284"/>
    <w:rsid w:val="003F43B6"/>
    <w:rsid w:val="003F47B1"/>
    <w:rsid w:val="003F6F36"/>
    <w:rsid w:val="003F7787"/>
    <w:rsid w:val="00401779"/>
    <w:rsid w:val="00412CF5"/>
    <w:rsid w:val="004200C9"/>
    <w:rsid w:val="004267AF"/>
    <w:rsid w:val="0043065A"/>
    <w:rsid w:val="00441F95"/>
    <w:rsid w:val="004420B7"/>
    <w:rsid w:val="00445BF9"/>
    <w:rsid w:val="004463AB"/>
    <w:rsid w:val="00450F3B"/>
    <w:rsid w:val="004529BD"/>
    <w:rsid w:val="00453633"/>
    <w:rsid w:val="00467756"/>
    <w:rsid w:val="004736FF"/>
    <w:rsid w:val="00490AB9"/>
    <w:rsid w:val="004A269D"/>
    <w:rsid w:val="004A42F5"/>
    <w:rsid w:val="004A6E64"/>
    <w:rsid w:val="004B056D"/>
    <w:rsid w:val="004B6786"/>
    <w:rsid w:val="004C015F"/>
    <w:rsid w:val="004C3ECB"/>
    <w:rsid w:val="004D7FED"/>
    <w:rsid w:val="004E0086"/>
    <w:rsid w:val="004E40F1"/>
    <w:rsid w:val="004F0FE4"/>
    <w:rsid w:val="004F4325"/>
    <w:rsid w:val="005013D5"/>
    <w:rsid w:val="005056C2"/>
    <w:rsid w:val="00510ECA"/>
    <w:rsid w:val="00516A0F"/>
    <w:rsid w:val="0052553B"/>
    <w:rsid w:val="005277D9"/>
    <w:rsid w:val="005310F3"/>
    <w:rsid w:val="00541065"/>
    <w:rsid w:val="005433EB"/>
    <w:rsid w:val="00547A6D"/>
    <w:rsid w:val="00554B50"/>
    <w:rsid w:val="0056094B"/>
    <w:rsid w:val="00580C93"/>
    <w:rsid w:val="00583B93"/>
    <w:rsid w:val="00593740"/>
    <w:rsid w:val="005A4913"/>
    <w:rsid w:val="005A6B66"/>
    <w:rsid w:val="005B2CFA"/>
    <w:rsid w:val="005B4D18"/>
    <w:rsid w:val="005B64A7"/>
    <w:rsid w:val="005B6D6D"/>
    <w:rsid w:val="005C14BF"/>
    <w:rsid w:val="005C649D"/>
    <w:rsid w:val="005C6889"/>
    <w:rsid w:val="005C743F"/>
    <w:rsid w:val="005D3626"/>
    <w:rsid w:val="005D450B"/>
    <w:rsid w:val="005D5162"/>
    <w:rsid w:val="005D7B7D"/>
    <w:rsid w:val="005E530A"/>
    <w:rsid w:val="005E6981"/>
    <w:rsid w:val="005F2451"/>
    <w:rsid w:val="005F4520"/>
    <w:rsid w:val="005F6C54"/>
    <w:rsid w:val="006007E0"/>
    <w:rsid w:val="006146E4"/>
    <w:rsid w:val="00626A64"/>
    <w:rsid w:val="00630042"/>
    <w:rsid w:val="0063426F"/>
    <w:rsid w:val="00656953"/>
    <w:rsid w:val="0065784D"/>
    <w:rsid w:val="006611CD"/>
    <w:rsid w:val="00680A6B"/>
    <w:rsid w:val="0069252D"/>
    <w:rsid w:val="0069439E"/>
    <w:rsid w:val="006B3E25"/>
    <w:rsid w:val="006C1651"/>
    <w:rsid w:val="006C5D0A"/>
    <w:rsid w:val="006D4D9F"/>
    <w:rsid w:val="006D55AB"/>
    <w:rsid w:val="006D6241"/>
    <w:rsid w:val="006F3709"/>
    <w:rsid w:val="0071065A"/>
    <w:rsid w:val="00713A0A"/>
    <w:rsid w:val="00717F11"/>
    <w:rsid w:val="00722833"/>
    <w:rsid w:val="00737552"/>
    <w:rsid w:val="007469E4"/>
    <w:rsid w:val="00747D0A"/>
    <w:rsid w:val="007523C1"/>
    <w:rsid w:val="00756595"/>
    <w:rsid w:val="00766BCC"/>
    <w:rsid w:val="00781329"/>
    <w:rsid w:val="00785D07"/>
    <w:rsid w:val="007A350F"/>
    <w:rsid w:val="007A4E8A"/>
    <w:rsid w:val="007C5647"/>
    <w:rsid w:val="007C5787"/>
    <w:rsid w:val="007D4746"/>
    <w:rsid w:val="007E019D"/>
    <w:rsid w:val="007E2179"/>
    <w:rsid w:val="007E3D4B"/>
    <w:rsid w:val="007F4674"/>
    <w:rsid w:val="007F592F"/>
    <w:rsid w:val="00803D86"/>
    <w:rsid w:val="00806610"/>
    <w:rsid w:val="008120D0"/>
    <w:rsid w:val="00816E75"/>
    <w:rsid w:val="0082550D"/>
    <w:rsid w:val="008454EF"/>
    <w:rsid w:val="00846088"/>
    <w:rsid w:val="00864ACB"/>
    <w:rsid w:val="008769E9"/>
    <w:rsid w:val="00877656"/>
    <w:rsid w:val="0088096B"/>
    <w:rsid w:val="0088218D"/>
    <w:rsid w:val="00891073"/>
    <w:rsid w:val="008B202F"/>
    <w:rsid w:val="008B74D3"/>
    <w:rsid w:val="008B7555"/>
    <w:rsid w:val="008C15D1"/>
    <w:rsid w:val="008C519A"/>
    <w:rsid w:val="008C6928"/>
    <w:rsid w:val="008C7BD7"/>
    <w:rsid w:val="008D0415"/>
    <w:rsid w:val="008D224F"/>
    <w:rsid w:val="008D3D42"/>
    <w:rsid w:val="008D6C78"/>
    <w:rsid w:val="008E3E73"/>
    <w:rsid w:val="008E4006"/>
    <w:rsid w:val="008E636C"/>
    <w:rsid w:val="008E763C"/>
    <w:rsid w:val="008F350E"/>
    <w:rsid w:val="008F600D"/>
    <w:rsid w:val="00941F58"/>
    <w:rsid w:val="009500F9"/>
    <w:rsid w:val="00950C11"/>
    <w:rsid w:val="00952085"/>
    <w:rsid w:val="00956813"/>
    <w:rsid w:val="009653AB"/>
    <w:rsid w:val="009841F2"/>
    <w:rsid w:val="00986C3E"/>
    <w:rsid w:val="009900D6"/>
    <w:rsid w:val="00994624"/>
    <w:rsid w:val="009948B3"/>
    <w:rsid w:val="00997600"/>
    <w:rsid w:val="009A53DE"/>
    <w:rsid w:val="009A60B0"/>
    <w:rsid w:val="009B25FB"/>
    <w:rsid w:val="009C5168"/>
    <w:rsid w:val="009D0666"/>
    <w:rsid w:val="009E4A2A"/>
    <w:rsid w:val="009F40C6"/>
    <w:rsid w:val="00A06EFB"/>
    <w:rsid w:val="00A07FA4"/>
    <w:rsid w:val="00A219C8"/>
    <w:rsid w:val="00A24397"/>
    <w:rsid w:val="00A459EA"/>
    <w:rsid w:val="00A503BF"/>
    <w:rsid w:val="00A52B61"/>
    <w:rsid w:val="00A61E02"/>
    <w:rsid w:val="00A64CDF"/>
    <w:rsid w:val="00A663D2"/>
    <w:rsid w:val="00A715A3"/>
    <w:rsid w:val="00A8636A"/>
    <w:rsid w:val="00A92D3A"/>
    <w:rsid w:val="00AC372A"/>
    <w:rsid w:val="00AE402A"/>
    <w:rsid w:val="00AE6875"/>
    <w:rsid w:val="00AF2F17"/>
    <w:rsid w:val="00AF64F1"/>
    <w:rsid w:val="00B0042F"/>
    <w:rsid w:val="00B02535"/>
    <w:rsid w:val="00B13CD4"/>
    <w:rsid w:val="00B171A7"/>
    <w:rsid w:val="00B206BC"/>
    <w:rsid w:val="00B215B9"/>
    <w:rsid w:val="00B31A09"/>
    <w:rsid w:val="00B333DF"/>
    <w:rsid w:val="00B33E3C"/>
    <w:rsid w:val="00B37A31"/>
    <w:rsid w:val="00B43A2B"/>
    <w:rsid w:val="00B51BE1"/>
    <w:rsid w:val="00B63291"/>
    <w:rsid w:val="00B70956"/>
    <w:rsid w:val="00B74CFE"/>
    <w:rsid w:val="00B85C11"/>
    <w:rsid w:val="00B90ACA"/>
    <w:rsid w:val="00B91492"/>
    <w:rsid w:val="00B94461"/>
    <w:rsid w:val="00B96644"/>
    <w:rsid w:val="00BA59FA"/>
    <w:rsid w:val="00BB1604"/>
    <w:rsid w:val="00BB5595"/>
    <w:rsid w:val="00BC4DC0"/>
    <w:rsid w:val="00BC60ED"/>
    <w:rsid w:val="00BD66AD"/>
    <w:rsid w:val="00BE40C6"/>
    <w:rsid w:val="00C01137"/>
    <w:rsid w:val="00C03729"/>
    <w:rsid w:val="00C076CD"/>
    <w:rsid w:val="00C106B0"/>
    <w:rsid w:val="00C12206"/>
    <w:rsid w:val="00C15C41"/>
    <w:rsid w:val="00C246A6"/>
    <w:rsid w:val="00C32C0E"/>
    <w:rsid w:val="00C332CA"/>
    <w:rsid w:val="00C33C6A"/>
    <w:rsid w:val="00C341DE"/>
    <w:rsid w:val="00C3614A"/>
    <w:rsid w:val="00C4207D"/>
    <w:rsid w:val="00C43D0E"/>
    <w:rsid w:val="00C44F03"/>
    <w:rsid w:val="00C458EF"/>
    <w:rsid w:val="00C56FB6"/>
    <w:rsid w:val="00C7727B"/>
    <w:rsid w:val="00C8234B"/>
    <w:rsid w:val="00C8459D"/>
    <w:rsid w:val="00CA17AA"/>
    <w:rsid w:val="00CB0964"/>
    <w:rsid w:val="00CB1442"/>
    <w:rsid w:val="00CB1894"/>
    <w:rsid w:val="00CC2790"/>
    <w:rsid w:val="00CC68C1"/>
    <w:rsid w:val="00CD1D7C"/>
    <w:rsid w:val="00CD47FF"/>
    <w:rsid w:val="00CD7E39"/>
    <w:rsid w:val="00CE608A"/>
    <w:rsid w:val="00CF09CE"/>
    <w:rsid w:val="00CF597B"/>
    <w:rsid w:val="00CF7EBB"/>
    <w:rsid w:val="00D00F18"/>
    <w:rsid w:val="00D05CC3"/>
    <w:rsid w:val="00D12F3E"/>
    <w:rsid w:val="00D15764"/>
    <w:rsid w:val="00D176CD"/>
    <w:rsid w:val="00D31ECF"/>
    <w:rsid w:val="00D40727"/>
    <w:rsid w:val="00D41B43"/>
    <w:rsid w:val="00D42856"/>
    <w:rsid w:val="00D50C5B"/>
    <w:rsid w:val="00D517B6"/>
    <w:rsid w:val="00D51BA0"/>
    <w:rsid w:val="00D625D1"/>
    <w:rsid w:val="00D67067"/>
    <w:rsid w:val="00D7336C"/>
    <w:rsid w:val="00D73A1F"/>
    <w:rsid w:val="00D7449F"/>
    <w:rsid w:val="00D826D0"/>
    <w:rsid w:val="00D83A27"/>
    <w:rsid w:val="00D87598"/>
    <w:rsid w:val="00D97BC6"/>
    <w:rsid w:val="00DA3575"/>
    <w:rsid w:val="00DA4CE0"/>
    <w:rsid w:val="00DC07EB"/>
    <w:rsid w:val="00DC350A"/>
    <w:rsid w:val="00DC58F8"/>
    <w:rsid w:val="00DD42F3"/>
    <w:rsid w:val="00DD5C6B"/>
    <w:rsid w:val="00DE5223"/>
    <w:rsid w:val="00DF05B1"/>
    <w:rsid w:val="00DF1057"/>
    <w:rsid w:val="00DF56B9"/>
    <w:rsid w:val="00E00337"/>
    <w:rsid w:val="00E114DD"/>
    <w:rsid w:val="00E11AC8"/>
    <w:rsid w:val="00E22AFA"/>
    <w:rsid w:val="00E24D63"/>
    <w:rsid w:val="00E40407"/>
    <w:rsid w:val="00E451B2"/>
    <w:rsid w:val="00E514B2"/>
    <w:rsid w:val="00E70A4A"/>
    <w:rsid w:val="00E75CE4"/>
    <w:rsid w:val="00E803BB"/>
    <w:rsid w:val="00E81602"/>
    <w:rsid w:val="00E8185F"/>
    <w:rsid w:val="00E83CA6"/>
    <w:rsid w:val="00E87795"/>
    <w:rsid w:val="00E925D4"/>
    <w:rsid w:val="00E9492F"/>
    <w:rsid w:val="00EA316E"/>
    <w:rsid w:val="00EA7AF3"/>
    <w:rsid w:val="00EB0E5F"/>
    <w:rsid w:val="00EB21D9"/>
    <w:rsid w:val="00EB63B1"/>
    <w:rsid w:val="00EB7D74"/>
    <w:rsid w:val="00EC6348"/>
    <w:rsid w:val="00ED1D12"/>
    <w:rsid w:val="00ED53FB"/>
    <w:rsid w:val="00EE7B62"/>
    <w:rsid w:val="00EF011E"/>
    <w:rsid w:val="00F02652"/>
    <w:rsid w:val="00F059B8"/>
    <w:rsid w:val="00F10B80"/>
    <w:rsid w:val="00F1340A"/>
    <w:rsid w:val="00F3357C"/>
    <w:rsid w:val="00F427D7"/>
    <w:rsid w:val="00F4503A"/>
    <w:rsid w:val="00F51481"/>
    <w:rsid w:val="00F569D1"/>
    <w:rsid w:val="00F75AE2"/>
    <w:rsid w:val="00F76F78"/>
    <w:rsid w:val="00FB4F5F"/>
    <w:rsid w:val="00FC352F"/>
    <w:rsid w:val="00FC629A"/>
    <w:rsid w:val="00FD143F"/>
    <w:rsid w:val="00FD158B"/>
    <w:rsid w:val="00FD229A"/>
    <w:rsid w:val="00FD4FCF"/>
    <w:rsid w:val="00FD6498"/>
    <w:rsid w:val="00FD73A2"/>
    <w:rsid w:val="00FE29AB"/>
    <w:rsid w:val="00FE4DCA"/>
    <w:rsid w:val="00FE6D10"/>
    <w:rsid w:val="00FF09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7743E"/>
  <w15:docId w15:val="{901A6A57-0018-4C53-AC74-667F80AF0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D826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26D0"/>
    <w:rPr>
      <w:rFonts w:ascii="Segoe UI" w:hAnsi="Segoe UI" w:cs="Segoe UI"/>
      <w:sz w:val="18"/>
      <w:szCs w:val="18"/>
    </w:rPr>
  </w:style>
  <w:style w:type="paragraph" w:styleId="ListParagraph">
    <w:name w:val="List Paragraph"/>
    <w:basedOn w:val="Normal"/>
    <w:uiPriority w:val="34"/>
    <w:qFormat/>
    <w:rsid w:val="00A663D2"/>
    <w:pPr>
      <w:ind w:left="720"/>
      <w:contextualSpacing/>
    </w:pPr>
  </w:style>
  <w:style w:type="paragraph" w:styleId="Bibliography">
    <w:name w:val="Bibliography"/>
    <w:basedOn w:val="Normal"/>
    <w:next w:val="Normal"/>
    <w:uiPriority w:val="37"/>
    <w:unhideWhenUsed/>
    <w:rsid w:val="00956813"/>
    <w:pPr>
      <w:tabs>
        <w:tab w:val="left" w:pos="264"/>
      </w:tabs>
      <w:ind w:left="264" w:hanging="264"/>
    </w:pPr>
  </w:style>
  <w:style w:type="character" w:styleId="CommentReference">
    <w:name w:val="annotation reference"/>
    <w:basedOn w:val="DefaultParagraphFont"/>
    <w:uiPriority w:val="99"/>
    <w:semiHidden/>
    <w:unhideWhenUsed/>
    <w:rsid w:val="00277BDC"/>
    <w:rPr>
      <w:sz w:val="16"/>
      <w:szCs w:val="16"/>
    </w:rPr>
  </w:style>
  <w:style w:type="paragraph" w:styleId="CommentText">
    <w:name w:val="annotation text"/>
    <w:basedOn w:val="Normal"/>
    <w:link w:val="CommentTextChar"/>
    <w:uiPriority w:val="99"/>
    <w:unhideWhenUsed/>
    <w:rsid w:val="00277BDC"/>
    <w:rPr>
      <w:sz w:val="20"/>
      <w:szCs w:val="20"/>
    </w:rPr>
  </w:style>
  <w:style w:type="character" w:customStyle="1" w:styleId="CommentTextChar">
    <w:name w:val="Comment Text Char"/>
    <w:basedOn w:val="DefaultParagraphFont"/>
    <w:link w:val="CommentText"/>
    <w:uiPriority w:val="99"/>
    <w:rsid w:val="00277BDC"/>
    <w:rPr>
      <w:sz w:val="20"/>
      <w:szCs w:val="20"/>
    </w:rPr>
  </w:style>
  <w:style w:type="paragraph" w:styleId="CommentSubject">
    <w:name w:val="annotation subject"/>
    <w:basedOn w:val="CommentText"/>
    <w:next w:val="CommentText"/>
    <w:link w:val="CommentSubjectChar"/>
    <w:uiPriority w:val="99"/>
    <w:semiHidden/>
    <w:unhideWhenUsed/>
    <w:rsid w:val="00277BDC"/>
    <w:rPr>
      <w:b/>
      <w:bCs/>
    </w:rPr>
  </w:style>
  <w:style w:type="character" w:customStyle="1" w:styleId="CommentSubjectChar">
    <w:name w:val="Comment Subject Char"/>
    <w:basedOn w:val="CommentTextChar"/>
    <w:link w:val="CommentSubject"/>
    <w:uiPriority w:val="99"/>
    <w:semiHidden/>
    <w:rsid w:val="00277BDC"/>
    <w:rPr>
      <w:b/>
      <w:bCs/>
      <w:sz w:val="20"/>
      <w:szCs w:val="20"/>
    </w:rPr>
  </w:style>
  <w:style w:type="table" w:styleId="TableGrid">
    <w:name w:val="Table Grid"/>
    <w:basedOn w:val="TableNormal"/>
    <w:uiPriority w:val="39"/>
    <w:rsid w:val="00FD15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0F19"/>
    <w:rPr>
      <w:color w:val="808080"/>
    </w:rPr>
  </w:style>
  <w:style w:type="character" w:styleId="Hyperlink">
    <w:name w:val="Hyperlink"/>
    <w:basedOn w:val="DefaultParagraphFont"/>
    <w:uiPriority w:val="99"/>
    <w:unhideWhenUsed/>
    <w:rsid w:val="00CB1894"/>
    <w:rPr>
      <w:color w:val="0000FF" w:themeColor="hyperlink"/>
      <w:u w:val="single"/>
    </w:rPr>
  </w:style>
  <w:style w:type="character" w:customStyle="1" w:styleId="UnresolvedMention1">
    <w:name w:val="Unresolved Mention1"/>
    <w:basedOn w:val="DefaultParagraphFont"/>
    <w:uiPriority w:val="99"/>
    <w:semiHidden/>
    <w:unhideWhenUsed/>
    <w:rsid w:val="00CB1894"/>
    <w:rPr>
      <w:color w:val="605E5C"/>
      <w:shd w:val="clear" w:color="auto" w:fill="E1DFDD"/>
    </w:rPr>
  </w:style>
  <w:style w:type="character" w:styleId="FollowedHyperlink">
    <w:name w:val="FollowedHyperlink"/>
    <w:basedOn w:val="DefaultParagraphFont"/>
    <w:uiPriority w:val="99"/>
    <w:semiHidden/>
    <w:unhideWhenUsed/>
    <w:rsid w:val="00C076CD"/>
    <w:rPr>
      <w:color w:val="800080" w:themeColor="followedHyperlink"/>
      <w:u w:val="single"/>
    </w:rPr>
  </w:style>
  <w:style w:type="paragraph" w:styleId="Revision">
    <w:name w:val="Revision"/>
    <w:hidden/>
    <w:uiPriority w:val="99"/>
    <w:semiHidden/>
    <w:rsid w:val="001D5B3D"/>
    <w:pPr>
      <w:widowControl/>
      <w:jc w:val="left"/>
    </w:pPr>
  </w:style>
  <w:style w:type="paragraph" w:styleId="Footer">
    <w:name w:val="footer"/>
    <w:basedOn w:val="Normal"/>
    <w:link w:val="FooterChar"/>
    <w:uiPriority w:val="99"/>
    <w:unhideWhenUsed/>
    <w:rsid w:val="00713A0A"/>
    <w:pPr>
      <w:tabs>
        <w:tab w:val="center" w:pos="4680"/>
        <w:tab w:val="right" w:pos="9360"/>
      </w:tabs>
    </w:pPr>
  </w:style>
  <w:style w:type="character" w:customStyle="1" w:styleId="FooterChar">
    <w:name w:val="Footer Char"/>
    <w:basedOn w:val="DefaultParagraphFont"/>
    <w:link w:val="Footer"/>
    <w:uiPriority w:val="99"/>
    <w:rsid w:val="00713A0A"/>
  </w:style>
  <w:style w:type="character" w:styleId="LineNumber">
    <w:name w:val="line number"/>
    <w:basedOn w:val="DefaultParagraphFont"/>
    <w:uiPriority w:val="99"/>
    <w:semiHidden/>
    <w:unhideWhenUsed/>
    <w:rsid w:val="001050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1420905">
      <w:bodyDiv w:val="1"/>
      <w:marLeft w:val="0"/>
      <w:marRight w:val="0"/>
      <w:marTop w:val="0"/>
      <w:marBottom w:val="0"/>
      <w:divBdr>
        <w:top w:val="none" w:sz="0" w:space="0" w:color="auto"/>
        <w:left w:val="none" w:sz="0" w:space="0" w:color="auto"/>
        <w:bottom w:val="none" w:sz="0" w:space="0" w:color="auto"/>
        <w:right w:val="none" w:sz="0" w:space="0" w:color="auto"/>
      </w:divBdr>
    </w:div>
    <w:div w:id="712653312">
      <w:bodyDiv w:val="1"/>
      <w:marLeft w:val="0"/>
      <w:marRight w:val="0"/>
      <w:marTop w:val="0"/>
      <w:marBottom w:val="0"/>
      <w:divBdr>
        <w:top w:val="none" w:sz="0" w:space="0" w:color="auto"/>
        <w:left w:val="none" w:sz="0" w:space="0" w:color="auto"/>
        <w:bottom w:val="none" w:sz="0" w:space="0" w:color="auto"/>
        <w:right w:val="none" w:sz="0" w:space="0" w:color="auto"/>
      </w:divBdr>
    </w:div>
    <w:div w:id="1098449623">
      <w:bodyDiv w:val="1"/>
      <w:marLeft w:val="0"/>
      <w:marRight w:val="0"/>
      <w:marTop w:val="0"/>
      <w:marBottom w:val="0"/>
      <w:divBdr>
        <w:top w:val="none" w:sz="0" w:space="0" w:color="auto"/>
        <w:left w:val="none" w:sz="0" w:space="0" w:color="auto"/>
        <w:bottom w:val="none" w:sz="0" w:space="0" w:color="auto"/>
        <w:right w:val="none" w:sz="0" w:space="0" w:color="auto"/>
      </w:divBdr>
    </w:div>
    <w:div w:id="1409882638">
      <w:bodyDiv w:val="1"/>
      <w:marLeft w:val="0"/>
      <w:marRight w:val="0"/>
      <w:marTop w:val="0"/>
      <w:marBottom w:val="0"/>
      <w:divBdr>
        <w:top w:val="none" w:sz="0" w:space="0" w:color="auto"/>
        <w:left w:val="none" w:sz="0" w:space="0" w:color="auto"/>
        <w:bottom w:val="none" w:sz="0" w:space="0" w:color="auto"/>
        <w:right w:val="none" w:sz="0" w:space="0" w:color="auto"/>
      </w:divBdr>
    </w:div>
    <w:div w:id="1524394944">
      <w:bodyDiv w:val="1"/>
      <w:marLeft w:val="0"/>
      <w:marRight w:val="0"/>
      <w:marTop w:val="0"/>
      <w:marBottom w:val="0"/>
      <w:divBdr>
        <w:top w:val="none" w:sz="0" w:space="0" w:color="auto"/>
        <w:left w:val="none" w:sz="0" w:space="0" w:color="auto"/>
        <w:bottom w:val="none" w:sz="0" w:space="0" w:color="auto"/>
        <w:right w:val="none" w:sz="0" w:space="0" w:color="auto"/>
      </w:divBdr>
    </w:div>
    <w:div w:id="1563952067">
      <w:bodyDiv w:val="1"/>
      <w:marLeft w:val="0"/>
      <w:marRight w:val="0"/>
      <w:marTop w:val="0"/>
      <w:marBottom w:val="0"/>
      <w:divBdr>
        <w:top w:val="none" w:sz="0" w:space="0" w:color="auto"/>
        <w:left w:val="none" w:sz="0" w:space="0" w:color="auto"/>
        <w:bottom w:val="none" w:sz="0" w:space="0" w:color="auto"/>
        <w:right w:val="none" w:sz="0" w:space="0" w:color="auto"/>
      </w:divBdr>
    </w:div>
    <w:div w:id="205792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F8552-61C3-4C6D-88A3-9E94A8B84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12890</Words>
  <Characters>7347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dhya Iyer</dc:creator>
  <cp:lastModifiedBy>Vineeta Bajaj</cp:lastModifiedBy>
  <cp:revision>3</cp:revision>
  <dcterms:created xsi:type="dcterms:W3CDTF">2020-12-01T14:58:00Z</dcterms:created>
  <dcterms:modified xsi:type="dcterms:W3CDTF">2020-12-0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2Y78069T"/&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